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162BACE7" w:rsidR="008B28A8" w:rsidRPr="00E81B1B" w:rsidRDefault="00781C9F" w:rsidP="008B28A8">
      <w:pPr>
        <w:keepLines/>
        <w:spacing w:after="14640"/>
      </w:pPr>
      <w:bookmarkStart w:id="1" w:name="_Hlk76912726"/>
      <w:bookmarkEnd w:id="1"/>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3B605F" w:rsidRPr="00063E58" w:rsidRDefault="003B605F" w:rsidP="00063E58">
                            <w:pPr>
                              <w:pStyle w:val="Autorenangabe"/>
                              <w:spacing w:after="240"/>
                            </w:pPr>
                            <w:r w:rsidRPr="00063E58">
                              <w:t>Autorinnen und Autoren</w:t>
                            </w:r>
                          </w:p>
                          <w:p w14:paraId="74BC4C63" w14:textId="48E8D34C" w:rsidR="003B605F" w:rsidRPr="00063E58" w:rsidRDefault="003B605F" w:rsidP="00063E58">
                            <w:pPr>
                              <w:pStyle w:val="Autorenangabe"/>
                            </w:pPr>
                            <w:r>
                              <w:t>Marie Breidenbach</w:t>
                            </w:r>
                          </w:p>
                          <w:p w14:paraId="29F90743" w14:textId="07281D4A" w:rsidR="003B605F" w:rsidRDefault="003B605F" w:rsidP="00063E58">
                            <w:pPr>
                              <w:pStyle w:val="Autorenangabe"/>
                            </w:pPr>
                            <w:r>
                              <w:t>Stefan Behring</w:t>
                            </w:r>
                          </w:p>
                          <w:p w14:paraId="28F8553C" w14:textId="35BBB0FB" w:rsidR="003B605F" w:rsidRDefault="003B605F" w:rsidP="00063E58">
                            <w:pPr>
                              <w:pStyle w:val="Autorenangabe"/>
                            </w:pPr>
                            <w:r>
                              <w:t>Carsten Hein</w:t>
                            </w:r>
                          </w:p>
                          <w:p w14:paraId="7C815E8D" w14:textId="651C659D" w:rsidR="003B605F" w:rsidRDefault="003B605F" w:rsidP="00063E58">
                            <w:pPr>
                              <w:pStyle w:val="Autorenangabe"/>
                            </w:pPr>
                            <w:r>
                              <w:t>Jan Wenker</w:t>
                            </w:r>
                          </w:p>
                          <w:p w14:paraId="0D73268F" w14:textId="0E5D5314" w:rsidR="003B605F" w:rsidRPr="00063E58" w:rsidRDefault="003B605F" w:rsidP="00063E58">
                            <w:pPr>
                              <w:pStyle w:val="Autorenangabe"/>
                            </w:pPr>
                            <w:r>
                              <w:t>Volker Schmid</w:t>
                            </w:r>
                          </w:p>
                          <w:p w14:paraId="4D0A8D28" w14:textId="7BC8663D" w:rsidR="003B605F" w:rsidRPr="00063E58" w:rsidRDefault="003B605F"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3B605F" w:rsidRPr="00063E58" w:rsidRDefault="003B605F" w:rsidP="00063E58">
                      <w:pPr>
                        <w:pStyle w:val="Autorenangabe"/>
                        <w:spacing w:after="240"/>
                      </w:pPr>
                      <w:r w:rsidRPr="00063E58">
                        <w:t>Autorinnen und Autoren</w:t>
                      </w:r>
                    </w:p>
                    <w:p w14:paraId="74BC4C63" w14:textId="48E8D34C" w:rsidR="003B605F" w:rsidRPr="00063E58" w:rsidRDefault="003B605F" w:rsidP="00063E58">
                      <w:pPr>
                        <w:pStyle w:val="Autorenangabe"/>
                      </w:pPr>
                      <w:r>
                        <w:t>Marie Breidenbach</w:t>
                      </w:r>
                    </w:p>
                    <w:p w14:paraId="29F90743" w14:textId="07281D4A" w:rsidR="003B605F" w:rsidRDefault="003B605F" w:rsidP="00063E58">
                      <w:pPr>
                        <w:pStyle w:val="Autorenangabe"/>
                      </w:pPr>
                      <w:r>
                        <w:t>Stefan Behring</w:t>
                      </w:r>
                    </w:p>
                    <w:p w14:paraId="28F8553C" w14:textId="35BBB0FB" w:rsidR="003B605F" w:rsidRDefault="003B605F" w:rsidP="00063E58">
                      <w:pPr>
                        <w:pStyle w:val="Autorenangabe"/>
                      </w:pPr>
                      <w:r>
                        <w:t>Carsten Hein</w:t>
                      </w:r>
                    </w:p>
                    <w:p w14:paraId="7C815E8D" w14:textId="651C659D" w:rsidR="003B605F" w:rsidRDefault="003B605F" w:rsidP="00063E58">
                      <w:pPr>
                        <w:pStyle w:val="Autorenangabe"/>
                      </w:pPr>
                      <w:r>
                        <w:t>Jan Wenker</w:t>
                      </w:r>
                    </w:p>
                    <w:p w14:paraId="0D73268F" w14:textId="0E5D5314" w:rsidR="003B605F" w:rsidRPr="00063E58" w:rsidRDefault="003B605F" w:rsidP="00063E58">
                      <w:pPr>
                        <w:pStyle w:val="Autorenangabe"/>
                      </w:pPr>
                      <w:r>
                        <w:t>Volker Schmid</w:t>
                      </w:r>
                    </w:p>
                    <w:p w14:paraId="4D0A8D28" w14:textId="7BC8663D" w:rsidR="003B605F" w:rsidRPr="00063E58" w:rsidRDefault="003B605F"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3B605F" w:rsidRPr="00305FFE" w:rsidRDefault="003B605F"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3B605F" w:rsidRPr="00BE1E97" w:rsidRDefault="003B605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3B605F" w:rsidRPr="00BE1E97" w:rsidRDefault="003B605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3B605F" w:rsidRPr="00E07F82" w:rsidRDefault="003B605F"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3B605F" w:rsidRPr="00305FFE" w:rsidRDefault="003B605F"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3B605F" w:rsidRPr="00BE1E97" w:rsidRDefault="003B605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3B605F" w:rsidRPr="00BE1E97" w:rsidRDefault="003B605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3B605F" w:rsidRPr="00E07F82" w:rsidRDefault="003B605F"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3B605F" w:rsidRPr="0092798C" w:rsidRDefault="003B605F"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3B605F" w:rsidRPr="0092798C" w:rsidRDefault="003B605F" w:rsidP="00626630">
                            <w:pPr>
                              <w:spacing w:before="0"/>
                            </w:pPr>
                            <w:r w:rsidRPr="0092798C">
                              <w:t>Aktenzeichen</w:t>
                            </w:r>
                            <w:r>
                              <w:t>:</w:t>
                            </w:r>
                            <w:r w:rsidRPr="0092798C">
                              <w:t xml:space="preserve"> </w:t>
                            </w:r>
                            <w:r w:rsidRPr="00966310">
                              <w:t>SWD-10.08.18.7-18.01</w:t>
                            </w:r>
                          </w:p>
                          <w:p w14:paraId="2269797A" w14:textId="59F95CB7" w:rsidR="003B605F" w:rsidRPr="0092798C" w:rsidRDefault="003B605F"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3B605F" w:rsidRPr="0092798C" w:rsidRDefault="003B605F"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3B605F" w:rsidRPr="0092798C" w:rsidRDefault="003B605F" w:rsidP="00626630">
                      <w:pPr>
                        <w:spacing w:before="0"/>
                      </w:pPr>
                      <w:r w:rsidRPr="0092798C">
                        <w:t>Aktenzeichen</w:t>
                      </w:r>
                      <w:r>
                        <w:t>:</w:t>
                      </w:r>
                      <w:r w:rsidRPr="0092798C">
                        <w:t xml:space="preserve"> </w:t>
                      </w:r>
                      <w:r w:rsidRPr="00966310">
                        <w:t>SWD-10.08.18.7-18.01</w:t>
                      </w:r>
                    </w:p>
                    <w:p w14:paraId="2269797A" w14:textId="59F95CB7" w:rsidR="003B605F" w:rsidRPr="0092798C" w:rsidRDefault="003B605F"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6067B2"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6067B2"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6067B2"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6067B2">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B7E99DA"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4660C">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11F9DBA9"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4660C">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13B6ADEB"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04660C">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52AD27DA"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04660C">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6942E226"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304485">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300095D3"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fldChar w:fldCharType="begin"/>
      </w:r>
      <w:r>
        <w:instrText>SEQ Abbildung \* ARABIC</w:instrText>
      </w:r>
      <w:r>
        <w:fldChar w:fldCharType="separate"/>
      </w:r>
      <w:r w:rsidR="0004660C">
        <w:rPr>
          <w:noProof/>
        </w:rPr>
        <w:t>5</w:t>
      </w:r>
      <w: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557A834D"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04660C">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6067B2"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1403E4E4"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04660C">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6067B2"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147A93BC"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304485">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6067B2"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6067B2"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04794230"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04660C">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4E7A9B41"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304485">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2A1046C"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16F8163E" w14:textId="478BC5E4" w:rsidR="005B38D8" w:rsidRDefault="005B38D8">
      <w:pPr>
        <w:spacing w:before="0" w:after="160" w:line="259" w:lineRule="auto"/>
        <w:jc w:val="left"/>
      </w:pPr>
      <w:r>
        <w:lastRenderedPageBreak/>
        <w:br w:type="page"/>
      </w:r>
    </w:p>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lastRenderedPageBreak/>
        <w:t xml:space="preserve">Versuchsprogramm </w:t>
      </w:r>
      <w:bookmarkEnd w:id="554"/>
      <w:bookmarkEnd w:id="555"/>
      <w:bookmarkEnd w:id="556"/>
      <w:r w:rsidR="005568B2">
        <w:t>Holz-Beton-Verbund-Decken</w:t>
      </w:r>
      <w:bookmarkEnd w:id="557"/>
      <w:bookmarkEnd w:id="558"/>
    </w:p>
    <w:p w14:paraId="28702FAE" w14:textId="3DEDF257"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2EA9F98B" w:rsidR="009E7667" w:rsidRDefault="009E7667" w:rsidP="009E7667">
      <w:pPr>
        <w:pStyle w:val="Beschriftung"/>
      </w:pPr>
      <w:bookmarkStart w:id="561" w:name="_Ref97987103"/>
      <w:bookmarkStart w:id="562"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5</w:t>
      </w:r>
      <w:r w:rsidR="002C49CE">
        <w:rPr>
          <w:noProof/>
        </w:rPr>
        <w:fldChar w:fldCharType="end"/>
      </w:r>
      <w:bookmarkEnd w:id="561"/>
      <w:r>
        <w:t xml:space="preserve"> Übersicht über das Versuchsprogramm nach Antrag und das ausgeführte Versuchsprogramm (durchgeführt / beantragt)</w:t>
      </w:r>
      <w:bookmarkEnd w:id="562"/>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563" w:name="_Toc96874569"/>
      <w:r>
        <w:t>Abweichungen vom Versuchsprogramm zur Herstellung der Deckenscheibe</w:t>
      </w:r>
      <w:bookmarkEnd w:id="563"/>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564" w:name="_Ref82253047"/>
      <w:bookmarkStart w:id="565" w:name="_Toc92091694"/>
      <w:bookmarkStart w:id="566" w:name="_Toc92092136"/>
      <w:bookmarkStart w:id="567" w:name="_Toc92092248"/>
      <w:bookmarkStart w:id="568" w:name="_Toc96874570"/>
      <w:r>
        <w:t>Versuche an geschraubten Holz-Beton-Verbundkörpern</w:t>
      </w:r>
      <w:bookmarkEnd w:id="564"/>
      <w:bookmarkEnd w:id="565"/>
      <w:bookmarkEnd w:id="566"/>
      <w:bookmarkEnd w:id="567"/>
      <w:bookmarkEnd w:id="568"/>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0FA60356" w:rsidR="00634E1F" w:rsidRPr="00E81B1B" w:rsidRDefault="00634E1F" w:rsidP="00634E1F">
            <w:pPr>
              <w:pStyle w:val="Beschriftung"/>
            </w:pPr>
            <w:bookmarkStart w:id="570" w:name="_Ref26196046"/>
            <w:bookmarkStart w:id="571" w:name="_Ref79770831"/>
            <w:bookmarkStart w:id="572" w:name="_Toc96874646"/>
            <w:r w:rsidRPr="00E81B1B">
              <w:t xml:space="preserve">Abbildung </w:t>
            </w:r>
            <w:r>
              <w:fldChar w:fldCharType="begin"/>
            </w:r>
            <w:r>
              <w:instrText>SEQ Abbildung \* ARABIC</w:instrText>
            </w:r>
            <w:r>
              <w:fldChar w:fldCharType="separate"/>
            </w:r>
            <w:r w:rsidR="0004660C">
              <w:rPr>
                <w:noProof/>
              </w:rPr>
              <w:t>9</w:t>
            </w:r>
            <w:r>
              <w:fldChar w:fldCharType="end"/>
            </w:r>
            <w:bookmarkEnd w:id="569"/>
            <w:bookmarkEnd w:id="570"/>
            <w:bookmarkEnd w:id="571"/>
            <w:r w:rsidRPr="00E81B1B">
              <w:t xml:space="preserve"> Schraubverbindung mit dem FT Verbinder von Würth (Quelle: eshop.wuerth.de)</w:t>
            </w:r>
            <w:bookmarkEnd w:id="57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3" w:name="_Ref24642536"/>
          </w:p>
          <w:p w14:paraId="21B3090B" w14:textId="1C4D37AE" w:rsidR="00634E1F" w:rsidRPr="00E81B1B" w:rsidRDefault="00634E1F" w:rsidP="00634E1F">
            <w:pPr>
              <w:pStyle w:val="Beschriftung"/>
            </w:pPr>
            <w:bookmarkStart w:id="574" w:name="_Ref79770889"/>
            <w:bookmarkStart w:id="575" w:name="_Toc96874647"/>
            <w:r w:rsidRPr="00E81B1B">
              <w:t xml:space="preserve">Abbildung </w:t>
            </w:r>
            <w:r>
              <w:fldChar w:fldCharType="begin"/>
            </w:r>
            <w:r>
              <w:instrText>SEQ Abbildung \* ARABIC</w:instrText>
            </w:r>
            <w:r>
              <w:fldChar w:fldCharType="separate"/>
            </w:r>
            <w:r w:rsidR="0004660C">
              <w:rPr>
                <w:noProof/>
              </w:rPr>
              <w:t>10</w:t>
            </w:r>
            <w:r>
              <w:fldChar w:fldCharType="end"/>
            </w:r>
            <w:bookmarkEnd w:id="573"/>
            <w:bookmarkEnd w:id="574"/>
            <w:r w:rsidRPr="00E81B1B">
              <w:t xml:space="preserve"> Herstellungsschema des Schraubverbunds mit lokalem Verguss (eigene Abbildung)</w:t>
            </w:r>
            <w:bookmarkEnd w:id="575"/>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6"/>
      <w:r w:rsidRPr="00E81B1B">
        <w:t>w</w:t>
      </w:r>
      <w:r w:rsidR="00DD223F">
        <w:t>u</w:t>
      </w:r>
      <w:r w:rsidRPr="00E81B1B">
        <w:t>rd</w:t>
      </w:r>
      <w:commentRangeEnd w:id="576"/>
      <w:r w:rsidR="00DD223F">
        <w:t>e</w:t>
      </w:r>
      <w:r>
        <w:commentReference w:id="576"/>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7" w:name="_Ref79770325"/>
            <w:r w:rsidRPr="00E81B1B">
              <w:t xml:space="preserve">Gl. </w:t>
            </w:r>
            <w:r>
              <w:fldChar w:fldCharType="begin"/>
            </w:r>
            <w:r>
              <w:instrText>SEQ Formel \* ARABIC</w:instrText>
            </w:r>
            <w:r>
              <w:fldChar w:fldCharType="separate"/>
            </w:r>
            <w:r w:rsidR="004B23CB">
              <w:rPr>
                <w:noProof/>
              </w:rPr>
              <w:t>6</w:t>
            </w:r>
            <w:r>
              <w:fldChar w:fldCharType="end"/>
            </w:r>
            <w:bookmarkEnd w:id="577"/>
          </w:p>
        </w:tc>
      </w:tr>
      <w:tr w:rsidR="002A78D1" w:rsidRPr="00E81B1B" w14:paraId="2F04B361" w14:textId="77777777" w:rsidTr="00634E1F">
        <w:trPr>
          <w:trHeight w:val="710"/>
        </w:trPr>
        <w:tc>
          <w:tcPr>
            <w:tcW w:w="9351" w:type="dxa"/>
            <w:vAlign w:val="center"/>
          </w:tcPr>
          <w:p w14:paraId="618530CE" w14:textId="5CEF4EB3"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8" w:name="_Ref79770328"/>
            <w:r w:rsidRPr="00E81B1B">
              <w:t xml:space="preserve">Gl. </w:t>
            </w:r>
            <w:r>
              <w:fldChar w:fldCharType="begin"/>
            </w:r>
            <w:r>
              <w:instrText>SEQ Formel \* ARABIC</w:instrText>
            </w:r>
            <w:r>
              <w:fldChar w:fldCharType="separate"/>
            </w:r>
            <w:r w:rsidR="004B23CB">
              <w:rPr>
                <w:noProof/>
              </w:rPr>
              <w:t>7</w:t>
            </w:r>
            <w:r>
              <w:fldChar w:fldCharType="end"/>
            </w:r>
            <w:bookmarkEnd w:id="578"/>
          </w:p>
        </w:tc>
      </w:tr>
      <w:tr w:rsidR="002A78D1" w:rsidRPr="00E81B1B" w14:paraId="16FDA18D" w14:textId="77777777" w:rsidTr="00634E1F">
        <w:trPr>
          <w:trHeight w:val="745"/>
        </w:trPr>
        <w:tc>
          <w:tcPr>
            <w:tcW w:w="9351" w:type="dxa"/>
            <w:vAlign w:val="center"/>
          </w:tcPr>
          <w:p w14:paraId="62626D8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9" w:name="_Ref79770418"/>
            <w:r w:rsidRPr="00E81B1B">
              <w:t xml:space="preserve">Gl. </w:t>
            </w:r>
            <w:r>
              <w:fldChar w:fldCharType="begin"/>
            </w:r>
            <w:r>
              <w:instrText>SEQ Formel \* ARABIC</w:instrText>
            </w:r>
            <w:r>
              <w:fldChar w:fldCharType="separate"/>
            </w:r>
            <w:r w:rsidR="004B23CB">
              <w:rPr>
                <w:noProof/>
              </w:rPr>
              <w:t>8</w:t>
            </w:r>
            <w:r>
              <w:fldChar w:fldCharType="end"/>
            </w:r>
            <w:bookmarkEnd w:id="579"/>
          </w:p>
        </w:tc>
      </w:tr>
      <w:tr w:rsidR="002A78D1" w:rsidRPr="00E81B1B" w14:paraId="569D491B" w14:textId="77777777" w:rsidTr="00634E1F">
        <w:trPr>
          <w:trHeight w:val="544"/>
        </w:trPr>
        <w:tc>
          <w:tcPr>
            <w:tcW w:w="9351" w:type="dxa"/>
            <w:vAlign w:val="center"/>
          </w:tcPr>
          <w:p w14:paraId="1B2B5765"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80" w:name="_Ref79770444"/>
            <w:r w:rsidRPr="00E81B1B">
              <w:t xml:space="preserve">Gl. </w:t>
            </w:r>
            <w:r>
              <w:fldChar w:fldCharType="begin"/>
            </w:r>
            <w:r>
              <w:instrText>SEQ Formel \* ARABIC</w:instrText>
            </w:r>
            <w:r>
              <w:fldChar w:fldCharType="separate"/>
            </w:r>
            <w:r w:rsidR="004B23CB">
              <w:rPr>
                <w:noProof/>
              </w:rPr>
              <w:t>9</w:t>
            </w:r>
            <w:r>
              <w:fldChar w:fldCharType="end"/>
            </w:r>
            <w:bookmarkEnd w:id="580"/>
          </w:p>
        </w:tc>
      </w:tr>
      <w:tr w:rsidR="002A78D1" w:rsidRPr="00E81B1B" w14:paraId="4D7BE8AF" w14:textId="77777777" w:rsidTr="00634E1F">
        <w:trPr>
          <w:trHeight w:val="544"/>
        </w:trPr>
        <w:tc>
          <w:tcPr>
            <w:tcW w:w="9351" w:type="dxa"/>
            <w:vAlign w:val="center"/>
          </w:tcPr>
          <w:p w14:paraId="6B0A7B81"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1" w:name="_Ref79770492"/>
            <w:r w:rsidRPr="00E81B1B">
              <w:t xml:space="preserve">Gl. </w:t>
            </w:r>
            <w:r>
              <w:fldChar w:fldCharType="begin"/>
            </w:r>
            <w:r>
              <w:instrText>SEQ Formel \* ARABIC</w:instrText>
            </w:r>
            <w:r>
              <w:fldChar w:fldCharType="separate"/>
            </w:r>
            <w:r w:rsidR="004B23CB">
              <w:rPr>
                <w:noProof/>
              </w:rPr>
              <w:t>10</w:t>
            </w:r>
            <w:r>
              <w:fldChar w:fldCharType="end"/>
            </w:r>
            <w:bookmarkEnd w:id="581"/>
          </w:p>
        </w:tc>
      </w:tr>
      <w:tr w:rsidR="002A78D1" w:rsidRPr="00E81B1B" w14:paraId="6453B6D6" w14:textId="77777777" w:rsidTr="00634E1F">
        <w:trPr>
          <w:trHeight w:val="433"/>
        </w:trPr>
        <w:tc>
          <w:tcPr>
            <w:tcW w:w="9351" w:type="dxa"/>
            <w:vAlign w:val="center"/>
          </w:tcPr>
          <w:p w14:paraId="259A5E5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2" w:name="_Ref79770391"/>
            <w:r w:rsidRPr="00E81B1B">
              <w:t xml:space="preserve">Gl. </w:t>
            </w:r>
            <w:r>
              <w:fldChar w:fldCharType="begin"/>
            </w:r>
            <w:r>
              <w:instrText>SEQ Formel \* ARABIC</w:instrText>
            </w:r>
            <w:r>
              <w:fldChar w:fldCharType="separate"/>
            </w:r>
            <w:r w:rsidR="004B23CB">
              <w:rPr>
                <w:noProof/>
              </w:rPr>
              <w:t>11</w:t>
            </w:r>
            <w:r>
              <w:fldChar w:fldCharType="end"/>
            </w:r>
            <w:bookmarkEnd w:id="582"/>
          </w:p>
        </w:tc>
      </w:tr>
    </w:tbl>
    <w:p w14:paraId="1C049FA4" w14:textId="00D8584A" w:rsidR="002A78D1" w:rsidRPr="00E81B1B" w:rsidRDefault="002A78D1" w:rsidP="002A78D1">
      <w:r w:rsidRPr="6EB7351C">
        <w:t>Um auf den Einbau der FT-V</w:t>
      </w:r>
      <w:commentRangeStart w:id="583"/>
      <w:r w:rsidRPr="6EB7351C">
        <w:t>erbinder verzichten zu können und somit Material und Aufwand zu reduzieren w</w:t>
      </w:r>
      <w:r w:rsidR="00543CCB">
        <w:t>urde</w:t>
      </w:r>
      <w:r w:rsidRPr="6EB7351C">
        <w:t xml:space="preserve"> ein lokaler Verguss der </w:t>
      </w:r>
      <w:r w:rsidR="085EDD68" w:rsidRPr="6EB7351C">
        <w:t>V</w:t>
      </w:r>
      <w:commentRangeEnd w:id="583"/>
      <w:r>
        <w:commentReference w:id="583"/>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4"/>
      <w:r w:rsidRPr="6EB7351C">
        <w:t>verlegt werden</w:t>
      </w:r>
      <w:commentRangeEnd w:id="584"/>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4"/>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5" w:name="_Toc92091695"/>
      <w:bookmarkStart w:id="586" w:name="_Toc92092137"/>
      <w:bookmarkStart w:id="587" w:name="_Toc92092249"/>
    </w:p>
    <w:p w14:paraId="75F4FCE3" w14:textId="4E36C2D9" w:rsidR="00E057EF" w:rsidRDefault="2303D03D" w:rsidP="00C92088">
      <w:pPr>
        <w:pStyle w:val="berschrift2"/>
        <w:numPr>
          <w:ilvl w:val="1"/>
          <w:numId w:val="43"/>
        </w:numPr>
      </w:pPr>
      <w:bookmarkStart w:id="588" w:name="_Toc96874571"/>
      <w:r>
        <w:t>Scherversuche an geschraubten Holz-Beton-Verbundkörpern</w:t>
      </w:r>
      <w:bookmarkEnd w:id="585"/>
      <w:bookmarkEnd w:id="586"/>
      <w:bookmarkEnd w:id="587"/>
      <w:bookmarkEnd w:id="588"/>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9"/>
      <w:commentRangeEnd w:id="589"/>
      <w:r w:rsidR="004C1276">
        <w:rPr>
          <w:rStyle w:val="Kommentarzeichen"/>
        </w:rPr>
        <w:commentReference w:id="589"/>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117B0593" w:rsidR="000A484B" w:rsidRPr="00E81B1B" w:rsidRDefault="000A484B" w:rsidP="000A484B">
      <w:pPr>
        <w:pStyle w:val="Beschriftung"/>
        <w:rPr>
          <w:sz w:val="22"/>
          <w:szCs w:val="22"/>
        </w:rPr>
      </w:pPr>
      <w:bookmarkStart w:id="590" w:name="_Toc92091857"/>
      <w:r w:rsidRPr="00E81B1B">
        <w:t xml:space="preserve">Tabelle </w:t>
      </w:r>
      <w:r w:rsidRPr="00E81B1B">
        <w:fldChar w:fldCharType="begin"/>
      </w:r>
      <w:r w:rsidRPr="00E81B1B">
        <w:instrText>SEQ Tabelle \* ARABIC</w:instrText>
      </w:r>
      <w:r w:rsidRPr="00E81B1B">
        <w:fldChar w:fldCharType="separate"/>
      </w:r>
      <w:r w:rsidR="00304485">
        <w:rPr>
          <w:noProof/>
        </w:rPr>
        <w:t>6</w:t>
      </w:r>
      <w:r w:rsidRPr="00E81B1B">
        <w:fldChar w:fldCharType="end"/>
      </w:r>
      <w:r w:rsidRPr="00E81B1B">
        <w:t xml:space="preserve"> Übersicht </w:t>
      </w:r>
      <w:commentRangeStart w:id="591"/>
      <w:r w:rsidRPr="00E81B1B">
        <w:t>über</w:t>
      </w:r>
      <w:commentRangeEnd w:id="591"/>
      <w:r>
        <w:commentReference w:id="591"/>
      </w:r>
      <w:r w:rsidRPr="00E81B1B">
        <w:t xml:space="preserve"> die </w:t>
      </w:r>
      <w:commentRangeStart w:id="592"/>
      <w:r w:rsidRPr="00E81B1B">
        <w:t>Schraubenversuche</w:t>
      </w:r>
      <w:commentRangeEnd w:id="592"/>
      <w:r>
        <w:commentReference w:id="592"/>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590"/>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593" w:name="RANGE!I2"/>
            <w:r w:rsidRPr="00883811">
              <w:rPr>
                <w:sz w:val="18"/>
                <w:szCs w:val="18"/>
              </w:rPr>
              <w:t>1</w:t>
            </w:r>
            <w:bookmarkEnd w:id="593"/>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66A1F612" w:rsidR="00871883" w:rsidRDefault="002A78D1" w:rsidP="004C1276">
      <w:bookmarkStart w:id="594" w:name="_Ref24727360"/>
      <w:bookmarkStart w:id="595" w:name="_Ref94458069"/>
      <w:bookmarkStart w:id="596" w:name="_Toc96874717"/>
      <w:r w:rsidRPr="00E81B1B">
        <w:t xml:space="preserve">Tabelle </w:t>
      </w:r>
      <w:r w:rsidRPr="00E81B1B">
        <w:fldChar w:fldCharType="begin"/>
      </w:r>
      <w:r w:rsidRPr="00E81B1B">
        <w:instrText>SEQ Tabelle \* ARABIC</w:instrText>
      </w:r>
      <w:r w:rsidRPr="00E81B1B">
        <w:fldChar w:fldCharType="separate"/>
      </w:r>
      <w:r w:rsidR="00304485">
        <w:rPr>
          <w:noProof/>
        </w:rPr>
        <w:t>7</w:t>
      </w:r>
      <w:r w:rsidRPr="00E81B1B">
        <w:fldChar w:fldCharType="end"/>
      </w:r>
      <w:bookmarkEnd w:id="594"/>
      <w:r w:rsidRPr="00E81B1B">
        <w:t xml:space="preserve"> Übersicht </w:t>
      </w:r>
      <w:commentRangeStart w:id="597"/>
      <w:r w:rsidRPr="00E81B1B">
        <w:t>über</w:t>
      </w:r>
      <w:commentRangeEnd w:id="597"/>
      <w:r>
        <w:commentReference w:id="597"/>
      </w:r>
      <w:r w:rsidRPr="00E81B1B">
        <w:t xml:space="preserve"> die </w:t>
      </w:r>
      <w:commentRangeStart w:id="598"/>
      <w:r w:rsidRPr="00E81B1B">
        <w:t>Schraubenversuche</w:t>
      </w:r>
      <w:commentRangeEnd w:id="598"/>
      <w:r>
        <w:commentReference w:id="598"/>
      </w:r>
      <w:r w:rsidRPr="00E81B1B">
        <w:t xml:space="preserve"> (je drei Probekörper pro Serie</w:t>
      </w:r>
      <w:bookmarkEnd w:id="595"/>
      <w:r w:rsidR="00615B6B">
        <w:t>.</w:t>
      </w:r>
      <w:r w:rsidR="00615B6B">
        <w:rPr>
          <w:rStyle w:val="Kommentarzeichen"/>
        </w:rPr>
        <w:t xml:space="preserve"> </w:t>
      </w:r>
      <w:commentRangeStart w:id="599"/>
      <w:commentRangeEnd w:id="599"/>
      <w:r w:rsidR="00767333">
        <w:rPr>
          <w:rStyle w:val="Kommentarzeichen"/>
        </w:rPr>
        <w:commentReference w:id="59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00"/>
      <w:proofErr w:type="spellStart"/>
      <w:r w:rsidR="004C1276" w:rsidRPr="18B1E0E3">
        <w:t>F</w:t>
      </w:r>
      <w:r w:rsidR="004C1276" w:rsidRPr="18B1E0E3">
        <w:rPr>
          <w:vertAlign w:val="subscript"/>
        </w:rPr>
        <w:t>tens</w:t>
      </w:r>
      <w:commentRangeEnd w:id="600"/>
      <w:proofErr w:type="spellEnd"/>
      <w:r w:rsidR="004C1276">
        <w:commentReference w:id="600"/>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6"/>
    </w:p>
    <w:p w14:paraId="480C932E" w14:textId="61F8BE19" w:rsidR="004C1276" w:rsidRPr="00E81B1B" w:rsidRDefault="004C1276" w:rsidP="004C1276">
      <w:commentRangeStart w:id="601"/>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601"/>
      <w:r w:rsidR="00883811">
        <w:rPr>
          <w:rStyle w:val="Kommentarzeichen"/>
        </w:rPr>
        <w:commentReference w:id="601"/>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6067B2"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602" w:name="_Ref24724038"/>
            <w:r w:rsidRPr="00E81B1B">
              <w:t xml:space="preserve">Gl. </w:t>
            </w:r>
            <w:r>
              <w:fldChar w:fldCharType="begin"/>
            </w:r>
            <w:r>
              <w:instrText>SEQ Formel \* ARABIC</w:instrText>
            </w:r>
            <w:r>
              <w:fldChar w:fldCharType="separate"/>
            </w:r>
            <w:r w:rsidR="004B23CB">
              <w:rPr>
                <w:noProof/>
              </w:rPr>
              <w:t>12</w:t>
            </w:r>
            <w:r>
              <w:fldChar w:fldCharType="end"/>
            </w:r>
            <w:bookmarkEnd w:id="602"/>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603"/>
      <w:r w:rsidRPr="18B1E0E3">
        <w:t>zeigt</w:t>
      </w:r>
      <w:commentRangeEnd w:id="603"/>
      <w:r>
        <w:commentReference w:id="603"/>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04"/>
      <w:commentRangeStart w:id="605"/>
      <w:commentRangeStart w:id="606"/>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04"/>
      <w:commentRangeEnd w:id="606"/>
      <w:r w:rsidR="00767333">
        <w:rPr>
          <w:rStyle w:val="Kommentarzeichen"/>
        </w:rPr>
        <w:commentReference w:id="604"/>
      </w:r>
      <w:commentRangeEnd w:id="605"/>
      <w:r w:rsidR="00767333">
        <w:rPr>
          <w:rStyle w:val="Kommentarzeichen"/>
        </w:rPr>
        <w:commentReference w:id="605"/>
      </w:r>
      <w:r w:rsidR="00767333">
        <w:rPr>
          <w:rStyle w:val="Kommentarzeichen"/>
        </w:rPr>
        <w:commentReference w:id="606"/>
      </w:r>
    </w:p>
    <w:p w14:paraId="76BEEC01" w14:textId="77827735" w:rsidR="00492FF4" w:rsidRPr="00E81B1B" w:rsidRDefault="00634E1F" w:rsidP="00634E1F">
      <w:pPr>
        <w:pStyle w:val="Beschriftung"/>
      </w:pPr>
      <w:bookmarkStart w:id="607" w:name="_Ref79771080"/>
      <w:bookmarkStart w:id="608" w:name="_Toc96874648"/>
      <w:r w:rsidRPr="00E81B1B">
        <w:t xml:space="preserve">Abbildung </w:t>
      </w:r>
      <w:r>
        <w:fldChar w:fldCharType="begin"/>
      </w:r>
      <w:r>
        <w:instrText>SEQ Abbildung \* ARABIC</w:instrText>
      </w:r>
      <w:r>
        <w:fldChar w:fldCharType="separate"/>
      </w:r>
      <w:r w:rsidR="0004660C">
        <w:rPr>
          <w:noProof/>
        </w:rPr>
        <w:t>11</w:t>
      </w:r>
      <w:r>
        <w:fldChar w:fldCharType="end"/>
      </w:r>
      <w:bookmarkEnd w:id="607"/>
      <w:r w:rsidRPr="00E81B1B">
        <w:t xml:space="preserve"> </w:t>
      </w:r>
      <w:commentRangeStart w:id="609"/>
      <w:r w:rsidRPr="00E81B1B">
        <w:t>Prüfkörpergeometrie</w:t>
      </w:r>
      <w:commentRangeEnd w:id="609"/>
      <w:r>
        <w:commentReference w:id="609"/>
      </w:r>
      <w:r w:rsidRPr="00E81B1B">
        <w:t xml:space="preserve"> der geschraubten Scherversuchskörper</w:t>
      </w:r>
      <w:bookmarkEnd w:id="608"/>
    </w:p>
    <w:p w14:paraId="7B69D9D9" w14:textId="32EA4A77" w:rsidR="00E057EF" w:rsidRPr="00E81B1B" w:rsidRDefault="5621AB4B" w:rsidP="00C92088">
      <w:pPr>
        <w:pStyle w:val="berschrift3"/>
        <w:numPr>
          <w:ilvl w:val="2"/>
          <w:numId w:val="43"/>
        </w:numPr>
        <w:rPr>
          <w:noProof w:val="0"/>
          <w:lang w:val="de-DE"/>
        </w:rPr>
      </w:pPr>
      <w:bookmarkStart w:id="610" w:name="_Toc92091696"/>
      <w:bookmarkStart w:id="611" w:name="_Toc92092138"/>
      <w:bookmarkStart w:id="612" w:name="_Toc92092250"/>
      <w:bookmarkStart w:id="613"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10"/>
      <w:bookmarkEnd w:id="611"/>
      <w:bookmarkEnd w:id="612"/>
      <w:bookmarkEnd w:id="613"/>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0F7570FD" w:rsidR="00235D8A" w:rsidRPr="00E81B1B" w:rsidRDefault="00235D8A" w:rsidP="00235D8A">
            <w:pPr>
              <w:pStyle w:val="Beschriftung"/>
            </w:pPr>
            <w:bookmarkStart w:id="614" w:name="_Ref80184492"/>
            <w:bookmarkStart w:id="615" w:name="_Toc96874649"/>
            <w:r w:rsidRPr="00E81B1B">
              <w:t xml:space="preserve">Abbildung </w:t>
            </w:r>
            <w:r>
              <w:fldChar w:fldCharType="begin"/>
            </w:r>
            <w:r>
              <w:instrText>SEQ Abbildung \* ARABIC</w:instrText>
            </w:r>
            <w:r>
              <w:fldChar w:fldCharType="separate"/>
            </w:r>
            <w:r w:rsidR="0004660C">
              <w:rPr>
                <w:noProof/>
              </w:rPr>
              <w:t>12</w:t>
            </w:r>
            <w:r>
              <w:fldChar w:fldCharType="end"/>
            </w:r>
            <w:bookmarkEnd w:id="614"/>
            <w:r w:rsidRPr="00E81B1B">
              <w:t xml:space="preserve"> Scherversuchskörper mit FT-Verbindern von Würth vor der Betonage</w:t>
            </w:r>
            <w:bookmarkEnd w:id="615"/>
          </w:p>
        </w:tc>
        <w:tc>
          <w:tcPr>
            <w:tcW w:w="4530" w:type="dxa"/>
            <w:vAlign w:val="center"/>
          </w:tcPr>
          <w:p w14:paraId="7DC2BF1C" w14:textId="5F668246" w:rsidR="00235D8A" w:rsidRPr="00E81B1B" w:rsidRDefault="00235D8A" w:rsidP="00235D8A">
            <w:pPr>
              <w:pStyle w:val="Beschriftung"/>
            </w:pPr>
            <w:bookmarkStart w:id="616" w:name="_Ref95054683"/>
            <w:bookmarkStart w:id="617" w:name="_Ref95054677"/>
            <w:bookmarkStart w:id="618" w:name="_Toc96874650"/>
            <w:r w:rsidRPr="00E81B1B">
              <w:t xml:space="preserve">Abbildung </w:t>
            </w:r>
            <w:r>
              <w:fldChar w:fldCharType="begin"/>
            </w:r>
            <w:r>
              <w:instrText>SEQ Abbildung \* ARABIC</w:instrText>
            </w:r>
            <w:r>
              <w:fldChar w:fldCharType="separate"/>
            </w:r>
            <w:r w:rsidR="0004660C">
              <w:rPr>
                <w:noProof/>
              </w:rPr>
              <w:t>13</w:t>
            </w:r>
            <w:r>
              <w:fldChar w:fldCharType="end"/>
            </w:r>
            <w:bookmarkEnd w:id="616"/>
            <w:r w:rsidRPr="00E81B1B">
              <w:t xml:space="preserve"> Prüfkörper in der Prüfeinrichtung</w:t>
            </w:r>
            <w:bookmarkEnd w:id="617"/>
            <w:bookmarkEnd w:id="618"/>
          </w:p>
        </w:tc>
      </w:tr>
    </w:tbl>
    <w:p w14:paraId="57994674" w14:textId="33E3601E" w:rsidR="007C6A67" w:rsidRPr="00E81B1B" w:rsidRDefault="16E9E708" w:rsidP="00C92088">
      <w:pPr>
        <w:pStyle w:val="berschrift3"/>
        <w:numPr>
          <w:ilvl w:val="2"/>
          <w:numId w:val="43"/>
        </w:numPr>
        <w:rPr>
          <w:noProof w:val="0"/>
          <w:lang w:val="de-DE"/>
        </w:rPr>
      </w:pPr>
      <w:bookmarkStart w:id="619" w:name="_Toc96874573"/>
      <w:r w:rsidRPr="64B3F377">
        <w:rPr>
          <w:noProof w:val="0"/>
          <w:lang w:val="de-DE"/>
        </w:rPr>
        <w:t>Beobach</w:t>
      </w:r>
      <w:bookmarkStart w:id="620" w:name="_Toc92091697"/>
      <w:bookmarkStart w:id="621" w:name="_Toc92092139"/>
      <w:bookmarkStart w:id="622" w:name="_Toc92092251"/>
      <w:r w:rsidRPr="64B3F377">
        <w:rPr>
          <w:noProof w:val="0"/>
          <w:lang w:val="de-DE"/>
        </w:rPr>
        <w:t>tungen und Ergebnisse</w:t>
      </w:r>
      <w:bookmarkEnd w:id="619"/>
      <w:bookmarkEnd w:id="620"/>
      <w:bookmarkEnd w:id="621"/>
      <w:bookmarkEnd w:id="622"/>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23"/>
      <w:r w:rsidR="6DBFE0E6">
        <w:t>Gewindeausführung</w:t>
      </w:r>
      <w:commentRangeEnd w:id="623"/>
      <w:r w:rsidR="00594C2A">
        <w:commentReference w:id="623"/>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24"/>
      <w:r w:rsidRPr="00E81B1B">
        <w:t>um nahezu</w:t>
      </w:r>
      <w:commentRangeEnd w:id="624"/>
      <w:r w:rsidR="00594C2A">
        <w:commentReference w:id="624"/>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5"/>
      <w:r w:rsidRPr="00E81B1B">
        <w:t>Schrauben</w:t>
      </w:r>
      <w:commentRangeEnd w:id="625"/>
      <w:r w:rsidR="00594C2A">
        <w:commentReference w:id="625"/>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6"/>
      <w:r w:rsidRPr="00E81B1B">
        <w:t xml:space="preserve">FT- Verbinder ggf. prozessuale Vorteile </w:t>
      </w:r>
      <w:commentRangeEnd w:id="626"/>
      <w:r w:rsidR="00B75438">
        <w:commentReference w:id="626"/>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573DC403" w:rsidR="006C7175" w:rsidRPr="00E81B1B" w:rsidRDefault="006C7175" w:rsidP="006C7175">
      <w:pPr>
        <w:pStyle w:val="Beschriftung"/>
      </w:pPr>
      <w:bookmarkStart w:id="627" w:name="_Ref80182684"/>
      <w:bookmarkStart w:id="628" w:name="_Toc96874651"/>
      <w:r w:rsidRPr="00E81B1B">
        <w:t xml:space="preserve">Abbildung </w:t>
      </w:r>
      <w:r>
        <w:fldChar w:fldCharType="begin"/>
      </w:r>
      <w:r>
        <w:instrText>SEQ Abbildung \* ARABIC</w:instrText>
      </w:r>
      <w:r>
        <w:fldChar w:fldCharType="separate"/>
      </w:r>
      <w:r w:rsidR="0004660C">
        <w:rPr>
          <w:noProof/>
        </w:rPr>
        <w:t>14</w:t>
      </w:r>
      <w:r>
        <w:fldChar w:fldCharType="end"/>
      </w:r>
      <w:bookmarkEnd w:id="627"/>
      <w:r w:rsidRPr="00E81B1B">
        <w:t xml:space="preserve"> Vergleich der Bruchlasten der Scherversuche an Schraubverbindungen</w:t>
      </w:r>
      <w:r w:rsidR="00A8170F" w:rsidRPr="00E81B1B">
        <w:t>; Angabe pro Schraube und pro mm Durchmesser</w:t>
      </w:r>
      <w:bookmarkEnd w:id="628"/>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54908FF" w:rsidR="00235D8A" w:rsidRPr="00E81B1B" w:rsidRDefault="006C7175" w:rsidP="00235D8A">
      <w:pPr>
        <w:pStyle w:val="Beschriftung"/>
      </w:pPr>
      <w:bookmarkStart w:id="629" w:name="_Toc96874652"/>
      <w:r w:rsidRPr="00E81B1B">
        <w:t xml:space="preserve">Abbildung </w:t>
      </w:r>
      <w:r>
        <w:fldChar w:fldCharType="begin"/>
      </w:r>
      <w:r>
        <w:instrText>SEQ Abbildung \* ARABIC</w:instrText>
      </w:r>
      <w:r>
        <w:fldChar w:fldCharType="separate"/>
      </w:r>
      <w:r w:rsidR="0004660C">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4E8D6FA4" w:rsidR="00235D8A" w:rsidRPr="00E81B1B" w:rsidRDefault="00235D8A" w:rsidP="00235D8A">
            <w:pPr>
              <w:pStyle w:val="Beschriftung"/>
              <w:jc w:val="center"/>
            </w:pPr>
            <w:bookmarkStart w:id="630" w:name="_Ref80186173"/>
            <w:bookmarkStart w:id="631" w:name="_Toc96874653"/>
            <w:r w:rsidRPr="00E81B1B">
              <w:lastRenderedPageBreak/>
              <w:t xml:space="preserve">Abbildung </w:t>
            </w:r>
            <w:r>
              <w:fldChar w:fldCharType="begin"/>
            </w:r>
            <w:r>
              <w:instrText>SEQ Abbildung \* ARABIC</w:instrText>
            </w:r>
            <w:r>
              <w:fldChar w:fldCharType="separate"/>
            </w:r>
            <w:r w:rsidR="0004660C">
              <w:rPr>
                <w:noProof/>
              </w:rPr>
              <w:t>16</w:t>
            </w:r>
            <w:r>
              <w:fldChar w:fldCharType="end"/>
            </w:r>
            <w:bookmarkEnd w:id="630"/>
            <w:r w:rsidRPr="00E81B1B">
              <w:t xml:space="preserve"> </w:t>
            </w:r>
            <w:commentRangeStart w:id="632"/>
            <w:r w:rsidRPr="00E81B1B">
              <w:t>Verschiebung</w:t>
            </w:r>
            <w:commentRangeEnd w:id="632"/>
            <w:r>
              <w:commentReference w:id="632"/>
            </w:r>
            <w:r w:rsidRPr="00E81B1B">
              <w:t xml:space="preserve"> zwischen Holz und Beton durch Herausziehen der Schrauben</w:t>
            </w:r>
            <w:bookmarkEnd w:id="631"/>
          </w:p>
        </w:tc>
        <w:tc>
          <w:tcPr>
            <w:tcW w:w="4530" w:type="dxa"/>
          </w:tcPr>
          <w:p w14:paraId="2EF0AF4F" w14:textId="437B2E19" w:rsidR="00235D8A" w:rsidRPr="00E81B1B" w:rsidRDefault="00235D8A" w:rsidP="00235D8A">
            <w:pPr>
              <w:pStyle w:val="Beschriftung"/>
              <w:jc w:val="center"/>
            </w:pPr>
            <w:bookmarkStart w:id="633" w:name="_Ref80186137"/>
            <w:bookmarkStart w:id="634" w:name="_Toc96874654"/>
            <w:r w:rsidRPr="00E81B1B">
              <w:t xml:space="preserve">Abbildung </w:t>
            </w:r>
            <w:r>
              <w:fldChar w:fldCharType="begin"/>
            </w:r>
            <w:r>
              <w:instrText>SEQ Abbildung \* ARABIC</w:instrText>
            </w:r>
            <w:r>
              <w:fldChar w:fldCharType="separate"/>
            </w:r>
            <w:r w:rsidR="0004660C">
              <w:rPr>
                <w:noProof/>
              </w:rPr>
              <w:t>17</w:t>
            </w:r>
            <w:r>
              <w:fldChar w:fldCharType="end"/>
            </w:r>
            <w:bookmarkEnd w:id="633"/>
            <w:r w:rsidRPr="00E81B1B">
              <w:t xml:space="preserve"> In der Verbundfuge gerissene Schrauben</w:t>
            </w:r>
            <w:bookmarkEnd w:id="634"/>
          </w:p>
        </w:tc>
      </w:tr>
    </w:tbl>
    <w:p w14:paraId="4148B912" w14:textId="24A38B4B" w:rsidR="009F4443" w:rsidRPr="00E81B1B" w:rsidRDefault="4C11F93A" w:rsidP="00C92088">
      <w:pPr>
        <w:pStyle w:val="berschrift1"/>
        <w:numPr>
          <w:ilvl w:val="0"/>
          <w:numId w:val="43"/>
        </w:numPr>
      </w:pPr>
      <w:bookmarkStart w:id="635" w:name="_Toc92091698"/>
      <w:bookmarkStart w:id="636" w:name="_Toc92092140"/>
      <w:bookmarkStart w:id="637" w:name="_Toc92092252"/>
      <w:bookmarkStart w:id="638" w:name="_Ref93171484"/>
      <w:bookmarkStart w:id="639" w:name="_Toc96874574"/>
      <w:r>
        <w:t>Versuche an geklebten Holz-Beton-Verbund-Bauteilen</w:t>
      </w:r>
      <w:bookmarkEnd w:id="635"/>
      <w:bookmarkEnd w:id="636"/>
      <w:bookmarkEnd w:id="637"/>
      <w:bookmarkEnd w:id="638"/>
      <w:bookmarkEnd w:id="639"/>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40"/>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40"/>
      <w:r w:rsidR="003F7096">
        <w:rPr>
          <w:rStyle w:val="Kommentarzeichen"/>
        </w:rPr>
        <w:commentReference w:id="640"/>
      </w:r>
    </w:p>
    <w:p w14:paraId="4D760122" w14:textId="07061891" w:rsidR="00A118EC" w:rsidRPr="00E81B1B" w:rsidRDefault="70863812" w:rsidP="00C92088">
      <w:pPr>
        <w:pStyle w:val="berschrift2"/>
        <w:numPr>
          <w:ilvl w:val="1"/>
          <w:numId w:val="43"/>
        </w:numPr>
      </w:pPr>
      <w:bookmarkStart w:id="641" w:name="_Toc92091699"/>
      <w:bookmarkStart w:id="642" w:name="_Toc92092141"/>
      <w:bookmarkStart w:id="643" w:name="_Toc92092253"/>
      <w:bookmarkStart w:id="644" w:name="_Ref95077357"/>
      <w:bookmarkStart w:id="645" w:name="_Toc96874575"/>
      <w:r>
        <w:t>Stand der Forschung und Technik</w:t>
      </w:r>
      <w:bookmarkEnd w:id="641"/>
      <w:bookmarkEnd w:id="642"/>
      <w:bookmarkEnd w:id="643"/>
      <w:bookmarkEnd w:id="644"/>
      <w:bookmarkEnd w:id="645"/>
    </w:p>
    <w:p w14:paraId="046FF597" w14:textId="68A7342D" w:rsidR="008904CE" w:rsidRPr="00E81B1B" w:rsidRDefault="006067B2"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6067B2"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6"/>
      <w:r w:rsidR="00D84E86" w:rsidRPr="00E81B1B">
        <w:t xml:space="preserve">Feuchtklima </w:t>
      </w:r>
      <w:commentRangeEnd w:id="646"/>
      <w:r w:rsidR="0058303C">
        <w:rPr>
          <w:rStyle w:val="Kommentarzeichen"/>
        </w:rPr>
        <w:commentReference w:id="646"/>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7"/>
      <w:r w:rsidRPr="00E81B1B">
        <w:t xml:space="preserve">Das gezielte Quellen und Schwinden des Holzes </w:t>
      </w:r>
      <w:commentRangeEnd w:id="647"/>
      <w:r w:rsidR="00AB4EF3">
        <w:rPr>
          <w:rStyle w:val="Kommentarzeichen"/>
        </w:rPr>
        <w:commentReference w:id="647"/>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02DAE154" w:rsidR="00D84E86" w:rsidRPr="00E81B1B" w:rsidRDefault="00D84E86" w:rsidP="00D84E86">
      <w:pPr>
        <w:pStyle w:val="Beschriftung"/>
      </w:pPr>
      <w:bookmarkStart w:id="648" w:name="_Ref80025171"/>
      <w:bookmarkStart w:id="649" w:name="_Toc96874655"/>
      <w:r w:rsidRPr="00E81B1B">
        <w:t xml:space="preserve">Abbildung </w:t>
      </w:r>
      <w:r>
        <w:fldChar w:fldCharType="begin"/>
      </w:r>
      <w:r>
        <w:instrText>SEQ Abbildung \* ARABIC</w:instrText>
      </w:r>
      <w:r>
        <w:fldChar w:fldCharType="separate"/>
      </w:r>
      <w:r w:rsidR="0004660C">
        <w:rPr>
          <w:noProof/>
        </w:rPr>
        <w:t>18</w:t>
      </w:r>
      <w:r>
        <w:fldChar w:fldCharType="end"/>
      </w:r>
      <w:bookmarkEnd w:id="648"/>
      <w:r w:rsidRPr="00E81B1B">
        <w:t xml:space="preserve"> Schematische Abbildung des Push-Out-Versuchs und des Lastabtrags</w:t>
      </w:r>
      <w:bookmarkEnd w:id="649"/>
    </w:p>
    <w:p w14:paraId="0C4B141B" w14:textId="35FCFB3B" w:rsidR="0023306A" w:rsidRPr="00E81B1B" w:rsidRDefault="006067B2"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6067B2"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50"/>
      <w:r w:rsidR="00D50D96" w:rsidRPr="00E81B1B">
        <w:t xml:space="preserve">UHPC </w:t>
      </w:r>
      <w:commentRangeEnd w:id="650"/>
      <w:r w:rsidR="00B04B43">
        <w:rPr>
          <w:rStyle w:val="Kommentarzeichen"/>
        </w:rPr>
        <w:commentReference w:id="650"/>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51"/>
      <w:r w:rsidR="00B0206D" w:rsidRPr="00E81B1B">
        <w:t xml:space="preserve">11,45 </w:t>
      </w:r>
      <w:commentRangeEnd w:id="651"/>
      <w:r w:rsidR="005232BE">
        <w:rPr>
          <w:rStyle w:val="Kommentarzeichen"/>
        </w:rPr>
        <w:commentReference w:id="651"/>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20E95FFC" w:rsidR="00246EE0" w:rsidRPr="00E81B1B" w:rsidRDefault="00246EE0" w:rsidP="00246EE0">
      <w:pPr>
        <w:pStyle w:val="Beschriftung"/>
      </w:pPr>
      <w:bookmarkStart w:id="652" w:name="_Ref82257385"/>
      <w:bookmarkStart w:id="653" w:name="_Toc96874656"/>
      <w:r w:rsidRPr="00E81B1B">
        <w:t xml:space="preserve">Abbildung </w:t>
      </w:r>
      <w:r>
        <w:fldChar w:fldCharType="begin"/>
      </w:r>
      <w:r>
        <w:instrText>SEQ Abbildung \* ARABIC</w:instrText>
      </w:r>
      <w:r>
        <w:fldChar w:fldCharType="separate"/>
      </w:r>
      <w:r w:rsidR="0004660C">
        <w:rPr>
          <w:noProof/>
        </w:rPr>
        <w:t>19</w:t>
      </w:r>
      <w:r>
        <w:fldChar w:fldCharType="end"/>
      </w:r>
      <w:bookmarkEnd w:id="652"/>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53"/>
    </w:p>
    <w:p w14:paraId="1F896B34" w14:textId="593DDABD" w:rsidR="0079790D" w:rsidRPr="00E81B1B" w:rsidRDefault="0079790D" w:rsidP="0023306A">
      <w:r w:rsidRPr="00E81B1B">
        <w:t xml:space="preserve">Wie zuvor bei den Kleinversuchen erreichten Fichtenholz und </w:t>
      </w:r>
      <w:r w:rsidR="008E6535">
        <w:t>Nadel-</w:t>
      </w:r>
      <w:commentRangeStart w:id="654"/>
      <w:r w:rsidRPr="00E81B1B">
        <w:t xml:space="preserve">Furnierschichtholz </w:t>
      </w:r>
      <w:commentRangeEnd w:id="654"/>
      <w:r w:rsidR="00F95771">
        <w:commentReference w:id="654"/>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6067B2"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6067B2"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6067B2"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5" w:name="_Toc92091700"/>
      <w:bookmarkStart w:id="656" w:name="_Toc92092142"/>
      <w:bookmarkStart w:id="657" w:name="_Toc92092254"/>
      <w:bookmarkStart w:id="658" w:name="_Toc96874576"/>
      <w:r>
        <w:t>Überlegungen zur Herstellungstechnologie</w:t>
      </w:r>
      <w:bookmarkEnd w:id="655"/>
      <w:bookmarkEnd w:id="656"/>
      <w:bookmarkEnd w:id="657"/>
      <w:bookmarkEnd w:id="658"/>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9"/>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9"/>
      <w:r w:rsidR="0052042E">
        <w:rPr>
          <w:rStyle w:val="Kommentarzeichen"/>
        </w:rPr>
        <w:commentReference w:id="659"/>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60"/>
      <w:commentRangeEnd w:id="660"/>
      <w:r w:rsidR="0030185B">
        <w:rPr>
          <w:rStyle w:val="Kommentarzeichen"/>
        </w:rPr>
        <w:commentReference w:id="660"/>
      </w:r>
    </w:p>
    <w:p w14:paraId="08FF09EC" w14:textId="44BBC40F" w:rsidR="00634E1F" w:rsidRPr="00E81B1B" w:rsidRDefault="6CAE8D72" w:rsidP="64B3F377">
      <w:pPr>
        <w:pStyle w:val="Beschriftung"/>
        <w:rPr>
          <w:rFonts w:eastAsia="Calibri"/>
        </w:rPr>
      </w:pPr>
      <w:bookmarkStart w:id="661" w:name="_Ref79771462"/>
      <w:bookmarkStart w:id="662" w:name="_Toc96874657"/>
      <w:r>
        <w:t xml:space="preserve">Abbildung </w:t>
      </w:r>
      <w:r w:rsidR="00634E1F">
        <w:fldChar w:fldCharType="begin"/>
      </w:r>
      <w:r w:rsidR="00634E1F">
        <w:instrText>SEQ Abbildung \* ARABIC</w:instrText>
      </w:r>
      <w:r w:rsidR="00634E1F">
        <w:fldChar w:fldCharType="separate"/>
      </w:r>
      <w:r w:rsidR="0004660C">
        <w:rPr>
          <w:noProof/>
        </w:rPr>
        <w:t>20</w:t>
      </w:r>
      <w:r w:rsidR="00634E1F">
        <w:fldChar w:fldCharType="end"/>
      </w:r>
      <w:bookmarkEnd w:id="661"/>
      <w:r>
        <w:t xml:space="preserve"> Arbeitsschritte bei der Herstellung einer geklebten Holz-Beton-Verbunddecke in Abhängigkeit der Fertigungsmethode</w:t>
      </w:r>
      <w:bookmarkEnd w:id="662"/>
    </w:p>
    <w:p w14:paraId="3D7F56A3" w14:textId="024FD0BF" w:rsidR="6E7E6C3D" w:rsidRPr="00E81B1B" w:rsidRDefault="35DB3432" w:rsidP="00C70B95">
      <w:pPr>
        <w:pStyle w:val="berschrift3"/>
        <w:numPr>
          <w:ilvl w:val="2"/>
          <w:numId w:val="43"/>
        </w:numPr>
        <w:rPr>
          <w:lang w:val="de-DE"/>
        </w:rPr>
      </w:pPr>
      <w:bookmarkStart w:id="663" w:name="_Toc92091701"/>
      <w:bookmarkStart w:id="664" w:name="_Toc92092143"/>
      <w:bookmarkStart w:id="665" w:name="_Toc92092255"/>
      <w:bookmarkStart w:id="666" w:name="_Ref95076889"/>
      <w:bookmarkStart w:id="667" w:name="_Toc96874577"/>
      <w:r w:rsidRPr="64B3F377">
        <w:rPr>
          <w:lang w:val="de-DE"/>
        </w:rPr>
        <w:t>Vorbereitung der Fügeteil-Oberflächen</w:t>
      </w:r>
      <w:bookmarkEnd w:id="663"/>
      <w:bookmarkEnd w:id="664"/>
      <w:bookmarkEnd w:id="665"/>
      <w:bookmarkEnd w:id="666"/>
      <w:bookmarkEnd w:id="667"/>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8"/>
      <w:r w:rsidRPr="64B3F377">
        <w:rPr>
          <w:rFonts w:eastAsia="Myriad Pro" w:cs="Myriad Pro"/>
        </w:rPr>
        <w:t xml:space="preserve">Unebenheiten </w:t>
      </w:r>
      <w:commentRangeEnd w:id="668"/>
      <w:r w:rsidR="760CF52A">
        <w:commentReference w:id="668"/>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9"/>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9"/>
      <w:r w:rsidR="009F55FC">
        <w:rPr>
          <w:rStyle w:val="Kommentarzeichen"/>
        </w:rPr>
        <w:commentReference w:id="669"/>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70" w:name="_Toc92091702"/>
      <w:bookmarkStart w:id="671" w:name="_Toc92092144"/>
      <w:bookmarkStart w:id="672" w:name="_Toc92092256"/>
      <w:bookmarkStart w:id="673" w:name="_Toc96874578"/>
      <w:r w:rsidRPr="64B3F377">
        <w:rPr>
          <w:lang w:val="de-DE"/>
        </w:rPr>
        <w:t>Anforderungen an den Klebstoff</w:t>
      </w:r>
      <w:bookmarkEnd w:id="670"/>
      <w:bookmarkEnd w:id="671"/>
      <w:bookmarkEnd w:id="672"/>
      <w:bookmarkEnd w:id="673"/>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74"/>
      <w:r w:rsidR="33C4A724" w:rsidRPr="64B3F377">
        <w:rPr>
          <w:rFonts w:eastAsia="Calibri"/>
        </w:rPr>
        <w:t xml:space="preserve">4 mm </w:t>
      </w:r>
      <w:commentRangeEnd w:id="674"/>
      <w:r w:rsidR="00E25145">
        <w:rPr>
          <w:rStyle w:val="Kommentarzeichen"/>
        </w:rPr>
        <w:commentReference w:id="674"/>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5" w:name="_Toc92091703"/>
      <w:bookmarkStart w:id="676" w:name="_Toc92092145"/>
      <w:bookmarkStart w:id="677" w:name="_Toc92092257"/>
      <w:bookmarkStart w:id="678" w:name="_Toc96874579"/>
      <w:r>
        <w:t>Materialien</w:t>
      </w:r>
      <w:bookmarkStart w:id="679" w:name="_Ref82337501"/>
      <w:bookmarkEnd w:id="675"/>
      <w:bookmarkEnd w:id="676"/>
      <w:bookmarkEnd w:id="677"/>
      <w:bookmarkEnd w:id="678"/>
    </w:p>
    <w:p w14:paraId="3B6F2B5C" w14:textId="15779D6B" w:rsidR="003A241C" w:rsidRPr="00E25145" w:rsidRDefault="00974FE6" w:rsidP="00E25145">
      <w:pPr>
        <w:pStyle w:val="berschrift3"/>
        <w:numPr>
          <w:ilvl w:val="2"/>
          <w:numId w:val="43"/>
        </w:numPr>
        <w:rPr>
          <w:rFonts w:eastAsia="Calibri"/>
        </w:rPr>
      </w:pPr>
      <w:bookmarkStart w:id="680" w:name="_Toc96874580"/>
      <w:r w:rsidRPr="00E25145">
        <w:rPr>
          <w:rFonts w:eastAsia="Calibri"/>
        </w:rPr>
        <w:t>Klebstoff</w:t>
      </w:r>
      <w:bookmarkEnd w:id="680"/>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65DF1D10" w:rsidR="008F3C89" w:rsidRPr="00E81B1B" w:rsidRDefault="008F3C89" w:rsidP="008F3C89">
      <w:pPr>
        <w:pStyle w:val="Beschriftung"/>
        <w:spacing w:after="240"/>
        <w:rPr>
          <w:rFonts w:eastAsia="Calibri"/>
          <w:szCs w:val="20"/>
        </w:rPr>
      </w:pPr>
      <w:bookmarkStart w:id="681" w:name="_Toc96874718"/>
      <w:r w:rsidRPr="00E81B1B">
        <w:t xml:space="preserve">Tabelle </w:t>
      </w:r>
      <w:r>
        <w:fldChar w:fldCharType="begin"/>
      </w:r>
      <w:r>
        <w:instrText>SEQ Tabelle \* ARABIC</w:instrText>
      </w:r>
      <w:r>
        <w:fldChar w:fldCharType="separate"/>
      </w:r>
      <w:r w:rsidR="00304485">
        <w:rPr>
          <w:noProof/>
        </w:rPr>
        <w:t>8</w:t>
      </w:r>
      <w:r>
        <w:fldChar w:fldCharType="end"/>
      </w:r>
      <w:r w:rsidRPr="00E81B1B">
        <w:t xml:space="preserve"> Übersicht über die untersuchten Klebstoffe</w:t>
      </w:r>
      <w:bookmarkEnd w:id="681"/>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82" w:name="_Toc96874581"/>
      <w:r>
        <w:rPr>
          <w:rFonts w:eastAsia="Calibri"/>
        </w:rPr>
        <w:t>Beton</w:t>
      </w:r>
      <w:bookmarkEnd w:id="682"/>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83"/>
      <w:r w:rsidRPr="00E81B1B">
        <w:rPr>
          <w:rFonts w:eastAsia="Calibri"/>
          <w:szCs w:val="20"/>
        </w:rPr>
        <w:t xml:space="preserve">Probewürfeln überprüft </w:t>
      </w:r>
      <w:commentRangeEnd w:id="683"/>
      <w:r w:rsidRPr="00E81B1B">
        <w:rPr>
          <w:rStyle w:val="Kommentarzeichen"/>
        </w:rPr>
        <w:commentReference w:id="683"/>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84"/>
      <w:r w:rsidRPr="00E81B1B">
        <w:rPr>
          <w:rFonts w:eastAsia="Calibri"/>
          <w:szCs w:val="20"/>
        </w:rPr>
        <w:t xml:space="preserve">Transportbeton </w:t>
      </w:r>
      <w:commentRangeEnd w:id="684"/>
      <w:r>
        <w:rPr>
          <w:rStyle w:val="Kommentarzeichen"/>
        </w:rPr>
        <w:commentReference w:id="684"/>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5" w:name="_Ref93225840"/>
      <w:bookmarkStart w:id="686" w:name="_Toc96874582"/>
      <w:r w:rsidRPr="00C92088">
        <w:rPr>
          <w:rFonts w:eastAsiaTheme="minorHAnsi"/>
        </w:rPr>
        <w:t>Holz</w:t>
      </w:r>
      <w:bookmarkEnd w:id="685"/>
      <w:bookmarkEnd w:id="686"/>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7"/>
      <w:r w:rsidR="005E03E3">
        <w:rPr>
          <w:rFonts w:eastAsia="Calibri"/>
          <w:szCs w:val="20"/>
        </w:rPr>
        <w:t>verwendet</w:t>
      </w:r>
      <w:commentRangeEnd w:id="687"/>
      <w:r w:rsidR="00243B6C">
        <w:rPr>
          <w:rStyle w:val="Kommentarzeichen"/>
        </w:rPr>
        <w:commentReference w:id="687"/>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8" w:name="_Toc92091629"/>
      <w:bookmarkStart w:id="689" w:name="_Toc92091741"/>
      <w:bookmarkStart w:id="690" w:name="_Toc92092183"/>
      <w:bookmarkStart w:id="691" w:name="_Toc92092295"/>
      <w:bookmarkStart w:id="692" w:name="_Toc92102654"/>
      <w:bookmarkEnd w:id="688"/>
      <w:bookmarkEnd w:id="689"/>
      <w:bookmarkEnd w:id="690"/>
      <w:bookmarkEnd w:id="691"/>
      <w:bookmarkEnd w:id="692"/>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93" w:name="_Toc92091704"/>
      <w:bookmarkStart w:id="694" w:name="_Toc92092146"/>
      <w:bookmarkStart w:id="695" w:name="_Toc92092258"/>
      <w:bookmarkStart w:id="696" w:name="_Toc96874583"/>
      <w:bookmarkEnd w:id="679"/>
      <w:r>
        <w:t>Versuchsprogramm</w:t>
      </w:r>
      <w:bookmarkEnd w:id="693"/>
      <w:bookmarkEnd w:id="694"/>
      <w:bookmarkEnd w:id="695"/>
      <w:bookmarkEnd w:id="696"/>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45F21118" w:rsidR="00FD1517" w:rsidRDefault="00FD1517" w:rsidP="00FD1517">
      <w:pPr>
        <w:pStyle w:val="Beschriftung"/>
      </w:pPr>
      <w:bookmarkStart w:id="697" w:name="_Ref95251080"/>
      <w:bookmarkStart w:id="698"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9</w:t>
      </w:r>
      <w:r w:rsidR="002C49CE">
        <w:rPr>
          <w:noProof/>
        </w:rPr>
        <w:fldChar w:fldCharType="end"/>
      </w:r>
      <w:bookmarkEnd w:id="697"/>
      <w:r>
        <w:t xml:space="preserve"> Überblick über das gesamte Versuchsprogramm zu geklebtem Holz-Beton-Verbund (ausgenommen Auflagerversuche)</w:t>
      </w:r>
      <w:bookmarkEnd w:id="698"/>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9" w:name="_Toc92091593"/>
      <w:bookmarkStart w:id="700" w:name="_Toc92091705"/>
      <w:bookmarkStart w:id="701" w:name="_Toc92092147"/>
      <w:bookmarkStart w:id="702" w:name="_Toc92092259"/>
      <w:bookmarkStart w:id="703" w:name="_Toc92102618"/>
      <w:bookmarkStart w:id="704" w:name="_Toc92091596"/>
      <w:bookmarkStart w:id="705" w:name="_Toc92091708"/>
      <w:bookmarkStart w:id="706" w:name="_Toc92092150"/>
      <w:bookmarkStart w:id="707" w:name="_Toc92092262"/>
      <w:bookmarkStart w:id="708" w:name="_Toc92102621"/>
      <w:bookmarkStart w:id="709" w:name="_Toc92091627"/>
      <w:bookmarkStart w:id="710" w:name="_Toc92091739"/>
      <w:bookmarkStart w:id="711" w:name="_Toc92092181"/>
      <w:bookmarkStart w:id="712" w:name="_Toc92092293"/>
      <w:bookmarkStart w:id="713" w:name="_Toc92102652"/>
      <w:bookmarkStart w:id="714" w:name="_Ref80021482"/>
      <w:bookmarkStart w:id="715" w:name="_Toc92091742"/>
      <w:bookmarkStart w:id="716" w:name="_Toc92092184"/>
      <w:bookmarkStart w:id="717" w:name="_Toc92092296"/>
      <w:bookmarkStart w:id="718" w:name="_Ref93224032"/>
      <w:bookmarkStart w:id="719" w:name="_Toc96874584"/>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r>
        <w:t>Scherversuche</w:t>
      </w:r>
      <w:bookmarkEnd w:id="714"/>
      <w:bookmarkEnd w:id="715"/>
      <w:bookmarkEnd w:id="716"/>
      <w:bookmarkEnd w:id="717"/>
      <w:bookmarkEnd w:id="718"/>
      <w:bookmarkEnd w:id="719"/>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20"/>
      <w:r w:rsidR="00C60957" w:rsidRPr="00E81B1B">
        <w:t>Druckkraft</w:t>
      </w:r>
      <w:commentRangeEnd w:id="720"/>
      <w:r w:rsidR="00384E29">
        <w:rPr>
          <w:rStyle w:val="Kommentarzeichen"/>
        </w:rPr>
        <w:commentReference w:id="720"/>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21" w:name="_Ref93225776"/>
            <w:r w:rsidRPr="00E81B1B">
              <w:t xml:space="preserve">Gl. </w:t>
            </w:r>
            <w:r>
              <w:fldChar w:fldCharType="begin"/>
            </w:r>
            <w:r>
              <w:instrText>SEQ Formel \* ARABIC</w:instrText>
            </w:r>
            <w:r>
              <w:fldChar w:fldCharType="separate"/>
            </w:r>
            <w:r w:rsidR="004B23CB">
              <w:rPr>
                <w:noProof/>
              </w:rPr>
              <w:t>15</w:t>
            </w:r>
            <w:r>
              <w:fldChar w:fldCharType="end"/>
            </w:r>
            <w:bookmarkEnd w:id="721"/>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488F9D1A" w:rsidR="00F130FE" w:rsidRPr="00E81B1B" w:rsidRDefault="00F130FE" w:rsidP="00F130FE">
      <w:pPr>
        <w:pStyle w:val="Beschriftung"/>
      </w:pPr>
      <w:bookmarkStart w:id="722" w:name="_Ref82264977"/>
      <w:bookmarkStart w:id="723" w:name="_Toc96874658"/>
      <w:r w:rsidRPr="00E81B1B">
        <w:t xml:space="preserve">Abbildung </w:t>
      </w:r>
      <w:r>
        <w:fldChar w:fldCharType="begin"/>
      </w:r>
      <w:r>
        <w:instrText>SEQ Abbildung \* ARABIC</w:instrText>
      </w:r>
      <w:r>
        <w:fldChar w:fldCharType="separate"/>
      </w:r>
      <w:r w:rsidR="0004660C">
        <w:rPr>
          <w:noProof/>
        </w:rPr>
        <w:t>21</w:t>
      </w:r>
      <w:r>
        <w:fldChar w:fldCharType="end"/>
      </w:r>
      <w:bookmarkEnd w:id="722"/>
      <w:r w:rsidRPr="00E81B1B">
        <w:t xml:space="preserve"> Abmessungen der Scherprüfkörper (links) sowie Prüfkörper in der Prüfeinrichtung (rechts)</w:t>
      </w:r>
      <w:bookmarkEnd w:id="723"/>
    </w:p>
    <w:p w14:paraId="38BC228A" w14:textId="25280A0B" w:rsidR="009C12A5" w:rsidRPr="00E81B1B" w:rsidRDefault="0A2C1E8B" w:rsidP="00F4193D">
      <w:pPr>
        <w:pStyle w:val="berschrift3"/>
        <w:numPr>
          <w:ilvl w:val="2"/>
          <w:numId w:val="43"/>
        </w:numPr>
        <w:rPr>
          <w:noProof w:val="0"/>
          <w:lang w:val="de-DE"/>
        </w:rPr>
      </w:pPr>
      <w:bookmarkStart w:id="724" w:name="_Toc92091743"/>
      <w:bookmarkStart w:id="725" w:name="_Toc92092185"/>
      <w:bookmarkStart w:id="726" w:name="_Toc92092297"/>
      <w:bookmarkStart w:id="727" w:name="_Toc96874585"/>
      <w:r w:rsidRPr="64B3F377">
        <w:rPr>
          <w:noProof w:val="0"/>
          <w:lang w:val="de-DE"/>
        </w:rPr>
        <w:t xml:space="preserve">Versuchsprogramm und </w:t>
      </w:r>
      <w:r w:rsidR="4AFB18F3" w:rsidRPr="64B3F377">
        <w:rPr>
          <w:noProof w:val="0"/>
          <w:lang w:val="de-DE"/>
        </w:rPr>
        <w:t>Herstellung der Probekörper</w:t>
      </w:r>
      <w:bookmarkEnd w:id="724"/>
      <w:bookmarkEnd w:id="725"/>
      <w:bookmarkEnd w:id="726"/>
      <w:bookmarkEnd w:id="727"/>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8"/>
      <w:r w:rsidR="00537FEF">
        <w:t>Baustoffen</w:t>
      </w:r>
      <w:commentRangeEnd w:id="728"/>
      <w:r w:rsidR="007D1ED1">
        <w:rPr>
          <w:rStyle w:val="Kommentarzeichen"/>
        </w:rPr>
        <w:commentReference w:id="728"/>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79CD7A20" w:rsidR="008E3F0D" w:rsidRPr="00E81B1B" w:rsidRDefault="008E3F0D" w:rsidP="008E3F0D">
      <w:pPr>
        <w:pStyle w:val="Beschriftung"/>
      </w:pPr>
      <w:bookmarkStart w:id="729" w:name="_Ref80102042"/>
      <w:bookmarkStart w:id="730" w:name="_Toc96874720"/>
      <w:r w:rsidRPr="00E81B1B">
        <w:t xml:space="preserve">Tabelle </w:t>
      </w:r>
      <w:r w:rsidRPr="00E81B1B">
        <w:fldChar w:fldCharType="begin"/>
      </w:r>
      <w:r w:rsidRPr="00E81B1B">
        <w:instrText>SEQ Tabelle \* ARABIC</w:instrText>
      </w:r>
      <w:r w:rsidRPr="00E81B1B">
        <w:fldChar w:fldCharType="separate"/>
      </w:r>
      <w:r w:rsidR="00304485">
        <w:rPr>
          <w:noProof/>
        </w:rPr>
        <w:t>10</w:t>
      </w:r>
      <w:r w:rsidRPr="00E81B1B">
        <w:fldChar w:fldCharType="end"/>
      </w:r>
      <w:bookmarkEnd w:id="729"/>
      <w:r w:rsidRPr="00E81B1B">
        <w:t xml:space="preserve"> Gesamtes Versuchsprogramm: Scherversuche</w:t>
      </w:r>
      <w:bookmarkEnd w:id="730"/>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3B2D6D15" w:rsidR="760CF52A" w:rsidRPr="00E81B1B" w:rsidRDefault="00F130FE" w:rsidP="00F130FE">
            <w:pPr>
              <w:pStyle w:val="Beschriftung"/>
              <w:rPr>
                <w:rFonts w:eastAsia="Calibri"/>
              </w:rPr>
            </w:pPr>
            <w:bookmarkStart w:id="731" w:name="_Ref83842897"/>
            <w:bookmarkStart w:id="732" w:name="_Toc96874659"/>
            <w:r w:rsidRPr="00E81B1B">
              <w:t xml:space="preserve">Abbildung </w:t>
            </w:r>
            <w:r>
              <w:fldChar w:fldCharType="begin"/>
            </w:r>
            <w:r>
              <w:instrText>SEQ Abbildung \* ARABIC</w:instrText>
            </w:r>
            <w:r>
              <w:fldChar w:fldCharType="separate"/>
            </w:r>
            <w:r w:rsidR="0004660C">
              <w:rPr>
                <w:noProof/>
              </w:rPr>
              <w:t>22</w:t>
            </w:r>
            <w:r>
              <w:fldChar w:fldCharType="end"/>
            </w:r>
            <w:bookmarkEnd w:id="731"/>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32"/>
          </w:p>
        </w:tc>
        <w:tc>
          <w:tcPr>
            <w:tcW w:w="4570" w:type="dxa"/>
          </w:tcPr>
          <w:p w14:paraId="5236A5D5" w14:textId="7424392B" w:rsidR="760CF52A" w:rsidRPr="00E81B1B" w:rsidRDefault="00D979E8" w:rsidP="00D979E8">
            <w:pPr>
              <w:pStyle w:val="Beschriftung"/>
            </w:pPr>
            <w:bookmarkStart w:id="733" w:name="_Ref93226671"/>
            <w:bookmarkStart w:id="734" w:name="_Toc96874660"/>
            <w:r w:rsidRPr="00E81B1B">
              <w:t xml:space="preserve">Abbildung </w:t>
            </w:r>
            <w:r>
              <w:fldChar w:fldCharType="begin"/>
            </w:r>
            <w:r>
              <w:instrText>SEQ Abbildung \* ARABIC</w:instrText>
            </w:r>
            <w:r>
              <w:fldChar w:fldCharType="separate"/>
            </w:r>
            <w:r w:rsidR="0004660C">
              <w:rPr>
                <w:noProof/>
              </w:rPr>
              <w:t>23</w:t>
            </w:r>
            <w:r>
              <w:fldChar w:fldCharType="end"/>
            </w:r>
            <w:bookmarkEnd w:id="733"/>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5"/>
            <w:r w:rsidR="00BD00BA" w:rsidRPr="00E81B1B">
              <w:t>Klebstoff</w:t>
            </w:r>
            <w:commentRangeEnd w:id="735"/>
            <w:r w:rsidR="00D66746">
              <w:rPr>
                <w:rStyle w:val="Kommentarzeichen"/>
                <w:iCs w:val="0"/>
              </w:rPr>
              <w:commentReference w:id="735"/>
            </w:r>
            <w:r w:rsidR="00BD00BA" w:rsidRPr="00E81B1B">
              <w:t xml:space="preserve"> C1</w:t>
            </w:r>
            <w:bookmarkEnd w:id="734"/>
          </w:p>
        </w:tc>
      </w:tr>
    </w:tbl>
    <w:p w14:paraId="4FB43B12" w14:textId="07209D42" w:rsidR="00F34650" w:rsidRPr="00E81B1B" w:rsidRDefault="7837ACB6" w:rsidP="00F4193D">
      <w:pPr>
        <w:pStyle w:val="berschrift3"/>
        <w:numPr>
          <w:ilvl w:val="2"/>
          <w:numId w:val="43"/>
        </w:numPr>
        <w:rPr>
          <w:noProof w:val="0"/>
          <w:lang w:val="de-DE"/>
        </w:rPr>
      </w:pPr>
      <w:bookmarkStart w:id="736" w:name="_Toc92091744"/>
      <w:bookmarkStart w:id="737" w:name="_Toc92092186"/>
      <w:bookmarkStart w:id="738" w:name="_Toc92092298"/>
      <w:bookmarkStart w:id="739" w:name="_Toc96874586"/>
      <w:r w:rsidRPr="64B3F377">
        <w:rPr>
          <w:noProof w:val="0"/>
          <w:lang w:val="de-DE"/>
        </w:rPr>
        <w:t>Versuchsdurchführung</w:t>
      </w:r>
      <w:bookmarkEnd w:id="736"/>
      <w:bookmarkEnd w:id="737"/>
      <w:bookmarkEnd w:id="738"/>
      <w:bookmarkEnd w:id="739"/>
    </w:p>
    <w:p w14:paraId="75DC73A4" w14:textId="16BAF8BF" w:rsidR="00D979E8" w:rsidRPr="00E81B1B" w:rsidRDefault="00D979E8" w:rsidP="00D979E8">
      <w:r w:rsidRPr="00E81B1B">
        <w:t xml:space="preserve">Die Prüfungen fanden an der Toni Zwick </w:t>
      </w:r>
      <w:commentRangeStart w:id="740"/>
      <w:r w:rsidRPr="00E81B1B">
        <w:t>Prüfmaschine</w:t>
      </w:r>
      <w:commentRangeEnd w:id="740"/>
      <w:r w:rsidR="00B9152F">
        <w:rPr>
          <w:rStyle w:val="Kommentarzeichen"/>
        </w:rPr>
        <w:commentReference w:id="740"/>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41"/>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41"/>
      <w:r w:rsidR="00701C7D">
        <w:rPr>
          <w:rStyle w:val="Kommentarzeichen"/>
        </w:rPr>
        <w:commentReference w:id="741"/>
      </w:r>
    </w:p>
    <w:p w14:paraId="79061CB7" w14:textId="6DC42917" w:rsidR="00D979E8" w:rsidRPr="00E81B1B" w:rsidRDefault="00D979E8" w:rsidP="00D979E8">
      <w:pPr>
        <w:pStyle w:val="Beschriftung"/>
      </w:pPr>
      <w:bookmarkStart w:id="742" w:name="_Ref83843019"/>
      <w:bookmarkStart w:id="743" w:name="_Toc96874661"/>
      <w:r w:rsidRPr="00E81B1B">
        <w:t xml:space="preserve">Abbildung </w:t>
      </w:r>
      <w:r>
        <w:fldChar w:fldCharType="begin"/>
      </w:r>
      <w:r>
        <w:instrText>SEQ Abbildung \* ARABIC</w:instrText>
      </w:r>
      <w:r>
        <w:fldChar w:fldCharType="separate"/>
      </w:r>
      <w:r w:rsidR="0004660C">
        <w:rPr>
          <w:noProof/>
        </w:rPr>
        <w:t>24</w:t>
      </w:r>
      <w:r>
        <w:fldChar w:fldCharType="end"/>
      </w:r>
      <w:bookmarkEnd w:id="742"/>
      <w:r w:rsidRPr="00E81B1B">
        <w:t xml:space="preserve"> Scherversuchskörper in der Prüfeinrichtung</w:t>
      </w:r>
      <w:bookmarkEnd w:id="743"/>
    </w:p>
    <w:p w14:paraId="1B8652E2" w14:textId="0856059F" w:rsidR="06D714A2" w:rsidRPr="00E81B1B" w:rsidRDefault="19023B21" w:rsidP="00F4193D">
      <w:pPr>
        <w:pStyle w:val="berschrift3"/>
        <w:numPr>
          <w:ilvl w:val="2"/>
          <w:numId w:val="43"/>
        </w:numPr>
        <w:rPr>
          <w:lang w:val="de-DE"/>
        </w:rPr>
      </w:pPr>
      <w:bookmarkStart w:id="744" w:name="_Ref93171604"/>
      <w:bookmarkStart w:id="745" w:name="_Toc96874587"/>
      <w:r w:rsidRPr="64B3F377">
        <w:rPr>
          <w:noProof w:val="0"/>
          <w:lang w:val="de-DE"/>
        </w:rPr>
        <w:t xml:space="preserve">Beobachtungen </w:t>
      </w:r>
      <w:bookmarkStart w:id="746" w:name="_Toc92091745"/>
      <w:bookmarkStart w:id="747" w:name="_Toc92092187"/>
      <w:bookmarkStart w:id="748" w:name="_Toc92092299"/>
      <w:r w:rsidRPr="64B3F377">
        <w:rPr>
          <w:noProof w:val="0"/>
          <w:lang w:val="de-DE"/>
        </w:rPr>
        <w:t>und Ergebnisse</w:t>
      </w:r>
      <w:bookmarkEnd w:id="744"/>
      <w:bookmarkEnd w:id="745"/>
      <w:bookmarkEnd w:id="746"/>
      <w:bookmarkEnd w:id="747"/>
      <w:bookmarkEnd w:id="748"/>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07B981DC" w:rsidR="00701C7D" w:rsidRPr="00E81B1B" w:rsidRDefault="00701C7D" w:rsidP="00701C7D">
            <w:pPr>
              <w:pStyle w:val="Beschriftung"/>
            </w:pPr>
            <w:bookmarkStart w:id="749" w:name="_Ref82266758"/>
            <w:bookmarkStart w:id="750" w:name="_Toc96874662"/>
            <w:r w:rsidRPr="00E81B1B">
              <w:lastRenderedPageBreak/>
              <w:t xml:space="preserve">Abbildung </w:t>
            </w:r>
            <w:r>
              <w:fldChar w:fldCharType="begin"/>
            </w:r>
            <w:r>
              <w:instrText>SEQ Abbildung \* ARABIC</w:instrText>
            </w:r>
            <w:r>
              <w:fldChar w:fldCharType="separate"/>
            </w:r>
            <w:r w:rsidR="0004660C">
              <w:rPr>
                <w:noProof/>
              </w:rPr>
              <w:t>25</w:t>
            </w:r>
            <w:r>
              <w:fldChar w:fldCharType="end"/>
            </w:r>
            <w:bookmarkEnd w:id="749"/>
            <w:r w:rsidRPr="00E81B1B">
              <w:t xml:space="preserve"> Typisches </w:t>
            </w:r>
            <w:commentRangeStart w:id="751"/>
            <w:commentRangeStart w:id="752"/>
            <w:r w:rsidRPr="00E81B1B">
              <w:t>Versagensbild</w:t>
            </w:r>
            <w:commentRangeEnd w:id="751"/>
            <w:r>
              <w:rPr>
                <w:rStyle w:val="Kommentarzeichen"/>
                <w:iCs w:val="0"/>
              </w:rPr>
              <w:commentReference w:id="751"/>
            </w:r>
            <w:commentRangeEnd w:id="752"/>
            <w:r>
              <w:rPr>
                <w:rStyle w:val="Kommentarzeichen"/>
                <w:iCs w:val="0"/>
              </w:rPr>
              <w:commentReference w:id="752"/>
            </w:r>
            <w:r w:rsidRPr="00E81B1B">
              <w:t xml:space="preserve"> bei Holzversagen (</w:t>
            </w:r>
            <w:proofErr w:type="spellStart"/>
            <w:r w:rsidRPr="00E81B1B">
              <w:t>SF_t</w:t>
            </w:r>
            <w:proofErr w:type="spellEnd"/>
            <w:r w:rsidRPr="00E81B1B">
              <w:t>)</w:t>
            </w:r>
            <w:bookmarkEnd w:id="750"/>
          </w:p>
        </w:tc>
        <w:tc>
          <w:tcPr>
            <w:tcW w:w="4755" w:type="dxa"/>
          </w:tcPr>
          <w:p w14:paraId="37EB7F99" w14:textId="32E0BD98" w:rsidR="00701C7D" w:rsidRPr="00E81B1B" w:rsidRDefault="00701C7D" w:rsidP="00701C7D">
            <w:pPr>
              <w:pStyle w:val="Beschriftung"/>
            </w:pPr>
            <w:bookmarkStart w:id="753" w:name="_Ref82266867"/>
            <w:bookmarkStart w:id="754" w:name="_Toc96874663"/>
            <w:r w:rsidRPr="00E81B1B">
              <w:t xml:space="preserve">Abbildung </w:t>
            </w:r>
            <w:r>
              <w:fldChar w:fldCharType="begin"/>
            </w:r>
            <w:r>
              <w:instrText>SEQ Abbildung \* ARABIC</w:instrText>
            </w:r>
            <w:r>
              <w:fldChar w:fldCharType="separate"/>
            </w:r>
            <w:r w:rsidR="0004660C">
              <w:rPr>
                <w:noProof/>
              </w:rPr>
              <w:t>26</w:t>
            </w:r>
            <w:r>
              <w:fldChar w:fldCharType="end"/>
            </w:r>
            <w:bookmarkEnd w:id="753"/>
            <w:r w:rsidRPr="00E81B1B">
              <w:t xml:space="preserve"> Gemischtes Versagen mit Anteilen von Holz- und Beton- sowie Adhäsionsversagen (M1)</w:t>
            </w:r>
            <w:bookmarkEnd w:id="754"/>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1BCB3C46" w:rsidR="00701C7D" w:rsidRPr="00E81B1B" w:rsidRDefault="00701C7D" w:rsidP="00701C7D">
            <w:pPr>
              <w:pStyle w:val="Beschriftung"/>
            </w:pPr>
            <w:bookmarkStart w:id="755" w:name="_Ref82266956"/>
            <w:bookmarkStart w:id="756" w:name="_Toc96874664"/>
            <w:r w:rsidRPr="00E81B1B">
              <w:t xml:space="preserve">Abbildung </w:t>
            </w:r>
            <w:r>
              <w:fldChar w:fldCharType="begin"/>
            </w:r>
            <w:r>
              <w:instrText>SEQ Abbildung \* ARABIC</w:instrText>
            </w:r>
            <w:r>
              <w:fldChar w:fldCharType="separate"/>
            </w:r>
            <w:r w:rsidR="0004660C">
              <w:rPr>
                <w:noProof/>
              </w:rPr>
              <w:t>27</w:t>
            </w:r>
            <w:r>
              <w:fldChar w:fldCharType="end"/>
            </w:r>
            <w:bookmarkEnd w:id="755"/>
            <w:r w:rsidRPr="00E81B1B">
              <w:t xml:space="preserve"> Typisches Versagensbild bei vorwiegendem Betonversagen (</w:t>
            </w:r>
            <w:proofErr w:type="spellStart"/>
            <w:r w:rsidRPr="00E81B1B">
              <w:t>SF_c</w:t>
            </w:r>
            <w:proofErr w:type="spellEnd"/>
            <w:r w:rsidRPr="00E81B1B">
              <w:t>)</w:t>
            </w:r>
            <w:bookmarkEnd w:id="756"/>
          </w:p>
        </w:tc>
        <w:tc>
          <w:tcPr>
            <w:tcW w:w="4755" w:type="dxa"/>
          </w:tcPr>
          <w:p w14:paraId="1D170501" w14:textId="152D9B24" w:rsidR="00701C7D" w:rsidRPr="00E81B1B" w:rsidRDefault="00701C7D" w:rsidP="00701C7D">
            <w:pPr>
              <w:pStyle w:val="Beschriftung"/>
            </w:pPr>
            <w:bookmarkStart w:id="757" w:name="_Ref82266870"/>
            <w:bookmarkStart w:id="758" w:name="_Toc96874665"/>
            <w:r w:rsidRPr="00E81B1B">
              <w:t xml:space="preserve">Abbildung </w:t>
            </w:r>
            <w:r>
              <w:fldChar w:fldCharType="begin"/>
            </w:r>
            <w:r>
              <w:instrText>SEQ Abbildung \* ARABIC</w:instrText>
            </w:r>
            <w:r>
              <w:fldChar w:fldCharType="separate"/>
            </w:r>
            <w:r w:rsidR="0004660C">
              <w:rPr>
                <w:noProof/>
              </w:rPr>
              <w:t>28</w:t>
            </w:r>
            <w:r>
              <w:fldChar w:fldCharType="end"/>
            </w:r>
            <w:bookmarkEnd w:id="757"/>
            <w:r w:rsidRPr="00E81B1B">
              <w:t xml:space="preserve"> Typisches Versagensbild bei vorwiegendem Adhäsionsversagen (M2)</w:t>
            </w:r>
            <w:bookmarkEnd w:id="758"/>
          </w:p>
        </w:tc>
      </w:tr>
    </w:tbl>
    <w:p w14:paraId="31FDB27C" w14:textId="42C83712" w:rsidR="005E7FCF" w:rsidRDefault="005E7FCF" w:rsidP="00D979E8">
      <w:pPr>
        <w:pStyle w:val="Beschriftung"/>
      </w:pPr>
      <w:bookmarkStart w:id="759" w:name="_Ref82266702"/>
      <w:bookmarkStart w:id="760"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5AE780BF" w:rsidR="005E7FCF" w:rsidRPr="00E81B1B" w:rsidRDefault="005E7FCF" w:rsidP="00FA2153">
            <w:pPr>
              <w:pStyle w:val="Beschriftung"/>
            </w:pPr>
            <w:bookmarkStart w:id="761" w:name="_Toc96874666"/>
            <w:r w:rsidRPr="00E81B1B">
              <w:lastRenderedPageBreak/>
              <w:t xml:space="preserve">Abbildung </w:t>
            </w:r>
            <w:r>
              <w:fldChar w:fldCharType="begin"/>
            </w:r>
            <w:r>
              <w:instrText>SEQ Abbildung \* ARABIC</w:instrText>
            </w:r>
            <w:r>
              <w:fldChar w:fldCharType="separate"/>
            </w:r>
            <w:r w:rsidR="0004660C">
              <w:rPr>
                <w:noProof/>
              </w:rPr>
              <w:t>29</w:t>
            </w:r>
            <w:r>
              <w:fldChar w:fldCharType="end"/>
            </w:r>
            <w:r w:rsidRPr="00E81B1B">
              <w:t xml:space="preserve"> Ausblühungen an der Grenzschicht der zwischen Klebstoff C3 und Beton bei der Nassklebung</w:t>
            </w:r>
            <w:bookmarkEnd w:id="761"/>
          </w:p>
        </w:tc>
        <w:tc>
          <w:tcPr>
            <w:tcW w:w="3920" w:type="dxa"/>
          </w:tcPr>
          <w:p w14:paraId="74A77AF3" w14:textId="51711A6F" w:rsidR="005E7FCF" w:rsidRPr="00E81B1B" w:rsidRDefault="005E7FCF" w:rsidP="00FA2153">
            <w:pPr>
              <w:pStyle w:val="Beschriftung"/>
            </w:pPr>
            <w:bookmarkStart w:id="762" w:name="_Ref82377409"/>
            <w:bookmarkStart w:id="763" w:name="_Toc96874667"/>
            <w:r w:rsidRPr="00E81B1B">
              <w:t xml:space="preserve">Abbildung </w:t>
            </w:r>
            <w:r>
              <w:fldChar w:fldCharType="begin"/>
            </w:r>
            <w:r>
              <w:instrText>SEQ Abbildung \* ARABIC</w:instrText>
            </w:r>
            <w:r>
              <w:fldChar w:fldCharType="separate"/>
            </w:r>
            <w:r w:rsidR="0004660C">
              <w:rPr>
                <w:noProof/>
              </w:rPr>
              <w:t>30</w:t>
            </w:r>
            <w:r>
              <w:fldChar w:fldCharType="end"/>
            </w:r>
            <w:bookmarkEnd w:id="762"/>
            <w:r w:rsidRPr="00E81B1B">
              <w:t xml:space="preserve"> Nassklebung von Klebstoff E3 ohne Ausblühungen</w:t>
            </w:r>
            <w:bookmarkEnd w:id="763"/>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900A019" w:rsidR="005E7FCF" w:rsidRPr="00E81B1B" w:rsidRDefault="005E7FCF" w:rsidP="005E7FCF">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04660C">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36962652" w14:textId="77777777" w:rsidR="003253DD"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766"/>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766"/>
      <w:r w:rsidR="00C6710C">
        <w:rPr>
          <w:rFonts w:eastAsia="Calibri"/>
          <w:szCs w:val="20"/>
        </w:rPr>
        <w:t xml:space="preserve">Charge SB4 </w:t>
      </w:r>
      <w:r w:rsidR="005E7FCF">
        <w:rPr>
          <w:rStyle w:val="Kommentarzeichen"/>
        </w:rPr>
        <w:commentReference w:id="766"/>
      </w:r>
      <w:r w:rsidR="00C6710C">
        <w:rPr>
          <w:rFonts w:eastAsia="Calibri"/>
          <w:szCs w:val="20"/>
        </w:rPr>
        <w:t>weist im Mittel eine ähnliche Festigkeit auf wie Charge SB1.</w:t>
      </w:r>
    </w:p>
    <w:p w14:paraId="389F2A55" w14:textId="77777777" w:rsidR="003253DD" w:rsidRDefault="003253DD" w:rsidP="005E7FCF">
      <w:pPr>
        <w:rPr>
          <w:rFonts w:eastAsia="Calibri"/>
          <w:szCs w:val="20"/>
        </w:rPr>
      </w:pPr>
    </w:p>
    <w:p w14:paraId="0DE6432F" w14:textId="7E91C0D2" w:rsidR="005E7FCF" w:rsidRDefault="005E7FCF" w:rsidP="005E7FCF">
      <w:pPr>
        <w:rPr>
          <w:rFonts w:eastAsia="Calibri"/>
          <w:szCs w:val="20"/>
        </w:rPr>
      </w:pPr>
      <w:r w:rsidRPr="00E81B1B">
        <w:rPr>
          <w:rFonts w:eastAsia="Calibri"/>
          <w:szCs w:val="20"/>
        </w:rPr>
        <w:t xml:space="preserve"> </w:t>
      </w:r>
      <w:r w:rsidR="00580DDB">
        <w:rPr>
          <w:rFonts w:eastAsia="Calibri"/>
          <w:szCs w:val="20"/>
        </w:rPr>
        <w:t xml:space="preserve">Eine Betrachtung der Jahrringbreiten der Hölzer unterstützt </w:t>
      </w:r>
      <w:r w:rsidR="005934D7">
        <w:rPr>
          <w:rFonts w:eastAsia="Calibri"/>
          <w:szCs w:val="20"/>
        </w:rPr>
        <w:t xml:space="preserve">jedoch </w:t>
      </w:r>
      <w:r w:rsidR="00580DDB">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Pr>
          <w:rFonts w:eastAsia="Calibri"/>
          <w:szCs w:val="20"/>
        </w:rPr>
        <w:t xml:space="preserve">Nach </w:t>
      </w:r>
      <w:sdt>
        <w:sdtPr>
          <w:rPr>
            <w:rFonts w:eastAsia="Calibri"/>
            <w:szCs w:val="20"/>
          </w:rPr>
          <w:id w:val="145445003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767"/>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7"/>
      <w:r>
        <w:rPr>
          <w:rStyle w:val="Kommentarzeichen"/>
        </w:rPr>
        <w:commentReference w:id="767"/>
      </w:r>
      <w:r>
        <w:rPr>
          <w:rFonts w:eastAsia="Calibri"/>
          <w:szCs w:val="20"/>
        </w:rPr>
        <w:t xml:space="preserve"> </w:t>
      </w:r>
    </w:p>
    <w:p w14:paraId="44A420D4" w14:textId="0E243B75" w:rsidR="005E7FCF" w:rsidRPr="00517A2B" w:rsidRDefault="005E7FCF" w:rsidP="00304485">
      <w:pPr>
        <w:pStyle w:val="Beschriftung"/>
        <w:jc w:val="center"/>
      </w:pPr>
      <w:bookmarkStart w:id="768" w:name="_Ref98580786"/>
      <w:bookmarkStart w:id="769" w:name="_Toc96874669"/>
      <w:r>
        <w:lastRenderedPageBreak/>
        <w:t xml:space="preserve">Abbildung </w:t>
      </w:r>
      <w:r>
        <w:rPr>
          <w:noProof/>
        </w:rPr>
        <w:fldChar w:fldCharType="begin"/>
      </w:r>
      <w:r>
        <w:rPr>
          <w:noProof/>
        </w:rPr>
        <w:instrText xml:space="preserve"> SEQ Abbildung \* ARABIC </w:instrText>
      </w:r>
      <w:r>
        <w:rPr>
          <w:noProof/>
        </w:rPr>
        <w:fldChar w:fldCharType="separate"/>
      </w:r>
      <w:r w:rsidR="0004660C">
        <w:rPr>
          <w:noProof/>
        </w:rPr>
        <w:t>32</w:t>
      </w:r>
      <w:r>
        <w:rPr>
          <w:noProof/>
        </w:rPr>
        <w:fldChar w:fldCharType="end"/>
      </w:r>
      <w:bookmarkEnd w:id="768"/>
      <w:r>
        <w:t xml:space="preserve"> Vergleich der Jahrringbreiten der Holzchargen (von links nach rechts: SB3, SB2, SB1, SB1)</w:t>
      </w:r>
      <w:bookmarkEnd w:id="769"/>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44DCFB89" w:rsidR="005E7FCF" w:rsidRDefault="005E7FCF" w:rsidP="00304485">
      <w:pPr>
        <w:pStyle w:val="Beschriftung"/>
        <w:spacing w:after="240"/>
        <w:jc w:val="center"/>
      </w:pPr>
      <w:bookmarkStart w:id="770" w:name="_Ref93230279"/>
      <w:bookmarkStart w:id="771" w:name="_Toc96874670"/>
      <w:r>
        <w:t xml:space="preserve">Abbildung </w:t>
      </w:r>
      <w:r>
        <w:rPr>
          <w:noProof/>
        </w:rPr>
        <w:fldChar w:fldCharType="begin"/>
      </w:r>
      <w:r>
        <w:rPr>
          <w:noProof/>
        </w:rPr>
        <w:instrText xml:space="preserve"> SEQ Abbildung \* ARABIC </w:instrText>
      </w:r>
      <w:r>
        <w:rPr>
          <w:noProof/>
        </w:rPr>
        <w:fldChar w:fldCharType="separate"/>
      </w:r>
      <w:r w:rsidR="0004660C">
        <w:rPr>
          <w:noProof/>
        </w:rPr>
        <w:t>33</w:t>
      </w:r>
      <w:r>
        <w:rPr>
          <w:noProof/>
        </w:rPr>
        <w:fldChar w:fldCharType="end"/>
      </w:r>
      <w:bookmarkEnd w:id="770"/>
      <w:r>
        <w:t xml:space="preserve"> Bruchspannungen der im Holz versagten Scherversuchskörper nach Holzchargen getrennt</w:t>
      </w:r>
      <w:bookmarkEnd w:id="771"/>
    </w:p>
    <w:p w14:paraId="120D6AA4" w14:textId="1893B3ED" w:rsidR="00304485" w:rsidRPr="00304485" w:rsidRDefault="00304485" w:rsidP="00304485">
      <w:pPr>
        <w:pStyle w:val="Beschriftung"/>
      </w:pPr>
      <w:bookmarkStart w:id="772"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Pr>
          <w:noProof/>
        </w:rPr>
        <w:t>11</w:t>
      </w:r>
      <w:r w:rsidR="006067B2">
        <w:rPr>
          <w:noProof/>
        </w:rPr>
        <w:fldChar w:fldCharType="end"/>
      </w:r>
      <w:bookmarkEnd w:id="772"/>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66B3E0E" w:rsidR="00672CFD" w:rsidRPr="00672CFD" w:rsidRDefault="00672CFD" w:rsidP="00672CFD">
            <w:pPr>
              <w:jc w:val="center"/>
              <w:rPr>
                <w:sz w:val="18"/>
              </w:rPr>
            </w:pPr>
            <w:r>
              <w:rPr>
                <w:sz w:val="18"/>
              </w:rPr>
              <w:t>[N/mm²}</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6067B2"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6067B2"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6067B2"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6067B2"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33292647" w:rsidR="0021605A" w:rsidRDefault="0004660C" w:rsidP="0004660C">
      <w:pPr>
        <w:pStyle w:val="Beschriftung"/>
        <w:rPr>
          <w:rFonts w:eastAsia="Calibri"/>
          <w:szCs w:val="20"/>
        </w:rPr>
      </w:pPr>
      <w:r>
        <w:t xml:space="preserve">Abbildung </w:t>
      </w:r>
      <w:r>
        <w:fldChar w:fldCharType="begin"/>
      </w:r>
      <w:r>
        <w:instrText xml:space="preserve"> SEQ Abbildung \* ARABIC </w:instrText>
      </w:r>
      <w:r>
        <w:fldChar w:fldCharType="separate"/>
      </w:r>
      <w:r>
        <w:rPr>
          <w:noProof/>
        </w:rPr>
        <w:t>34</w:t>
      </w:r>
      <w:r>
        <w:fldChar w:fldCharType="end"/>
      </w:r>
      <w:r>
        <w:t xml:space="preserve"> Konfidenzintervalle der Mittelwertdifferenzen zwischen den Holzchargen</w:t>
      </w:r>
    </w:p>
    <w:tbl>
      <w:tblPr>
        <w:tblStyle w:val="Tabellenraster"/>
        <w:tblW w:w="0" w:type="auto"/>
        <w:tblLook w:val="04A0" w:firstRow="1" w:lastRow="0" w:firstColumn="1" w:lastColumn="0" w:noHBand="0" w:noVBand="1"/>
      </w:tblPr>
      <w:tblGrid>
        <w:gridCol w:w="2185"/>
        <w:gridCol w:w="2205"/>
        <w:gridCol w:w="2409"/>
        <w:gridCol w:w="2261"/>
      </w:tblGrid>
      <w:tr w:rsidR="00DD62C4" w14:paraId="7B96BD1F" w14:textId="6D492DF1" w:rsidTr="003C2176">
        <w:tc>
          <w:tcPr>
            <w:tcW w:w="2185" w:type="dxa"/>
          </w:tcPr>
          <w:p w14:paraId="39E22CDE" w14:textId="375761FC" w:rsidR="00DD62C4" w:rsidRDefault="00DD62C4" w:rsidP="00DD62C4">
            <w:pPr>
              <w:rPr>
                <w:rFonts w:eastAsia="Calibri"/>
                <w:szCs w:val="20"/>
              </w:rPr>
            </w:pPr>
            <w:r>
              <w:rPr>
                <w:rFonts w:eastAsia="Calibri"/>
                <w:szCs w:val="20"/>
              </w:rPr>
              <w:t>Vergleich</w:t>
            </w:r>
          </w:p>
        </w:tc>
        <w:tc>
          <w:tcPr>
            <w:tcW w:w="2205" w:type="dxa"/>
          </w:tcPr>
          <w:p w14:paraId="34E01E92" w14:textId="5DB297D5" w:rsidR="00DD62C4" w:rsidRDefault="00DD62C4" w:rsidP="0004660C">
            <w:pPr>
              <w:jc w:val="center"/>
              <w:rPr>
                <w:rFonts w:eastAsia="Calibri"/>
                <w:szCs w:val="20"/>
              </w:rPr>
            </w:pPr>
            <w:r>
              <w:rPr>
                <w:rFonts w:eastAsia="Calibri"/>
                <w:szCs w:val="20"/>
              </w:rPr>
              <w:t>Mittelwertdifferenz</w:t>
            </w:r>
          </w:p>
        </w:tc>
        <w:tc>
          <w:tcPr>
            <w:tcW w:w="2409" w:type="dxa"/>
          </w:tcPr>
          <w:p w14:paraId="1501A800" w14:textId="5FB9E006" w:rsidR="00DD62C4" w:rsidRDefault="00DD62C4" w:rsidP="0004660C">
            <w:pPr>
              <w:jc w:val="center"/>
              <w:rPr>
                <w:rFonts w:eastAsia="Calibri"/>
                <w:szCs w:val="20"/>
              </w:rPr>
            </w:pPr>
            <w:r>
              <w:rPr>
                <w:rFonts w:eastAsia="Calibri"/>
                <w:szCs w:val="20"/>
              </w:rPr>
              <w:t>95%-Konfidenzintervall</w:t>
            </w:r>
          </w:p>
        </w:tc>
        <w:tc>
          <w:tcPr>
            <w:tcW w:w="2261" w:type="dxa"/>
          </w:tcPr>
          <w:p w14:paraId="2B746765" w14:textId="32337217" w:rsidR="00DD62C4" w:rsidRDefault="00DD62C4" w:rsidP="0004660C">
            <w:pPr>
              <w:jc w:val="center"/>
              <w:rPr>
                <w:rFonts w:eastAsia="Calibri"/>
                <w:szCs w:val="20"/>
              </w:rPr>
            </w:pPr>
            <w:r>
              <w:rPr>
                <w:rFonts w:eastAsia="Calibri"/>
                <w:szCs w:val="20"/>
              </w:rPr>
              <w:t>75%-Konfidenzintervall</w:t>
            </w:r>
          </w:p>
        </w:tc>
      </w:tr>
      <w:tr w:rsidR="00DD62C4" w14:paraId="59E3F56B" w14:textId="2BAF5673" w:rsidTr="003C2176">
        <w:tc>
          <w:tcPr>
            <w:tcW w:w="2185" w:type="dxa"/>
          </w:tcPr>
          <w:p w14:paraId="60E24625" w14:textId="7C6E37D8" w:rsidR="00DD62C4" w:rsidRDefault="00DD62C4" w:rsidP="00DD62C4">
            <w:pPr>
              <w:rPr>
                <w:rFonts w:eastAsia="Calibri"/>
                <w:szCs w:val="20"/>
              </w:rPr>
            </w:pPr>
            <w:r>
              <w:rPr>
                <w:rFonts w:eastAsia="Calibri"/>
                <w:szCs w:val="20"/>
              </w:rPr>
              <w:t>SB1 – SB2</w:t>
            </w:r>
          </w:p>
        </w:tc>
        <w:tc>
          <w:tcPr>
            <w:tcW w:w="2205" w:type="dxa"/>
          </w:tcPr>
          <w:p w14:paraId="63A9EB41" w14:textId="5CC51E92" w:rsidR="00DD62C4" w:rsidRDefault="00DD62C4" w:rsidP="0004660C">
            <w:pPr>
              <w:jc w:val="center"/>
              <w:rPr>
                <w:rFonts w:eastAsia="Calibri"/>
                <w:szCs w:val="20"/>
              </w:rPr>
            </w:pPr>
            <w:r>
              <w:rPr>
                <w:rFonts w:eastAsia="Calibri"/>
                <w:szCs w:val="20"/>
              </w:rPr>
              <w:t>-0,68</w:t>
            </w:r>
          </w:p>
        </w:tc>
        <w:tc>
          <w:tcPr>
            <w:tcW w:w="2409" w:type="dxa"/>
          </w:tcPr>
          <w:p w14:paraId="08B31973" w14:textId="266B64C2" w:rsidR="00DD62C4" w:rsidRDefault="00DD62C4" w:rsidP="0004660C">
            <w:pPr>
              <w:jc w:val="center"/>
              <w:rPr>
                <w:rFonts w:eastAsia="Calibri"/>
                <w:szCs w:val="20"/>
              </w:rPr>
            </w:pPr>
            <w:r>
              <w:rPr>
                <w:rFonts w:eastAsia="Calibri"/>
                <w:szCs w:val="20"/>
              </w:rPr>
              <w:t>-0,68 ± -0,79</w:t>
            </w:r>
          </w:p>
        </w:tc>
        <w:tc>
          <w:tcPr>
            <w:tcW w:w="2261" w:type="dxa"/>
          </w:tcPr>
          <w:p w14:paraId="00943B92" w14:textId="38AA47E5"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68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44</w:t>
            </w:r>
          </w:p>
        </w:tc>
      </w:tr>
      <w:tr w:rsidR="00DD62C4" w14:paraId="616B5BB4" w14:textId="51BDEF95" w:rsidTr="003C2176">
        <w:tc>
          <w:tcPr>
            <w:tcW w:w="2185" w:type="dxa"/>
          </w:tcPr>
          <w:p w14:paraId="194ADCE5" w14:textId="09D19E0D" w:rsidR="00DD62C4" w:rsidRDefault="00DD62C4" w:rsidP="00DD62C4">
            <w:pPr>
              <w:rPr>
                <w:rFonts w:eastAsia="Calibri"/>
                <w:szCs w:val="20"/>
              </w:rPr>
            </w:pPr>
            <w:r>
              <w:rPr>
                <w:rFonts w:eastAsia="Calibri"/>
                <w:szCs w:val="20"/>
              </w:rPr>
              <w:t>SB1 – SB3</w:t>
            </w:r>
          </w:p>
        </w:tc>
        <w:tc>
          <w:tcPr>
            <w:tcW w:w="2205" w:type="dxa"/>
          </w:tcPr>
          <w:p w14:paraId="6808FA8E" w14:textId="20C64EBA" w:rsidR="00DD62C4" w:rsidRDefault="00DD62C4" w:rsidP="0004660C">
            <w:pPr>
              <w:jc w:val="center"/>
              <w:rPr>
                <w:rFonts w:eastAsia="Calibri"/>
                <w:szCs w:val="20"/>
              </w:rPr>
            </w:pPr>
            <w:r>
              <w:rPr>
                <w:rFonts w:eastAsia="Calibri"/>
                <w:szCs w:val="20"/>
              </w:rPr>
              <w:t>-1,69</w:t>
            </w:r>
          </w:p>
        </w:tc>
        <w:tc>
          <w:tcPr>
            <w:tcW w:w="2409" w:type="dxa"/>
          </w:tcPr>
          <w:p w14:paraId="3B8110B9" w14:textId="13365EDF" w:rsidR="00DD62C4" w:rsidRDefault="00DD62C4" w:rsidP="0004660C">
            <w:pPr>
              <w:jc w:val="center"/>
              <w:rPr>
                <w:rFonts w:eastAsia="Calibri"/>
                <w:szCs w:val="20"/>
              </w:rPr>
            </w:pPr>
            <w:r>
              <w:rPr>
                <w:rFonts w:eastAsia="Calibri"/>
                <w:szCs w:val="20"/>
              </w:rPr>
              <w:t>-1,69 ± -0,64</w:t>
            </w:r>
          </w:p>
        </w:tc>
        <w:tc>
          <w:tcPr>
            <w:tcW w:w="2261" w:type="dxa"/>
          </w:tcPr>
          <w:p w14:paraId="7E9D1306" w14:textId="12B577F7"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9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33</w:t>
            </w:r>
          </w:p>
        </w:tc>
      </w:tr>
      <w:tr w:rsidR="00DD62C4" w14:paraId="5BCA6D34" w14:textId="6AEFC80F" w:rsidTr="003C2176">
        <w:tc>
          <w:tcPr>
            <w:tcW w:w="2185" w:type="dxa"/>
          </w:tcPr>
          <w:p w14:paraId="6EA9E1B4" w14:textId="44BFEF08" w:rsidR="00DD62C4" w:rsidRDefault="00DD62C4" w:rsidP="00DD62C4">
            <w:pPr>
              <w:rPr>
                <w:rFonts w:eastAsia="Calibri"/>
                <w:szCs w:val="20"/>
              </w:rPr>
            </w:pPr>
            <w:r>
              <w:rPr>
                <w:rFonts w:eastAsia="Calibri"/>
                <w:szCs w:val="20"/>
              </w:rPr>
              <w:t>SB1 – SB4</w:t>
            </w:r>
          </w:p>
        </w:tc>
        <w:tc>
          <w:tcPr>
            <w:tcW w:w="2205" w:type="dxa"/>
          </w:tcPr>
          <w:p w14:paraId="0644A404" w14:textId="6D646E92" w:rsidR="00DD62C4" w:rsidRDefault="00DD62C4" w:rsidP="0004660C">
            <w:pPr>
              <w:jc w:val="center"/>
              <w:rPr>
                <w:rFonts w:eastAsia="Calibri"/>
                <w:szCs w:val="20"/>
              </w:rPr>
            </w:pPr>
            <w:r>
              <w:rPr>
                <w:rFonts w:eastAsia="Calibri"/>
                <w:szCs w:val="20"/>
              </w:rPr>
              <w:t>-0,08</w:t>
            </w:r>
          </w:p>
        </w:tc>
        <w:tc>
          <w:tcPr>
            <w:tcW w:w="2409" w:type="dxa"/>
          </w:tcPr>
          <w:p w14:paraId="1254D70B" w14:textId="3DC1D7CE" w:rsidR="00DD62C4" w:rsidRDefault="00DD62C4" w:rsidP="0004660C">
            <w:pPr>
              <w:jc w:val="center"/>
              <w:rPr>
                <w:rFonts w:eastAsia="Calibri"/>
                <w:szCs w:val="20"/>
              </w:rPr>
            </w:pPr>
            <w:r>
              <w:rPr>
                <w:rFonts w:eastAsia="Calibri"/>
                <w:szCs w:val="20"/>
              </w:rPr>
              <w:t>0,08 ±1,52</w:t>
            </w:r>
          </w:p>
        </w:tc>
        <w:tc>
          <w:tcPr>
            <w:tcW w:w="2261" w:type="dxa"/>
          </w:tcPr>
          <w:p w14:paraId="0BDAE376" w14:textId="6EB25144"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08 </w:t>
            </w:r>
            <w:r>
              <w:rPr>
                <w:rFonts w:eastAsia="Calibri"/>
                <w:szCs w:val="20"/>
              </w:rPr>
              <w:t>±</w:t>
            </w:r>
            <w:r w:rsidRPr="003C2176">
              <w:rPr>
                <w:rFonts w:eastAsia="Calibri"/>
                <w:szCs w:val="20"/>
              </w:rPr>
              <w:t>- 0</w:t>
            </w:r>
            <w:r>
              <w:rPr>
                <w:rFonts w:eastAsia="Calibri"/>
                <w:szCs w:val="20"/>
              </w:rPr>
              <w:t>,</w:t>
            </w:r>
            <w:r w:rsidRPr="003C2176">
              <w:rPr>
                <w:rFonts w:eastAsia="Calibri"/>
                <w:szCs w:val="20"/>
              </w:rPr>
              <w:t>62</w:t>
            </w:r>
          </w:p>
        </w:tc>
      </w:tr>
      <w:tr w:rsidR="00DD62C4" w14:paraId="262879B1" w14:textId="6754CAA8" w:rsidTr="003C2176">
        <w:tc>
          <w:tcPr>
            <w:tcW w:w="2185" w:type="dxa"/>
          </w:tcPr>
          <w:p w14:paraId="7FCC442B" w14:textId="7617E8E0" w:rsidR="00DD62C4" w:rsidRDefault="00DD62C4" w:rsidP="00DD62C4">
            <w:pPr>
              <w:rPr>
                <w:rFonts w:eastAsia="Calibri"/>
                <w:szCs w:val="20"/>
              </w:rPr>
            </w:pPr>
            <w:r>
              <w:rPr>
                <w:rFonts w:eastAsia="Calibri"/>
                <w:szCs w:val="20"/>
              </w:rPr>
              <w:t>SB2 – SB3</w:t>
            </w:r>
          </w:p>
        </w:tc>
        <w:tc>
          <w:tcPr>
            <w:tcW w:w="2205" w:type="dxa"/>
          </w:tcPr>
          <w:p w14:paraId="5A60357B" w14:textId="66E0D6CF" w:rsidR="00DD62C4" w:rsidRDefault="00DD62C4" w:rsidP="0004660C">
            <w:pPr>
              <w:jc w:val="center"/>
              <w:rPr>
                <w:rFonts w:eastAsia="Calibri"/>
                <w:szCs w:val="20"/>
              </w:rPr>
            </w:pPr>
            <w:r>
              <w:rPr>
                <w:rFonts w:eastAsia="Calibri"/>
                <w:szCs w:val="20"/>
              </w:rPr>
              <w:t>-1,01</w:t>
            </w:r>
          </w:p>
        </w:tc>
        <w:tc>
          <w:tcPr>
            <w:tcW w:w="2409" w:type="dxa"/>
          </w:tcPr>
          <w:p w14:paraId="37F0A64C" w14:textId="60A369F7" w:rsidR="00DD62C4" w:rsidRDefault="00DD62C4" w:rsidP="0004660C">
            <w:pPr>
              <w:jc w:val="center"/>
              <w:rPr>
                <w:rFonts w:eastAsia="Calibri"/>
                <w:szCs w:val="20"/>
              </w:rPr>
            </w:pPr>
            <w:r>
              <w:rPr>
                <w:rFonts w:eastAsia="Calibri"/>
                <w:szCs w:val="20"/>
              </w:rPr>
              <w:t>-1,01 ± 0,89</w:t>
            </w:r>
          </w:p>
        </w:tc>
        <w:tc>
          <w:tcPr>
            <w:tcW w:w="2261" w:type="dxa"/>
          </w:tcPr>
          <w:p w14:paraId="3AEF6FFD" w14:textId="7E13474B"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01 </w:t>
            </w:r>
            <w:r w:rsidR="0004660C" w:rsidRPr="0004660C">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5</w:t>
            </w:r>
            <w:r>
              <w:rPr>
                <w:rFonts w:eastAsia="Calibri"/>
                <w:szCs w:val="20"/>
              </w:rPr>
              <w:t>0</w:t>
            </w:r>
          </w:p>
        </w:tc>
      </w:tr>
      <w:tr w:rsidR="00DD62C4" w14:paraId="6B5BAFAE" w14:textId="0EA81867" w:rsidTr="003C2176">
        <w:tc>
          <w:tcPr>
            <w:tcW w:w="2185" w:type="dxa"/>
          </w:tcPr>
          <w:p w14:paraId="17DC5EA9" w14:textId="15494ED3" w:rsidR="00DD62C4" w:rsidRDefault="00DD62C4" w:rsidP="00DD62C4">
            <w:pPr>
              <w:rPr>
                <w:rFonts w:eastAsia="Calibri"/>
                <w:szCs w:val="20"/>
              </w:rPr>
            </w:pPr>
            <w:r>
              <w:rPr>
                <w:rFonts w:eastAsia="Calibri"/>
                <w:szCs w:val="20"/>
              </w:rPr>
              <w:t>SB2 – SB4</w:t>
            </w:r>
          </w:p>
        </w:tc>
        <w:tc>
          <w:tcPr>
            <w:tcW w:w="2205" w:type="dxa"/>
          </w:tcPr>
          <w:p w14:paraId="7C28308A" w14:textId="5A57A3CF" w:rsidR="00DD62C4" w:rsidRDefault="00DD62C4" w:rsidP="0004660C">
            <w:pPr>
              <w:jc w:val="center"/>
              <w:rPr>
                <w:rFonts w:eastAsia="Calibri"/>
                <w:szCs w:val="20"/>
              </w:rPr>
            </w:pPr>
            <w:r>
              <w:rPr>
                <w:rFonts w:eastAsia="Calibri"/>
                <w:szCs w:val="20"/>
              </w:rPr>
              <w:t>+0,60</w:t>
            </w:r>
          </w:p>
        </w:tc>
        <w:tc>
          <w:tcPr>
            <w:tcW w:w="2409" w:type="dxa"/>
          </w:tcPr>
          <w:p w14:paraId="2CDB1259" w14:textId="4906BAE6" w:rsidR="00DD62C4" w:rsidRDefault="00DD62C4" w:rsidP="0004660C">
            <w:pPr>
              <w:jc w:val="center"/>
              <w:rPr>
                <w:rFonts w:eastAsia="Calibri"/>
                <w:szCs w:val="20"/>
              </w:rPr>
            </w:pPr>
            <w:r>
              <w:rPr>
                <w:rFonts w:eastAsia="Calibri"/>
                <w:szCs w:val="20"/>
              </w:rPr>
              <w:t>+0,60 ± 1,29</w:t>
            </w:r>
          </w:p>
        </w:tc>
        <w:tc>
          <w:tcPr>
            <w:tcW w:w="2261" w:type="dxa"/>
          </w:tcPr>
          <w:p w14:paraId="61BCD293" w14:textId="2629A69A"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6</w:t>
            </w:r>
            <w:r>
              <w:rPr>
                <w:rFonts w:eastAsia="Calibri"/>
                <w:szCs w:val="20"/>
              </w:rPr>
              <w:t>0</w:t>
            </w:r>
            <w:r w:rsidRPr="003C2176">
              <w:rPr>
                <w:rFonts w:eastAsia="Calibri"/>
                <w:szCs w:val="20"/>
              </w:rPr>
              <w:t xml:space="preserve">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7</w:t>
            </w:r>
          </w:p>
        </w:tc>
      </w:tr>
      <w:tr w:rsidR="00DD62C4" w14:paraId="7346E351" w14:textId="23E74338" w:rsidTr="003C2176">
        <w:tc>
          <w:tcPr>
            <w:tcW w:w="2185" w:type="dxa"/>
          </w:tcPr>
          <w:p w14:paraId="04285436" w14:textId="34F26569" w:rsidR="00DD62C4" w:rsidRDefault="00DD62C4" w:rsidP="00DD62C4">
            <w:pPr>
              <w:rPr>
                <w:rFonts w:eastAsia="Calibri"/>
                <w:szCs w:val="20"/>
              </w:rPr>
            </w:pPr>
            <w:r>
              <w:rPr>
                <w:rFonts w:eastAsia="Calibri"/>
                <w:szCs w:val="20"/>
              </w:rPr>
              <w:t>SB3 – SB4</w:t>
            </w:r>
          </w:p>
        </w:tc>
        <w:tc>
          <w:tcPr>
            <w:tcW w:w="2205" w:type="dxa"/>
          </w:tcPr>
          <w:p w14:paraId="1A335F21" w14:textId="59A46D90" w:rsidR="00DD62C4" w:rsidRDefault="00DD62C4" w:rsidP="0004660C">
            <w:pPr>
              <w:jc w:val="center"/>
              <w:rPr>
                <w:rFonts w:eastAsia="Calibri"/>
                <w:szCs w:val="20"/>
              </w:rPr>
            </w:pPr>
            <w:r>
              <w:rPr>
                <w:rFonts w:eastAsia="Calibri"/>
                <w:szCs w:val="20"/>
              </w:rPr>
              <w:t>+1,61</w:t>
            </w:r>
          </w:p>
        </w:tc>
        <w:tc>
          <w:tcPr>
            <w:tcW w:w="2409" w:type="dxa"/>
          </w:tcPr>
          <w:p w14:paraId="3FD541B7" w14:textId="4113BC81" w:rsidR="00DD62C4" w:rsidRDefault="00DD62C4" w:rsidP="0004660C">
            <w:pPr>
              <w:jc w:val="center"/>
              <w:rPr>
                <w:rFonts w:eastAsia="Calibri"/>
                <w:szCs w:val="20"/>
              </w:rPr>
            </w:pPr>
            <w:r>
              <w:rPr>
                <w:rFonts w:eastAsia="Calibri"/>
                <w:szCs w:val="20"/>
              </w:rPr>
              <w:t>+1,61 ± 1,35</w:t>
            </w:r>
          </w:p>
        </w:tc>
        <w:tc>
          <w:tcPr>
            <w:tcW w:w="2261" w:type="dxa"/>
          </w:tcPr>
          <w:p w14:paraId="7A0A91CF" w14:textId="70213B40"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1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3</w:t>
            </w:r>
          </w:p>
        </w:tc>
      </w:tr>
    </w:tbl>
    <w:p w14:paraId="389812D6" w14:textId="0A367A1E"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lastRenderedPageBreak/>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w:t>
      </w:r>
      <w:proofErr w:type="spellStart"/>
      <w:r w:rsidR="0000744C">
        <w:rPr>
          <w:rFonts w:eastAsia="Calibri"/>
          <w:szCs w:val="20"/>
        </w:rPr>
        <w:t>Coulomb’schen</w:t>
      </w:r>
      <w:proofErr w:type="spellEnd"/>
      <w:r w:rsidR="0000744C">
        <w:rPr>
          <w:rFonts w:eastAsia="Calibri"/>
          <w:szCs w:val="20"/>
        </w:rPr>
        <w:t xml:space="preserve">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06E7AF18" w:rsidR="00325CCB" w:rsidRDefault="00325CCB" w:rsidP="00325CCB">
      <w:pPr>
        <w:pStyle w:val="Beschriftung"/>
        <w:jc w:val="center"/>
        <w:rPr>
          <w:rFonts w:eastAsia="Calibri"/>
        </w:rPr>
      </w:pPr>
      <w:bookmarkStart w:id="773"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35</w:t>
      </w:r>
      <w:r w:rsidR="006067B2">
        <w:rPr>
          <w:noProof/>
        </w:rPr>
        <w:fldChar w:fldCharType="end"/>
      </w:r>
      <w:bookmarkEnd w:id="773"/>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w:t>
      </w:r>
      <w:commentRangeStart w:id="774"/>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774"/>
      <w:r w:rsidR="00086652">
        <w:rPr>
          <w:rStyle w:val="Kommentarzeichen"/>
        </w:rPr>
        <w:commentReference w:id="774"/>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775"/>
      <w:r w:rsidR="00387708">
        <w:t>erzielte</w:t>
      </w:r>
      <w:commentRangeEnd w:id="775"/>
      <w:r w:rsidR="00387708">
        <w:rPr>
          <w:rStyle w:val="Kommentarzeichen"/>
        </w:rPr>
        <w:commentReference w:id="775"/>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lastRenderedPageBreak/>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5CE2FF5D" w:rsidR="00D979E8" w:rsidRPr="00E81B1B" w:rsidRDefault="00D979E8" w:rsidP="00D979E8">
      <w:pPr>
        <w:pStyle w:val="Beschriftung"/>
        <w:rPr>
          <w:rFonts w:eastAsia="Calibri"/>
          <w:szCs w:val="20"/>
        </w:rPr>
      </w:pPr>
      <w:bookmarkStart w:id="776" w:name="_Ref98601603"/>
      <w:r w:rsidRPr="00E81B1B">
        <w:lastRenderedPageBreak/>
        <w:t xml:space="preserve">Tabelle </w:t>
      </w:r>
      <w:r>
        <w:fldChar w:fldCharType="begin"/>
      </w:r>
      <w:r>
        <w:instrText>SEQ Tabelle \* ARABIC</w:instrText>
      </w:r>
      <w:r>
        <w:fldChar w:fldCharType="separate"/>
      </w:r>
      <w:r w:rsidR="00304485">
        <w:rPr>
          <w:noProof/>
        </w:rPr>
        <w:t>12</w:t>
      </w:r>
      <w:r>
        <w:fldChar w:fldCharType="end"/>
      </w:r>
      <w:bookmarkEnd w:id="759"/>
      <w:bookmarkEnd w:id="776"/>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en mit max. 30% Adhäsionsversagen, M2 = gemischtes Versagen mit mehr als 30% Adhäsionsversagen)</w:t>
      </w:r>
      <w:bookmarkEnd w:id="760"/>
    </w:p>
    <w:tbl>
      <w:tblPr>
        <w:tblStyle w:val="Tabellenraster"/>
        <w:tblW w:w="0" w:type="auto"/>
        <w:tblLook w:val="04A0" w:firstRow="1" w:lastRow="0" w:firstColumn="1" w:lastColumn="0" w:noHBand="0" w:noVBand="1"/>
      </w:tblPr>
      <w:tblGrid>
        <w:gridCol w:w="1020"/>
        <w:gridCol w:w="1005"/>
        <w:gridCol w:w="1005"/>
        <w:gridCol w:w="1005"/>
        <w:gridCol w:w="1005"/>
        <w:gridCol w:w="1005"/>
        <w:gridCol w:w="1005"/>
        <w:gridCol w:w="1005"/>
        <w:gridCol w:w="1005"/>
      </w:tblGrid>
      <w:tr w:rsidR="003B605F" w:rsidRPr="003B605F" w14:paraId="2B1370EF" w14:textId="77777777" w:rsidTr="003C6BFC">
        <w:trPr>
          <w:trHeight w:val="300"/>
        </w:trPr>
        <w:tc>
          <w:tcPr>
            <w:tcW w:w="1020" w:type="dxa"/>
            <w:noWrap/>
            <w:vAlign w:val="center"/>
            <w:hideMark/>
          </w:tcPr>
          <w:p w14:paraId="14C313B6" w14:textId="36781FFB" w:rsidR="003B605F" w:rsidRPr="003B605F" w:rsidRDefault="003C6BFC" w:rsidP="003C6BFC">
            <w:pPr>
              <w:pStyle w:val="Beschriftung"/>
              <w:jc w:val="center"/>
            </w:pPr>
            <w:r>
              <w:lastRenderedPageBreak/>
              <w:t>Serie</w:t>
            </w:r>
          </w:p>
        </w:tc>
        <w:tc>
          <w:tcPr>
            <w:tcW w:w="1005" w:type="dxa"/>
            <w:noWrap/>
            <w:vAlign w:val="center"/>
            <w:hideMark/>
          </w:tcPr>
          <w:p w14:paraId="1AD7F14E" w14:textId="36C53316" w:rsidR="003B605F" w:rsidRPr="003B605F" w:rsidRDefault="003C6BFC" w:rsidP="003C6BFC">
            <w:pPr>
              <w:pStyle w:val="Beschriftung"/>
              <w:jc w:val="center"/>
            </w:pPr>
            <w:proofErr w:type="spellStart"/>
            <w:r>
              <w:t>No</w:t>
            </w:r>
            <w:proofErr w:type="spellEnd"/>
            <w:r>
              <w:t>.</w:t>
            </w:r>
          </w:p>
        </w:tc>
        <w:tc>
          <w:tcPr>
            <w:tcW w:w="1005" w:type="dxa"/>
            <w:noWrap/>
            <w:vAlign w:val="center"/>
            <w:hideMark/>
          </w:tcPr>
          <w:p w14:paraId="6950FC0C" w14:textId="41491301" w:rsidR="003B605F" w:rsidRPr="003B605F" w:rsidRDefault="00932A70" w:rsidP="00932A70">
            <w:pPr>
              <w:pStyle w:val="Beschriftung"/>
              <w:spacing w:line="240" w:lineRule="auto"/>
              <w:jc w:val="center"/>
            </w:pPr>
            <w:proofErr w:type="spellStart"/>
            <w:r>
              <w:t>τ</w:t>
            </w:r>
            <w:r w:rsidRPr="00932A70">
              <w:rPr>
                <w:vertAlign w:val="subscript"/>
              </w:rPr>
              <w:t>max</w:t>
            </w:r>
            <w:proofErr w:type="spellEnd"/>
            <w:r>
              <w:rPr>
                <w:vertAlign w:val="subscript"/>
              </w:rPr>
              <w:t xml:space="preserve"> </w:t>
            </w:r>
            <w:r w:rsidRPr="00932A70">
              <w:t>[</w:t>
            </w:r>
            <w:r>
              <w:t>N/mm²]</w:t>
            </w:r>
          </w:p>
        </w:tc>
        <w:tc>
          <w:tcPr>
            <w:tcW w:w="1005" w:type="dxa"/>
            <w:noWrap/>
            <w:vAlign w:val="center"/>
            <w:hideMark/>
          </w:tcPr>
          <w:p w14:paraId="62E259D5" w14:textId="05E70857" w:rsidR="003B605F" w:rsidRPr="003B605F" w:rsidRDefault="00932A70" w:rsidP="003C6BFC">
            <w:pPr>
              <w:pStyle w:val="Beschriftung"/>
              <w:jc w:val="center"/>
            </w:pPr>
            <w:r>
              <w:t>Versagen</w:t>
            </w:r>
          </w:p>
        </w:tc>
        <w:tc>
          <w:tcPr>
            <w:tcW w:w="1005" w:type="dxa"/>
            <w:noWrap/>
            <w:vAlign w:val="center"/>
            <w:hideMark/>
          </w:tcPr>
          <w:p w14:paraId="09DA2B3D" w14:textId="77777777" w:rsidR="003B605F" w:rsidRDefault="00932A70" w:rsidP="003C6BFC">
            <w:pPr>
              <w:pStyle w:val="Beschriftung"/>
              <w:jc w:val="center"/>
            </w:pPr>
            <w:r>
              <w:t>Mittelwert</w:t>
            </w:r>
          </w:p>
          <w:p w14:paraId="209D3BCA" w14:textId="36FFBA2A" w:rsidR="00932A70" w:rsidRPr="00932A70" w:rsidRDefault="00932A70" w:rsidP="00932A70">
            <w:r>
              <w:t>[N/mm²]</w:t>
            </w:r>
            <w:bookmarkStart w:id="777" w:name="_GoBack"/>
            <w:bookmarkEnd w:id="777"/>
          </w:p>
        </w:tc>
        <w:tc>
          <w:tcPr>
            <w:tcW w:w="1005" w:type="dxa"/>
            <w:noWrap/>
            <w:vAlign w:val="center"/>
            <w:hideMark/>
          </w:tcPr>
          <w:p w14:paraId="63F878CC" w14:textId="77777777" w:rsidR="003B605F" w:rsidRDefault="00932A70" w:rsidP="003C6BFC">
            <w:pPr>
              <w:pStyle w:val="Beschriftung"/>
              <w:jc w:val="center"/>
            </w:pPr>
            <w:proofErr w:type="spellStart"/>
            <w:r>
              <w:t>Stabw</w:t>
            </w:r>
            <w:proofErr w:type="spellEnd"/>
            <w:r>
              <w:t>.</w:t>
            </w:r>
          </w:p>
          <w:p w14:paraId="4B0B6E14" w14:textId="2FB210FF" w:rsidR="00932A70" w:rsidRPr="00932A70" w:rsidRDefault="00932A70" w:rsidP="00932A70">
            <w:r>
              <w:t>[N/mm²]</w:t>
            </w:r>
          </w:p>
        </w:tc>
        <w:tc>
          <w:tcPr>
            <w:tcW w:w="1005" w:type="dxa"/>
            <w:noWrap/>
            <w:vAlign w:val="center"/>
            <w:hideMark/>
          </w:tcPr>
          <w:p w14:paraId="5CED6C92" w14:textId="77777777" w:rsidR="003B605F" w:rsidRDefault="00932A70" w:rsidP="003C6BFC">
            <w:pPr>
              <w:pStyle w:val="Beschriftung"/>
              <w:jc w:val="center"/>
            </w:pPr>
            <w:r>
              <w:t xml:space="preserve">Var. </w:t>
            </w:r>
            <w:proofErr w:type="spellStart"/>
            <w:r>
              <w:t>Koeff</w:t>
            </w:r>
            <w:proofErr w:type="spellEnd"/>
            <w:r>
              <w:t>.</w:t>
            </w:r>
          </w:p>
          <w:p w14:paraId="108AC9DD" w14:textId="718C620E" w:rsidR="00932A70" w:rsidRPr="00932A70" w:rsidRDefault="00932A70" w:rsidP="00932A70">
            <w:r>
              <w:t>[N/mm²]</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3C6BFC" w:rsidRPr="003B605F" w14:paraId="56271FF8" w14:textId="77777777" w:rsidTr="003C6BFC">
        <w:trPr>
          <w:trHeight w:val="300"/>
        </w:trPr>
        <w:tc>
          <w:tcPr>
            <w:tcW w:w="1020" w:type="dxa"/>
            <w:noWrap/>
            <w:vAlign w:val="center"/>
            <w:hideMark/>
          </w:tcPr>
          <w:p w14:paraId="23E05CEA" w14:textId="77777777" w:rsidR="003C6BFC" w:rsidRPr="003B605F" w:rsidRDefault="003C6BFC" w:rsidP="003C6BFC">
            <w:pPr>
              <w:pStyle w:val="Beschriftung"/>
              <w:jc w:val="center"/>
            </w:pPr>
            <w:r w:rsidRPr="003B605F">
              <w:t>SB-NK-C3</w:t>
            </w:r>
          </w:p>
        </w:tc>
        <w:tc>
          <w:tcPr>
            <w:tcW w:w="1005" w:type="dxa"/>
            <w:noWrap/>
            <w:vAlign w:val="center"/>
            <w:hideMark/>
          </w:tcPr>
          <w:p w14:paraId="7159398C" w14:textId="77777777" w:rsidR="003C6BFC" w:rsidRPr="003B605F" w:rsidRDefault="003C6BFC" w:rsidP="003C6BFC">
            <w:pPr>
              <w:pStyle w:val="Beschriftung"/>
              <w:jc w:val="center"/>
            </w:pPr>
            <w:r w:rsidRPr="003B605F">
              <w:t>1</w:t>
            </w:r>
          </w:p>
        </w:tc>
        <w:tc>
          <w:tcPr>
            <w:tcW w:w="1005" w:type="dxa"/>
            <w:noWrap/>
            <w:vAlign w:val="center"/>
            <w:hideMark/>
          </w:tcPr>
          <w:p w14:paraId="0701A713" w14:textId="77777777" w:rsidR="003C6BFC" w:rsidRPr="003B605F" w:rsidRDefault="003C6BFC" w:rsidP="003C6BFC">
            <w:pPr>
              <w:pStyle w:val="Beschriftung"/>
              <w:jc w:val="center"/>
            </w:pPr>
            <w:r w:rsidRPr="003B605F">
              <w:t>6,55</w:t>
            </w:r>
          </w:p>
        </w:tc>
        <w:tc>
          <w:tcPr>
            <w:tcW w:w="1005" w:type="dxa"/>
            <w:noWrap/>
            <w:vAlign w:val="center"/>
            <w:hideMark/>
          </w:tcPr>
          <w:p w14:paraId="65733714"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05"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3C6BFC">
        <w:trPr>
          <w:trHeight w:val="300"/>
        </w:trPr>
        <w:tc>
          <w:tcPr>
            <w:tcW w:w="1020" w:type="dxa"/>
            <w:noWrap/>
            <w:vAlign w:val="center"/>
            <w:hideMark/>
          </w:tcPr>
          <w:p w14:paraId="36025D90" w14:textId="77777777" w:rsidR="003C6BFC" w:rsidRPr="003B605F" w:rsidRDefault="003C6BFC" w:rsidP="003C6BFC">
            <w:pPr>
              <w:pStyle w:val="Beschriftung"/>
              <w:jc w:val="center"/>
            </w:pPr>
            <w:r w:rsidRPr="003B605F">
              <w:t>SB-NK-C3</w:t>
            </w:r>
          </w:p>
        </w:tc>
        <w:tc>
          <w:tcPr>
            <w:tcW w:w="1005" w:type="dxa"/>
            <w:noWrap/>
            <w:vAlign w:val="center"/>
            <w:hideMark/>
          </w:tcPr>
          <w:p w14:paraId="13CC2971" w14:textId="77777777" w:rsidR="003C6BFC" w:rsidRPr="003B605F" w:rsidRDefault="003C6BFC" w:rsidP="003C6BFC">
            <w:pPr>
              <w:pStyle w:val="Beschriftung"/>
              <w:jc w:val="center"/>
            </w:pPr>
            <w:r w:rsidRPr="003B605F">
              <w:t>2</w:t>
            </w:r>
          </w:p>
        </w:tc>
        <w:tc>
          <w:tcPr>
            <w:tcW w:w="1005" w:type="dxa"/>
            <w:noWrap/>
            <w:vAlign w:val="center"/>
            <w:hideMark/>
          </w:tcPr>
          <w:p w14:paraId="1A5E9C82" w14:textId="77777777" w:rsidR="003C6BFC" w:rsidRPr="003B605F" w:rsidRDefault="003C6BFC" w:rsidP="003C6BFC">
            <w:pPr>
              <w:pStyle w:val="Beschriftung"/>
              <w:jc w:val="center"/>
            </w:pPr>
            <w:r w:rsidRPr="003B605F">
              <w:t>3,9</w:t>
            </w:r>
          </w:p>
        </w:tc>
        <w:tc>
          <w:tcPr>
            <w:tcW w:w="1005" w:type="dxa"/>
            <w:noWrap/>
            <w:vAlign w:val="center"/>
            <w:hideMark/>
          </w:tcPr>
          <w:p w14:paraId="3AA6F381"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31D87242" w14:textId="3C8D24A9" w:rsidR="003C6BFC" w:rsidRPr="003B605F" w:rsidRDefault="003C6BFC" w:rsidP="003C6BFC">
            <w:pPr>
              <w:pStyle w:val="Beschriftung"/>
              <w:jc w:val="center"/>
            </w:pPr>
          </w:p>
        </w:tc>
        <w:tc>
          <w:tcPr>
            <w:tcW w:w="1005"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3C6BFC">
        <w:trPr>
          <w:trHeight w:val="300"/>
        </w:trPr>
        <w:tc>
          <w:tcPr>
            <w:tcW w:w="1020" w:type="dxa"/>
            <w:noWrap/>
            <w:vAlign w:val="center"/>
            <w:hideMark/>
          </w:tcPr>
          <w:p w14:paraId="62623FB8" w14:textId="77777777" w:rsidR="003C6BFC" w:rsidRPr="003B605F" w:rsidRDefault="003C6BFC" w:rsidP="003C6BFC">
            <w:pPr>
              <w:pStyle w:val="Beschriftung"/>
              <w:jc w:val="center"/>
            </w:pPr>
            <w:r w:rsidRPr="003B605F">
              <w:t>SB-NK-C3</w:t>
            </w:r>
          </w:p>
        </w:tc>
        <w:tc>
          <w:tcPr>
            <w:tcW w:w="1005" w:type="dxa"/>
            <w:noWrap/>
            <w:vAlign w:val="center"/>
            <w:hideMark/>
          </w:tcPr>
          <w:p w14:paraId="6E334EB5" w14:textId="77777777" w:rsidR="003C6BFC" w:rsidRPr="003B605F" w:rsidRDefault="003C6BFC" w:rsidP="003C6BFC">
            <w:pPr>
              <w:pStyle w:val="Beschriftung"/>
              <w:jc w:val="center"/>
            </w:pPr>
            <w:r w:rsidRPr="003B605F">
              <w:t>3</w:t>
            </w:r>
          </w:p>
        </w:tc>
        <w:tc>
          <w:tcPr>
            <w:tcW w:w="1005" w:type="dxa"/>
            <w:noWrap/>
            <w:vAlign w:val="center"/>
            <w:hideMark/>
          </w:tcPr>
          <w:p w14:paraId="415F5FED" w14:textId="77777777" w:rsidR="003C6BFC" w:rsidRPr="003B605F" w:rsidRDefault="003C6BFC" w:rsidP="003C6BFC">
            <w:pPr>
              <w:pStyle w:val="Beschriftung"/>
              <w:jc w:val="center"/>
            </w:pPr>
            <w:r w:rsidRPr="003B605F">
              <w:t>3,59</w:t>
            </w:r>
          </w:p>
        </w:tc>
        <w:tc>
          <w:tcPr>
            <w:tcW w:w="1005" w:type="dxa"/>
            <w:noWrap/>
            <w:vAlign w:val="center"/>
            <w:hideMark/>
          </w:tcPr>
          <w:p w14:paraId="02EFEFC7"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9CE4F41" w14:textId="0CAF8DBB" w:rsidR="003C6BFC" w:rsidRPr="003B605F" w:rsidRDefault="003C6BFC" w:rsidP="003C6BFC">
            <w:pPr>
              <w:pStyle w:val="Beschriftung"/>
              <w:jc w:val="center"/>
            </w:pPr>
          </w:p>
        </w:tc>
        <w:tc>
          <w:tcPr>
            <w:tcW w:w="1005"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3C6BFC">
        <w:trPr>
          <w:trHeight w:val="300"/>
        </w:trPr>
        <w:tc>
          <w:tcPr>
            <w:tcW w:w="1020" w:type="dxa"/>
            <w:noWrap/>
            <w:vAlign w:val="center"/>
            <w:hideMark/>
          </w:tcPr>
          <w:p w14:paraId="0709B627" w14:textId="77777777" w:rsidR="003C6BFC" w:rsidRPr="003B605F" w:rsidRDefault="003C6BFC" w:rsidP="003C6BFC">
            <w:pPr>
              <w:pStyle w:val="Beschriftung"/>
              <w:jc w:val="center"/>
            </w:pPr>
            <w:r w:rsidRPr="003B605F">
              <w:t>SB-NK-C3</w:t>
            </w:r>
          </w:p>
        </w:tc>
        <w:tc>
          <w:tcPr>
            <w:tcW w:w="1005" w:type="dxa"/>
            <w:noWrap/>
            <w:vAlign w:val="center"/>
            <w:hideMark/>
          </w:tcPr>
          <w:p w14:paraId="1A9DB39D" w14:textId="77777777" w:rsidR="003C6BFC" w:rsidRPr="003B605F" w:rsidRDefault="003C6BFC" w:rsidP="003C6BFC">
            <w:pPr>
              <w:pStyle w:val="Beschriftung"/>
              <w:jc w:val="center"/>
            </w:pPr>
            <w:r w:rsidRPr="003B605F">
              <w:t>4</w:t>
            </w:r>
          </w:p>
        </w:tc>
        <w:tc>
          <w:tcPr>
            <w:tcW w:w="1005" w:type="dxa"/>
            <w:noWrap/>
            <w:vAlign w:val="center"/>
            <w:hideMark/>
          </w:tcPr>
          <w:p w14:paraId="2F003F6A" w14:textId="77777777" w:rsidR="003C6BFC" w:rsidRPr="003B605F" w:rsidRDefault="003C6BFC" w:rsidP="003C6BFC">
            <w:pPr>
              <w:pStyle w:val="Beschriftung"/>
              <w:jc w:val="center"/>
            </w:pPr>
            <w:r w:rsidRPr="003B605F">
              <w:t>5,9</w:t>
            </w:r>
          </w:p>
        </w:tc>
        <w:tc>
          <w:tcPr>
            <w:tcW w:w="1005" w:type="dxa"/>
            <w:noWrap/>
            <w:vAlign w:val="center"/>
            <w:hideMark/>
          </w:tcPr>
          <w:p w14:paraId="378D93E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D6F1ECA" w14:textId="494BB8E9" w:rsidR="003C6BFC" w:rsidRPr="003B605F" w:rsidRDefault="003C6BFC" w:rsidP="003C6BFC">
            <w:pPr>
              <w:pStyle w:val="Beschriftung"/>
              <w:jc w:val="center"/>
            </w:pPr>
          </w:p>
        </w:tc>
        <w:tc>
          <w:tcPr>
            <w:tcW w:w="1005"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3C6BFC">
        <w:trPr>
          <w:trHeight w:val="300"/>
        </w:trPr>
        <w:tc>
          <w:tcPr>
            <w:tcW w:w="1020" w:type="dxa"/>
            <w:noWrap/>
            <w:vAlign w:val="center"/>
            <w:hideMark/>
          </w:tcPr>
          <w:p w14:paraId="2DDF3D6B" w14:textId="77777777" w:rsidR="003C6BFC" w:rsidRPr="003B605F" w:rsidRDefault="003C6BFC" w:rsidP="003C6BFC">
            <w:pPr>
              <w:pStyle w:val="Beschriftung"/>
              <w:jc w:val="center"/>
            </w:pPr>
            <w:r w:rsidRPr="003B605F">
              <w:t>SB-NK-C3</w:t>
            </w:r>
          </w:p>
        </w:tc>
        <w:tc>
          <w:tcPr>
            <w:tcW w:w="1005" w:type="dxa"/>
            <w:noWrap/>
            <w:vAlign w:val="center"/>
            <w:hideMark/>
          </w:tcPr>
          <w:p w14:paraId="68440617" w14:textId="77777777" w:rsidR="003C6BFC" w:rsidRPr="003B605F" w:rsidRDefault="003C6BFC" w:rsidP="003C6BFC">
            <w:pPr>
              <w:pStyle w:val="Beschriftung"/>
              <w:jc w:val="center"/>
            </w:pPr>
            <w:r w:rsidRPr="003B605F">
              <w:t>5</w:t>
            </w:r>
          </w:p>
        </w:tc>
        <w:tc>
          <w:tcPr>
            <w:tcW w:w="1005" w:type="dxa"/>
            <w:noWrap/>
            <w:vAlign w:val="center"/>
            <w:hideMark/>
          </w:tcPr>
          <w:p w14:paraId="14AA807E" w14:textId="77777777" w:rsidR="003C6BFC" w:rsidRPr="003B605F" w:rsidRDefault="003C6BFC" w:rsidP="003C6BFC">
            <w:pPr>
              <w:pStyle w:val="Beschriftung"/>
              <w:jc w:val="center"/>
            </w:pPr>
            <w:r w:rsidRPr="003B605F">
              <w:t>5,24</w:t>
            </w:r>
          </w:p>
        </w:tc>
        <w:tc>
          <w:tcPr>
            <w:tcW w:w="1005" w:type="dxa"/>
            <w:noWrap/>
            <w:vAlign w:val="center"/>
            <w:hideMark/>
          </w:tcPr>
          <w:p w14:paraId="6C1016F8"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04E26F3" w14:textId="38E3AD69" w:rsidR="003C6BFC" w:rsidRPr="003B605F" w:rsidRDefault="003C6BFC" w:rsidP="003C6BFC">
            <w:pPr>
              <w:pStyle w:val="Beschriftung"/>
              <w:jc w:val="center"/>
            </w:pPr>
          </w:p>
        </w:tc>
        <w:tc>
          <w:tcPr>
            <w:tcW w:w="1005"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3C6BFC">
        <w:trPr>
          <w:trHeight w:val="300"/>
        </w:trPr>
        <w:tc>
          <w:tcPr>
            <w:tcW w:w="1020" w:type="dxa"/>
            <w:noWrap/>
            <w:vAlign w:val="center"/>
            <w:hideMark/>
          </w:tcPr>
          <w:p w14:paraId="149F77DF" w14:textId="77777777" w:rsidR="003C6BFC" w:rsidRPr="003B605F" w:rsidRDefault="003C6BFC" w:rsidP="003C6BFC">
            <w:pPr>
              <w:pStyle w:val="Beschriftung"/>
              <w:jc w:val="center"/>
            </w:pPr>
            <w:r w:rsidRPr="003B605F">
              <w:t>SB-NK-E3</w:t>
            </w:r>
          </w:p>
        </w:tc>
        <w:tc>
          <w:tcPr>
            <w:tcW w:w="1005" w:type="dxa"/>
            <w:noWrap/>
            <w:vAlign w:val="center"/>
            <w:hideMark/>
          </w:tcPr>
          <w:p w14:paraId="44C6670D" w14:textId="77777777" w:rsidR="003C6BFC" w:rsidRPr="003B605F" w:rsidRDefault="003C6BFC" w:rsidP="003C6BFC">
            <w:pPr>
              <w:pStyle w:val="Beschriftung"/>
              <w:jc w:val="center"/>
            </w:pPr>
            <w:r w:rsidRPr="003B605F">
              <w:t>1</w:t>
            </w:r>
          </w:p>
        </w:tc>
        <w:tc>
          <w:tcPr>
            <w:tcW w:w="1005" w:type="dxa"/>
            <w:noWrap/>
            <w:vAlign w:val="center"/>
            <w:hideMark/>
          </w:tcPr>
          <w:p w14:paraId="0A6C2AAD" w14:textId="77777777" w:rsidR="003C6BFC" w:rsidRPr="003B605F" w:rsidRDefault="003C6BFC" w:rsidP="003C6BFC">
            <w:pPr>
              <w:pStyle w:val="Beschriftung"/>
              <w:jc w:val="center"/>
            </w:pPr>
            <w:r w:rsidRPr="003B605F">
              <w:t>4,35</w:t>
            </w:r>
          </w:p>
        </w:tc>
        <w:tc>
          <w:tcPr>
            <w:tcW w:w="1005" w:type="dxa"/>
            <w:noWrap/>
            <w:vAlign w:val="center"/>
            <w:hideMark/>
          </w:tcPr>
          <w:p w14:paraId="72ADF73A"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05"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3C6BFC">
        <w:trPr>
          <w:trHeight w:val="300"/>
        </w:trPr>
        <w:tc>
          <w:tcPr>
            <w:tcW w:w="1020" w:type="dxa"/>
            <w:noWrap/>
            <w:vAlign w:val="center"/>
            <w:hideMark/>
          </w:tcPr>
          <w:p w14:paraId="644D7D8E" w14:textId="77777777" w:rsidR="003C6BFC" w:rsidRPr="003B605F" w:rsidRDefault="003C6BFC" w:rsidP="003C6BFC">
            <w:pPr>
              <w:pStyle w:val="Beschriftung"/>
              <w:jc w:val="center"/>
            </w:pPr>
            <w:r w:rsidRPr="003B605F">
              <w:t>SB-NK-E3</w:t>
            </w:r>
          </w:p>
        </w:tc>
        <w:tc>
          <w:tcPr>
            <w:tcW w:w="1005" w:type="dxa"/>
            <w:noWrap/>
            <w:vAlign w:val="center"/>
            <w:hideMark/>
          </w:tcPr>
          <w:p w14:paraId="0BD6A494" w14:textId="77777777" w:rsidR="003C6BFC" w:rsidRPr="003B605F" w:rsidRDefault="003C6BFC" w:rsidP="003C6BFC">
            <w:pPr>
              <w:pStyle w:val="Beschriftung"/>
              <w:jc w:val="center"/>
            </w:pPr>
            <w:r w:rsidRPr="003B605F">
              <w:t>2</w:t>
            </w:r>
          </w:p>
        </w:tc>
        <w:tc>
          <w:tcPr>
            <w:tcW w:w="1005" w:type="dxa"/>
            <w:noWrap/>
            <w:vAlign w:val="center"/>
            <w:hideMark/>
          </w:tcPr>
          <w:p w14:paraId="44747C23" w14:textId="77777777" w:rsidR="003C6BFC" w:rsidRPr="003B605F" w:rsidRDefault="003C6BFC" w:rsidP="003C6BFC">
            <w:pPr>
              <w:pStyle w:val="Beschriftung"/>
              <w:jc w:val="center"/>
            </w:pPr>
            <w:r w:rsidRPr="003B605F">
              <w:t>5,39</w:t>
            </w:r>
          </w:p>
        </w:tc>
        <w:tc>
          <w:tcPr>
            <w:tcW w:w="1005" w:type="dxa"/>
            <w:noWrap/>
            <w:vAlign w:val="center"/>
            <w:hideMark/>
          </w:tcPr>
          <w:p w14:paraId="43CB114C"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0636E7E" w14:textId="4007FC2B" w:rsidR="003C6BFC" w:rsidRPr="003B605F" w:rsidRDefault="003C6BFC" w:rsidP="003C6BFC">
            <w:pPr>
              <w:pStyle w:val="Beschriftung"/>
              <w:jc w:val="center"/>
            </w:pPr>
          </w:p>
        </w:tc>
        <w:tc>
          <w:tcPr>
            <w:tcW w:w="1005"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3C6BFC">
        <w:trPr>
          <w:trHeight w:val="300"/>
        </w:trPr>
        <w:tc>
          <w:tcPr>
            <w:tcW w:w="1020" w:type="dxa"/>
            <w:noWrap/>
            <w:vAlign w:val="center"/>
            <w:hideMark/>
          </w:tcPr>
          <w:p w14:paraId="442565D1" w14:textId="77777777" w:rsidR="003C6BFC" w:rsidRPr="003B605F" w:rsidRDefault="003C6BFC" w:rsidP="003C6BFC">
            <w:pPr>
              <w:pStyle w:val="Beschriftung"/>
              <w:jc w:val="center"/>
            </w:pPr>
            <w:r w:rsidRPr="003B605F">
              <w:t>SB-NK-E3</w:t>
            </w:r>
          </w:p>
        </w:tc>
        <w:tc>
          <w:tcPr>
            <w:tcW w:w="1005" w:type="dxa"/>
            <w:noWrap/>
            <w:vAlign w:val="center"/>
            <w:hideMark/>
          </w:tcPr>
          <w:p w14:paraId="69BFDFC2" w14:textId="77777777" w:rsidR="003C6BFC" w:rsidRPr="003B605F" w:rsidRDefault="003C6BFC" w:rsidP="003C6BFC">
            <w:pPr>
              <w:pStyle w:val="Beschriftung"/>
              <w:jc w:val="center"/>
            </w:pPr>
            <w:r w:rsidRPr="003B605F">
              <w:t>3</w:t>
            </w:r>
          </w:p>
        </w:tc>
        <w:tc>
          <w:tcPr>
            <w:tcW w:w="1005" w:type="dxa"/>
            <w:noWrap/>
            <w:vAlign w:val="center"/>
            <w:hideMark/>
          </w:tcPr>
          <w:p w14:paraId="00F817B5" w14:textId="77777777" w:rsidR="003C6BFC" w:rsidRPr="003B605F" w:rsidRDefault="003C6BFC" w:rsidP="003C6BFC">
            <w:pPr>
              <w:pStyle w:val="Beschriftung"/>
              <w:jc w:val="center"/>
            </w:pPr>
            <w:r w:rsidRPr="003B605F">
              <w:t>7,16</w:t>
            </w:r>
          </w:p>
        </w:tc>
        <w:tc>
          <w:tcPr>
            <w:tcW w:w="1005" w:type="dxa"/>
            <w:noWrap/>
            <w:vAlign w:val="center"/>
            <w:hideMark/>
          </w:tcPr>
          <w:p w14:paraId="48B2226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4DE338A" w14:textId="06403707" w:rsidR="003C6BFC" w:rsidRPr="003B605F" w:rsidRDefault="003C6BFC" w:rsidP="003C6BFC">
            <w:pPr>
              <w:pStyle w:val="Beschriftung"/>
              <w:jc w:val="center"/>
            </w:pPr>
          </w:p>
        </w:tc>
        <w:tc>
          <w:tcPr>
            <w:tcW w:w="1005"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3C6BFC">
        <w:trPr>
          <w:trHeight w:val="300"/>
        </w:trPr>
        <w:tc>
          <w:tcPr>
            <w:tcW w:w="1020" w:type="dxa"/>
            <w:noWrap/>
            <w:vAlign w:val="center"/>
            <w:hideMark/>
          </w:tcPr>
          <w:p w14:paraId="4EC37015" w14:textId="77777777" w:rsidR="003C6BFC" w:rsidRPr="003B605F" w:rsidRDefault="003C6BFC" w:rsidP="003C6BFC">
            <w:pPr>
              <w:pStyle w:val="Beschriftung"/>
              <w:jc w:val="center"/>
            </w:pPr>
            <w:r w:rsidRPr="003B605F">
              <w:t>SB-NK-E3</w:t>
            </w:r>
          </w:p>
        </w:tc>
        <w:tc>
          <w:tcPr>
            <w:tcW w:w="1005" w:type="dxa"/>
            <w:noWrap/>
            <w:vAlign w:val="center"/>
            <w:hideMark/>
          </w:tcPr>
          <w:p w14:paraId="3AAFA31B" w14:textId="77777777" w:rsidR="003C6BFC" w:rsidRPr="003B605F" w:rsidRDefault="003C6BFC" w:rsidP="003C6BFC">
            <w:pPr>
              <w:pStyle w:val="Beschriftung"/>
              <w:jc w:val="center"/>
            </w:pPr>
            <w:r w:rsidRPr="003B605F">
              <w:t>4</w:t>
            </w:r>
          </w:p>
        </w:tc>
        <w:tc>
          <w:tcPr>
            <w:tcW w:w="1005" w:type="dxa"/>
            <w:noWrap/>
            <w:vAlign w:val="center"/>
            <w:hideMark/>
          </w:tcPr>
          <w:p w14:paraId="7F11159A" w14:textId="77777777" w:rsidR="003C6BFC" w:rsidRPr="003B605F" w:rsidRDefault="003C6BFC" w:rsidP="003C6BFC">
            <w:pPr>
              <w:pStyle w:val="Beschriftung"/>
              <w:jc w:val="center"/>
            </w:pPr>
            <w:r w:rsidRPr="003B605F">
              <w:t>7,24</w:t>
            </w:r>
          </w:p>
        </w:tc>
        <w:tc>
          <w:tcPr>
            <w:tcW w:w="1005" w:type="dxa"/>
            <w:noWrap/>
            <w:vAlign w:val="center"/>
            <w:hideMark/>
          </w:tcPr>
          <w:p w14:paraId="4D76AA2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C69B77C" w14:textId="75D37247" w:rsidR="003C6BFC" w:rsidRPr="003B605F" w:rsidRDefault="003C6BFC" w:rsidP="003C6BFC">
            <w:pPr>
              <w:pStyle w:val="Beschriftung"/>
              <w:jc w:val="center"/>
            </w:pPr>
          </w:p>
        </w:tc>
        <w:tc>
          <w:tcPr>
            <w:tcW w:w="1005"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3C6BFC">
        <w:trPr>
          <w:trHeight w:val="300"/>
        </w:trPr>
        <w:tc>
          <w:tcPr>
            <w:tcW w:w="1020" w:type="dxa"/>
            <w:noWrap/>
            <w:vAlign w:val="center"/>
            <w:hideMark/>
          </w:tcPr>
          <w:p w14:paraId="659377FA" w14:textId="77777777" w:rsidR="003C6BFC" w:rsidRPr="003B605F" w:rsidRDefault="003C6BFC" w:rsidP="003C6BFC">
            <w:pPr>
              <w:pStyle w:val="Beschriftung"/>
              <w:jc w:val="center"/>
            </w:pPr>
            <w:r w:rsidRPr="003B605F">
              <w:t>SB-NK-E3</w:t>
            </w:r>
          </w:p>
        </w:tc>
        <w:tc>
          <w:tcPr>
            <w:tcW w:w="1005" w:type="dxa"/>
            <w:noWrap/>
            <w:vAlign w:val="center"/>
            <w:hideMark/>
          </w:tcPr>
          <w:p w14:paraId="656E8CC8" w14:textId="77777777" w:rsidR="003C6BFC" w:rsidRPr="003B605F" w:rsidRDefault="003C6BFC" w:rsidP="003C6BFC">
            <w:pPr>
              <w:pStyle w:val="Beschriftung"/>
              <w:jc w:val="center"/>
            </w:pPr>
            <w:r w:rsidRPr="003B605F">
              <w:t>5</w:t>
            </w:r>
          </w:p>
        </w:tc>
        <w:tc>
          <w:tcPr>
            <w:tcW w:w="1005" w:type="dxa"/>
            <w:noWrap/>
            <w:vAlign w:val="center"/>
            <w:hideMark/>
          </w:tcPr>
          <w:p w14:paraId="5D1BC220" w14:textId="77777777" w:rsidR="003C6BFC" w:rsidRPr="003B605F" w:rsidRDefault="003C6BFC" w:rsidP="003C6BFC">
            <w:pPr>
              <w:pStyle w:val="Beschriftung"/>
              <w:jc w:val="center"/>
            </w:pPr>
            <w:r w:rsidRPr="003B605F">
              <w:t>6,92</w:t>
            </w:r>
          </w:p>
        </w:tc>
        <w:tc>
          <w:tcPr>
            <w:tcW w:w="1005" w:type="dxa"/>
            <w:noWrap/>
            <w:vAlign w:val="center"/>
            <w:hideMark/>
          </w:tcPr>
          <w:p w14:paraId="0CF32DEE"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6835B0F1" w14:textId="653E52F6" w:rsidR="003C6BFC" w:rsidRPr="003B605F" w:rsidRDefault="003C6BFC" w:rsidP="003C6BFC">
            <w:pPr>
              <w:pStyle w:val="Beschriftung"/>
              <w:jc w:val="center"/>
            </w:pPr>
          </w:p>
        </w:tc>
        <w:tc>
          <w:tcPr>
            <w:tcW w:w="1005"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3C6BFC">
        <w:trPr>
          <w:trHeight w:val="300"/>
        </w:trPr>
        <w:tc>
          <w:tcPr>
            <w:tcW w:w="1020" w:type="dxa"/>
            <w:noWrap/>
            <w:vAlign w:val="center"/>
            <w:hideMark/>
          </w:tcPr>
          <w:p w14:paraId="55352987" w14:textId="77777777" w:rsidR="003C6BFC" w:rsidRPr="003B605F" w:rsidRDefault="003C6BFC" w:rsidP="003C6BFC">
            <w:pPr>
              <w:pStyle w:val="Beschriftung"/>
              <w:jc w:val="center"/>
            </w:pPr>
            <w:r w:rsidRPr="003B605F">
              <w:t>SB-TK-C1-FG</w:t>
            </w:r>
          </w:p>
        </w:tc>
        <w:tc>
          <w:tcPr>
            <w:tcW w:w="1005" w:type="dxa"/>
            <w:noWrap/>
            <w:vAlign w:val="center"/>
            <w:hideMark/>
          </w:tcPr>
          <w:p w14:paraId="73870C9C" w14:textId="77777777" w:rsidR="003C6BFC" w:rsidRPr="003B605F" w:rsidRDefault="003C6BFC" w:rsidP="003C6BFC">
            <w:pPr>
              <w:pStyle w:val="Beschriftung"/>
              <w:jc w:val="center"/>
            </w:pPr>
            <w:r w:rsidRPr="003B605F">
              <w:t>1</w:t>
            </w:r>
          </w:p>
        </w:tc>
        <w:tc>
          <w:tcPr>
            <w:tcW w:w="1005" w:type="dxa"/>
            <w:noWrap/>
            <w:vAlign w:val="center"/>
            <w:hideMark/>
          </w:tcPr>
          <w:p w14:paraId="1EFBC472" w14:textId="77777777" w:rsidR="003C6BFC" w:rsidRPr="003B605F" w:rsidRDefault="003C6BFC" w:rsidP="003C6BFC">
            <w:pPr>
              <w:pStyle w:val="Beschriftung"/>
              <w:jc w:val="center"/>
            </w:pPr>
            <w:r w:rsidRPr="003B605F">
              <w:t>3,99</w:t>
            </w:r>
          </w:p>
        </w:tc>
        <w:tc>
          <w:tcPr>
            <w:tcW w:w="1005" w:type="dxa"/>
            <w:noWrap/>
            <w:vAlign w:val="center"/>
            <w:hideMark/>
          </w:tcPr>
          <w:p w14:paraId="3BAC01FC" w14:textId="77777777" w:rsidR="003C6BFC" w:rsidRPr="003B605F" w:rsidRDefault="003C6BFC" w:rsidP="003C6BFC">
            <w:pPr>
              <w:pStyle w:val="Beschriftung"/>
              <w:jc w:val="center"/>
            </w:pPr>
            <w:proofErr w:type="spellStart"/>
            <w:r w:rsidRPr="003B605F">
              <w:t>SF_c</w:t>
            </w:r>
            <w:proofErr w:type="spellEnd"/>
          </w:p>
        </w:tc>
        <w:tc>
          <w:tcPr>
            <w:tcW w:w="1005"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05"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3C6BFC">
        <w:trPr>
          <w:trHeight w:val="300"/>
        </w:trPr>
        <w:tc>
          <w:tcPr>
            <w:tcW w:w="1020" w:type="dxa"/>
            <w:noWrap/>
            <w:vAlign w:val="center"/>
            <w:hideMark/>
          </w:tcPr>
          <w:p w14:paraId="384036F5" w14:textId="77777777" w:rsidR="003C6BFC" w:rsidRPr="003B605F" w:rsidRDefault="003C6BFC" w:rsidP="003C6BFC">
            <w:pPr>
              <w:pStyle w:val="Beschriftung"/>
              <w:jc w:val="center"/>
            </w:pPr>
            <w:r w:rsidRPr="003B605F">
              <w:t>SB-TK-C1-FG</w:t>
            </w:r>
          </w:p>
        </w:tc>
        <w:tc>
          <w:tcPr>
            <w:tcW w:w="1005" w:type="dxa"/>
            <w:noWrap/>
            <w:vAlign w:val="center"/>
            <w:hideMark/>
          </w:tcPr>
          <w:p w14:paraId="128919F1" w14:textId="77777777" w:rsidR="003C6BFC" w:rsidRPr="003B605F" w:rsidRDefault="003C6BFC" w:rsidP="003C6BFC">
            <w:pPr>
              <w:pStyle w:val="Beschriftung"/>
              <w:jc w:val="center"/>
            </w:pPr>
            <w:r w:rsidRPr="003B605F">
              <w:t>2</w:t>
            </w:r>
          </w:p>
        </w:tc>
        <w:tc>
          <w:tcPr>
            <w:tcW w:w="1005" w:type="dxa"/>
            <w:noWrap/>
            <w:vAlign w:val="center"/>
            <w:hideMark/>
          </w:tcPr>
          <w:p w14:paraId="30B4F5B0" w14:textId="77777777" w:rsidR="003C6BFC" w:rsidRPr="003B605F" w:rsidRDefault="003C6BFC" w:rsidP="003C6BFC">
            <w:pPr>
              <w:pStyle w:val="Beschriftung"/>
              <w:jc w:val="center"/>
            </w:pPr>
            <w:r w:rsidRPr="003B605F">
              <w:t>5,75</w:t>
            </w:r>
          </w:p>
        </w:tc>
        <w:tc>
          <w:tcPr>
            <w:tcW w:w="1005" w:type="dxa"/>
            <w:noWrap/>
            <w:vAlign w:val="center"/>
            <w:hideMark/>
          </w:tcPr>
          <w:p w14:paraId="29423130"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B65C684" w14:textId="6F54A336" w:rsidR="003C6BFC" w:rsidRPr="003B605F" w:rsidRDefault="003C6BFC" w:rsidP="003C6BFC">
            <w:pPr>
              <w:pStyle w:val="Beschriftung"/>
              <w:jc w:val="center"/>
            </w:pPr>
          </w:p>
        </w:tc>
        <w:tc>
          <w:tcPr>
            <w:tcW w:w="1005"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3C6BFC">
        <w:trPr>
          <w:trHeight w:val="300"/>
        </w:trPr>
        <w:tc>
          <w:tcPr>
            <w:tcW w:w="1020" w:type="dxa"/>
            <w:noWrap/>
            <w:vAlign w:val="center"/>
            <w:hideMark/>
          </w:tcPr>
          <w:p w14:paraId="713EE639" w14:textId="77777777" w:rsidR="003C6BFC" w:rsidRPr="003B605F" w:rsidRDefault="003C6BFC" w:rsidP="003C6BFC">
            <w:pPr>
              <w:pStyle w:val="Beschriftung"/>
              <w:jc w:val="center"/>
            </w:pPr>
            <w:r w:rsidRPr="003B605F">
              <w:t>SB-TK-C1-FG</w:t>
            </w:r>
          </w:p>
        </w:tc>
        <w:tc>
          <w:tcPr>
            <w:tcW w:w="1005" w:type="dxa"/>
            <w:noWrap/>
            <w:vAlign w:val="center"/>
            <w:hideMark/>
          </w:tcPr>
          <w:p w14:paraId="15131B9C" w14:textId="77777777" w:rsidR="003C6BFC" w:rsidRPr="003B605F" w:rsidRDefault="003C6BFC" w:rsidP="003C6BFC">
            <w:pPr>
              <w:pStyle w:val="Beschriftung"/>
              <w:jc w:val="center"/>
            </w:pPr>
            <w:r w:rsidRPr="003B605F">
              <w:t>3</w:t>
            </w:r>
          </w:p>
        </w:tc>
        <w:tc>
          <w:tcPr>
            <w:tcW w:w="1005" w:type="dxa"/>
            <w:noWrap/>
            <w:vAlign w:val="center"/>
            <w:hideMark/>
          </w:tcPr>
          <w:p w14:paraId="1916EFBD" w14:textId="77777777" w:rsidR="003C6BFC" w:rsidRPr="003B605F" w:rsidRDefault="003C6BFC" w:rsidP="003C6BFC">
            <w:pPr>
              <w:pStyle w:val="Beschriftung"/>
              <w:jc w:val="center"/>
            </w:pPr>
            <w:r w:rsidRPr="003B605F">
              <w:t>5,19</w:t>
            </w:r>
          </w:p>
        </w:tc>
        <w:tc>
          <w:tcPr>
            <w:tcW w:w="1005" w:type="dxa"/>
            <w:noWrap/>
            <w:vAlign w:val="center"/>
            <w:hideMark/>
          </w:tcPr>
          <w:p w14:paraId="1FF7E4C1" w14:textId="77777777" w:rsidR="003C6BFC" w:rsidRPr="003B605F" w:rsidRDefault="003C6BFC" w:rsidP="003C6BFC">
            <w:pPr>
              <w:pStyle w:val="Beschriftung"/>
              <w:jc w:val="center"/>
            </w:pPr>
            <w:r w:rsidRPr="003B605F">
              <w:t>M1</w:t>
            </w:r>
          </w:p>
        </w:tc>
        <w:tc>
          <w:tcPr>
            <w:tcW w:w="1005" w:type="dxa"/>
            <w:vMerge/>
            <w:noWrap/>
            <w:vAlign w:val="center"/>
            <w:hideMark/>
          </w:tcPr>
          <w:p w14:paraId="040F7158" w14:textId="4A2F4D09" w:rsidR="003C6BFC" w:rsidRPr="003B605F" w:rsidRDefault="003C6BFC" w:rsidP="003C6BFC">
            <w:pPr>
              <w:pStyle w:val="Beschriftung"/>
              <w:jc w:val="center"/>
            </w:pPr>
          </w:p>
        </w:tc>
        <w:tc>
          <w:tcPr>
            <w:tcW w:w="1005"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3C6BFC">
        <w:trPr>
          <w:trHeight w:val="300"/>
        </w:trPr>
        <w:tc>
          <w:tcPr>
            <w:tcW w:w="1020" w:type="dxa"/>
            <w:noWrap/>
            <w:vAlign w:val="center"/>
            <w:hideMark/>
          </w:tcPr>
          <w:p w14:paraId="14475D3B" w14:textId="77777777" w:rsidR="003C6BFC" w:rsidRPr="003B605F" w:rsidRDefault="003C6BFC" w:rsidP="003C6BFC">
            <w:pPr>
              <w:pStyle w:val="Beschriftung"/>
              <w:jc w:val="center"/>
            </w:pPr>
            <w:r w:rsidRPr="003B605F">
              <w:t>SB-TK-C1-FM</w:t>
            </w:r>
          </w:p>
        </w:tc>
        <w:tc>
          <w:tcPr>
            <w:tcW w:w="1005" w:type="dxa"/>
            <w:noWrap/>
            <w:vAlign w:val="center"/>
            <w:hideMark/>
          </w:tcPr>
          <w:p w14:paraId="10D067FE" w14:textId="77777777" w:rsidR="003C6BFC" w:rsidRPr="003B605F" w:rsidRDefault="003C6BFC" w:rsidP="003C6BFC">
            <w:pPr>
              <w:pStyle w:val="Beschriftung"/>
              <w:jc w:val="center"/>
            </w:pPr>
            <w:r w:rsidRPr="003B605F">
              <w:t>1</w:t>
            </w:r>
          </w:p>
        </w:tc>
        <w:tc>
          <w:tcPr>
            <w:tcW w:w="1005" w:type="dxa"/>
            <w:noWrap/>
            <w:vAlign w:val="center"/>
            <w:hideMark/>
          </w:tcPr>
          <w:p w14:paraId="263240A9" w14:textId="77777777" w:rsidR="003C6BFC" w:rsidRPr="003B605F" w:rsidRDefault="003C6BFC" w:rsidP="003C6BFC">
            <w:pPr>
              <w:pStyle w:val="Beschriftung"/>
              <w:jc w:val="center"/>
            </w:pPr>
            <w:r w:rsidRPr="003B605F">
              <w:t>5,52</w:t>
            </w:r>
          </w:p>
        </w:tc>
        <w:tc>
          <w:tcPr>
            <w:tcW w:w="1005" w:type="dxa"/>
            <w:noWrap/>
            <w:vAlign w:val="center"/>
            <w:hideMark/>
          </w:tcPr>
          <w:p w14:paraId="70E74E83"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05"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3C6BFC">
        <w:trPr>
          <w:trHeight w:val="300"/>
        </w:trPr>
        <w:tc>
          <w:tcPr>
            <w:tcW w:w="1020" w:type="dxa"/>
            <w:noWrap/>
            <w:vAlign w:val="center"/>
            <w:hideMark/>
          </w:tcPr>
          <w:p w14:paraId="11278C3A" w14:textId="77777777" w:rsidR="003C6BFC" w:rsidRPr="003B605F" w:rsidRDefault="003C6BFC" w:rsidP="003C6BFC">
            <w:pPr>
              <w:pStyle w:val="Beschriftung"/>
              <w:jc w:val="center"/>
            </w:pPr>
            <w:r w:rsidRPr="003B605F">
              <w:t>SB-TK-C1-FM</w:t>
            </w:r>
          </w:p>
        </w:tc>
        <w:tc>
          <w:tcPr>
            <w:tcW w:w="1005" w:type="dxa"/>
            <w:noWrap/>
            <w:vAlign w:val="center"/>
            <w:hideMark/>
          </w:tcPr>
          <w:p w14:paraId="353B50F5" w14:textId="77777777" w:rsidR="003C6BFC" w:rsidRPr="003B605F" w:rsidRDefault="003C6BFC" w:rsidP="003C6BFC">
            <w:pPr>
              <w:pStyle w:val="Beschriftung"/>
              <w:jc w:val="center"/>
            </w:pPr>
            <w:r w:rsidRPr="003B605F">
              <w:t>2</w:t>
            </w:r>
          </w:p>
        </w:tc>
        <w:tc>
          <w:tcPr>
            <w:tcW w:w="1005" w:type="dxa"/>
            <w:noWrap/>
            <w:vAlign w:val="center"/>
            <w:hideMark/>
          </w:tcPr>
          <w:p w14:paraId="3F9D9036" w14:textId="77777777" w:rsidR="003C6BFC" w:rsidRPr="003B605F" w:rsidRDefault="003C6BFC" w:rsidP="003C6BFC">
            <w:pPr>
              <w:pStyle w:val="Beschriftung"/>
              <w:jc w:val="center"/>
            </w:pPr>
            <w:r w:rsidRPr="003B605F">
              <w:t>5,45</w:t>
            </w:r>
          </w:p>
        </w:tc>
        <w:tc>
          <w:tcPr>
            <w:tcW w:w="1005" w:type="dxa"/>
            <w:noWrap/>
            <w:vAlign w:val="center"/>
            <w:hideMark/>
          </w:tcPr>
          <w:p w14:paraId="1AB22CDB"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06F7ABE" w14:textId="27954774" w:rsidR="003C6BFC" w:rsidRPr="003B605F" w:rsidRDefault="003C6BFC" w:rsidP="003C6BFC">
            <w:pPr>
              <w:pStyle w:val="Beschriftung"/>
              <w:jc w:val="center"/>
            </w:pPr>
          </w:p>
        </w:tc>
        <w:tc>
          <w:tcPr>
            <w:tcW w:w="1005"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3C6BFC">
        <w:trPr>
          <w:trHeight w:val="300"/>
        </w:trPr>
        <w:tc>
          <w:tcPr>
            <w:tcW w:w="1020" w:type="dxa"/>
            <w:noWrap/>
            <w:vAlign w:val="center"/>
            <w:hideMark/>
          </w:tcPr>
          <w:p w14:paraId="65DE5D72" w14:textId="77777777" w:rsidR="003C6BFC" w:rsidRPr="003B605F" w:rsidRDefault="003C6BFC" w:rsidP="003C6BFC">
            <w:pPr>
              <w:pStyle w:val="Beschriftung"/>
              <w:jc w:val="center"/>
            </w:pPr>
            <w:r w:rsidRPr="003B605F">
              <w:t>SB-TK-C1-FM</w:t>
            </w:r>
          </w:p>
        </w:tc>
        <w:tc>
          <w:tcPr>
            <w:tcW w:w="1005" w:type="dxa"/>
            <w:noWrap/>
            <w:vAlign w:val="center"/>
            <w:hideMark/>
          </w:tcPr>
          <w:p w14:paraId="1EB3C90A" w14:textId="77777777" w:rsidR="003C6BFC" w:rsidRPr="003B605F" w:rsidRDefault="003C6BFC" w:rsidP="003C6BFC">
            <w:pPr>
              <w:pStyle w:val="Beschriftung"/>
              <w:jc w:val="center"/>
            </w:pPr>
            <w:r w:rsidRPr="003B605F">
              <w:t>3</w:t>
            </w:r>
          </w:p>
        </w:tc>
        <w:tc>
          <w:tcPr>
            <w:tcW w:w="1005" w:type="dxa"/>
            <w:noWrap/>
            <w:vAlign w:val="center"/>
            <w:hideMark/>
          </w:tcPr>
          <w:p w14:paraId="72344A50" w14:textId="77777777" w:rsidR="003C6BFC" w:rsidRPr="003B605F" w:rsidRDefault="003C6BFC" w:rsidP="003C6BFC">
            <w:pPr>
              <w:pStyle w:val="Beschriftung"/>
              <w:jc w:val="center"/>
            </w:pPr>
            <w:r w:rsidRPr="003B605F">
              <w:t>5,94</w:t>
            </w:r>
          </w:p>
        </w:tc>
        <w:tc>
          <w:tcPr>
            <w:tcW w:w="1005" w:type="dxa"/>
            <w:noWrap/>
            <w:vAlign w:val="center"/>
            <w:hideMark/>
          </w:tcPr>
          <w:p w14:paraId="5B13DC6B" w14:textId="77777777" w:rsidR="003C6BFC" w:rsidRPr="003B605F" w:rsidRDefault="003C6BFC" w:rsidP="003C6BFC">
            <w:pPr>
              <w:pStyle w:val="Beschriftung"/>
              <w:jc w:val="center"/>
            </w:pPr>
            <w:proofErr w:type="spellStart"/>
            <w:r w:rsidRPr="003B605F">
              <w:t>CSF_c</w:t>
            </w:r>
            <w:proofErr w:type="spellEnd"/>
          </w:p>
        </w:tc>
        <w:tc>
          <w:tcPr>
            <w:tcW w:w="1005" w:type="dxa"/>
            <w:vMerge/>
            <w:noWrap/>
            <w:vAlign w:val="center"/>
            <w:hideMark/>
          </w:tcPr>
          <w:p w14:paraId="23FBCA5E" w14:textId="2F9FDCFA" w:rsidR="003C6BFC" w:rsidRPr="003B605F" w:rsidRDefault="003C6BFC" w:rsidP="003C6BFC">
            <w:pPr>
              <w:pStyle w:val="Beschriftung"/>
              <w:jc w:val="center"/>
            </w:pPr>
          </w:p>
        </w:tc>
        <w:tc>
          <w:tcPr>
            <w:tcW w:w="1005"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3C6BFC">
        <w:trPr>
          <w:trHeight w:val="300"/>
        </w:trPr>
        <w:tc>
          <w:tcPr>
            <w:tcW w:w="1020" w:type="dxa"/>
            <w:noWrap/>
            <w:vAlign w:val="center"/>
            <w:hideMark/>
          </w:tcPr>
          <w:p w14:paraId="513B6EEE" w14:textId="77777777" w:rsidR="003C6BFC" w:rsidRPr="003B605F" w:rsidRDefault="003C6BFC" w:rsidP="003C6BFC">
            <w:pPr>
              <w:pStyle w:val="Beschriftung"/>
              <w:jc w:val="center"/>
            </w:pPr>
            <w:r w:rsidRPr="003B605F">
              <w:t>SB-TK-C1-FU</w:t>
            </w:r>
          </w:p>
        </w:tc>
        <w:tc>
          <w:tcPr>
            <w:tcW w:w="1005" w:type="dxa"/>
            <w:noWrap/>
            <w:vAlign w:val="center"/>
            <w:hideMark/>
          </w:tcPr>
          <w:p w14:paraId="701B88AF" w14:textId="77777777" w:rsidR="003C6BFC" w:rsidRPr="003B605F" w:rsidRDefault="003C6BFC" w:rsidP="003C6BFC">
            <w:pPr>
              <w:pStyle w:val="Beschriftung"/>
              <w:jc w:val="center"/>
            </w:pPr>
            <w:r w:rsidRPr="003B605F">
              <w:t>1</w:t>
            </w:r>
          </w:p>
        </w:tc>
        <w:tc>
          <w:tcPr>
            <w:tcW w:w="1005" w:type="dxa"/>
            <w:noWrap/>
            <w:vAlign w:val="center"/>
            <w:hideMark/>
          </w:tcPr>
          <w:p w14:paraId="6B5794D0" w14:textId="77777777" w:rsidR="003C6BFC" w:rsidRPr="003B605F" w:rsidRDefault="003C6BFC" w:rsidP="003C6BFC">
            <w:pPr>
              <w:pStyle w:val="Beschriftung"/>
              <w:jc w:val="center"/>
            </w:pPr>
            <w:r w:rsidRPr="003B605F">
              <w:t>5,01</w:t>
            </w:r>
          </w:p>
        </w:tc>
        <w:tc>
          <w:tcPr>
            <w:tcW w:w="1005" w:type="dxa"/>
            <w:noWrap/>
            <w:vAlign w:val="center"/>
            <w:hideMark/>
          </w:tcPr>
          <w:p w14:paraId="19F4D77E"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05"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3C6BFC">
        <w:trPr>
          <w:trHeight w:val="300"/>
        </w:trPr>
        <w:tc>
          <w:tcPr>
            <w:tcW w:w="1020" w:type="dxa"/>
            <w:noWrap/>
            <w:vAlign w:val="center"/>
            <w:hideMark/>
          </w:tcPr>
          <w:p w14:paraId="5243398D" w14:textId="77777777" w:rsidR="003C6BFC" w:rsidRPr="003B605F" w:rsidRDefault="003C6BFC" w:rsidP="003C6BFC">
            <w:pPr>
              <w:pStyle w:val="Beschriftung"/>
              <w:jc w:val="center"/>
            </w:pPr>
            <w:r w:rsidRPr="003B605F">
              <w:t>SB-TK-C1-FU</w:t>
            </w:r>
          </w:p>
        </w:tc>
        <w:tc>
          <w:tcPr>
            <w:tcW w:w="1005" w:type="dxa"/>
            <w:noWrap/>
            <w:vAlign w:val="center"/>
            <w:hideMark/>
          </w:tcPr>
          <w:p w14:paraId="7803C530" w14:textId="77777777" w:rsidR="003C6BFC" w:rsidRPr="003B605F" w:rsidRDefault="003C6BFC" w:rsidP="003C6BFC">
            <w:pPr>
              <w:pStyle w:val="Beschriftung"/>
              <w:jc w:val="center"/>
            </w:pPr>
            <w:r w:rsidRPr="003B605F">
              <w:t>2</w:t>
            </w:r>
          </w:p>
        </w:tc>
        <w:tc>
          <w:tcPr>
            <w:tcW w:w="1005" w:type="dxa"/>
            <w:noWrap/>
            <w:vAlign w:val="center"/>
            <w:hideMark/>
          </w:tcPr>
          <w:p w14:paraId="43B0C304" w14:textId="77777777" w:rsidR="003C6BFC" w:rsidRPr="003B605F" w:rsidRDefault="003C6BFC" w:rsidP="003C6BFC">
            <w:pPr>
              <w:pStyle w:val="Beschriftung"/>
              <w:jc w:val="center"/>
            </w:pPr>
            <w:r w:rsidRPr="003B605F">
              <w:t>5,1</w:t>
            </w:r>
          </w:p>
        </w:tc>
        <w:tc>
          <w:tcPr>
            <w:tcW w:w="1005" w:type="dxa"/>
            <w:noWrap/>
            <w:vAlign w:val="center"/>
            <w:hideMark/>
          </w:tcPr>
          <w:p w14:paraId="6F363E9A" w14:textId="77777777" w:rsidR="003C6BFC" w:rsidRPr="003B605F" w:rsidRDefault="003C6BFC" w:rsidP="003C6BFC">
            <w:pPr>
              <w:pStyle w:val="Beschriftung"/>
              <w:jc w:val="center"/>
            </w:pPr>
            <w:r w:rsidRPr="003B605F">
              <w:t>M2</w:t>
            </w:r>
          </w:p>
        </w:tc>
        <w:tc>
          <w:tcPr>
            <w:tcW w:w="1005" w:type="dxa"/>
            <w:vMerge/>
            <w:noWrap/>
            <w:vAlign w:val="center"/>
            <w:hideMark/>
          </w:tcPr>
          <w:p w14:paraId="0F0C8519" w14:textId="7C4C0119" w:rsidR="003C6BFC" w:rsidRPr="003B605F" w:rsidRDefault="003C6BFC" w:rsidP="003C6BFC">
            <w:pPr>
              <w:pStyle w:val="Beschriftung"/>
              <w:jc w:val="center"/>
            </w:pPr>
          </w:p>
        </w:tc>
        <w:tc>
          <w:tcPr>
            <w:tcW w:w="1005"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3C6BFC">
        <w:trPr>
          <w:trHeight w:val="300"/>
        </w:trPr>
        <w:tc>
          <w:tcPr>
            <w:tcW w:w="1020" w:type="dxa"/>
            <w:noWrap/>
            <w:vAlign w:val="center"/>
            <w:hideMark/>
          </w:tcPr>
          <w:p w14:paraId="3CA930C6" w14:textId="77777777" w:rsidR="003C6BFC" w:rsidRPr="003B605F" w:rsidRDefault="003C6BFC" w:rsidP="003C6BFC">
            <w:pPr>
              <w:pStyle w:val="Beschriftung"/>
              <w:jc w:val="center"/>
            </w:pPr>
            <w:r w:rsidRPr="003B605F">
              <w:t>SB-TK-C1-FU</w:t>
            </w:r>
          </w:p>
        </w:tc>
        <w:tc>
          <w:tcPr>
            <w:tcW w:w="1005" w:type="dxa"/>
            <w:noWrap/>
            <w:vAlign w:val="center"/>
            <w:hideMark/>
          </w:tcPr>
          <w:p w14:paraId="41C0EC2E" w14:textId="77777777" w:rsidR="003C6BFC" w:rsidRPr="003B605F" w:rsidRDefault="003C6BFC" w:rsidP="003C6BFC">
            <w:pPr>
              <w:pStyle w:val="Beschriftung"/>
              <w:jc w:val="center"/>
            </w:pPr>
            <w:r w:rsidRPr="003B605F">
              <w:t>3</w:t>
            </w:r>
          </w:p>
        </w:tc>
        <w:tc>
          <w:tcPr>
            <w:tcW w:w="1005" w:type="dxa"/>
            <w:noWrap/>
            <w:vAlign w:val="center"/>
            <w:hideMark/>
          </w:tcPr>
          <w:p w14:paraId="213168CB" w14:textId="77777777" w:rsidR="003C6BFC" w:rsidRPr="003B605F" w:rsidRDefault="003C6BFC" w:rsidP="003C6BFC">
            <w:pPr>
              <w:pStyle w:val="Beschriftung"/>
              <w:jc w:val="center"/>
            </w:pPr>
            <w:r w:rsidRPr="003B605F">
              <w:t>5,21</w:t>
            </w:r>
          </w:p>
        </w:tc>
        <w:tc>
          <w:tcPr>
            <w:tcW w:w="1005" w:type="dxa"/>
            <w:noWrap/>
            <w:vAlign w:val="center"/>
            <w:hideMark/>
          </w:tcPr>
          <w:p w14:paraId="7F8E038B" w14:textId="77777777" w:rsidR="003C6BFC" w:rsidRPr="003B605F" w:rsidRDefault="003C6BFC" w:rsidP="003C6BFC">
            <w:pPr>
              <w:pStyle w:val="Beschriftung"/>
              <w:jc w:val="center"/>
            </w:pPr>
            <w:r w:rsidRPr="003B605F">
              <w:t>M1</w:t>
            </w:r>
          </w:p>
        </w:tc>
        <w:tc>
          <w:tcPr>
            <w:tcW w:w="1005" w:type="dxa"/>
            <w:vMerge/>
            <w:noWrap/>
            <w:vAlign w:val="center"/>
            <w:hideMark/>
          </w:tcPr>
          <w:p w14:paraId="062AD67F" w14:textId="6377815B" w:rsidR="003C6BFC" w:rsidRPr="003B605F" w:rsidRDefault="003C6BFC" w:rsidP="003C6BFC">
            <w:pPr>
              <w:pStyle w:val="Beschriftung"/>
              <w:jc w:val="center"/>
            </w:pPr>
          </w:p>
        </w:tc>
        <w:tc>
          <w:tcPr>
            <w:tcW w:w="1005"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3C6BFC">
        <w:trPr>
          <w:trHeight w:val="300"/>
        </w:trPr>
        <w:tc>
          <w:tcPr>
            <w:tcW w:w="1020" w:type="dxa"/>
            <w:noWrap/>
            <w:vAlign w:val="center"/>
            <w:hideMark/>
          </w:tcPr>
          <w:p w14:paraId="2D941F67" w14:textId="77777777" w:rsidR="003C6BFC" w:rsidRPr="003B605F" w:rsidRDefault="003C6BFC" w:rsidP="003C6BFC">
            <w:pPr>
              <w:pStyle w:val="Beschriftung"/>
              <w:jc w:val="center"/>
            </w:pPr>
            <w:r w:rsidRPr="003B605F">
              <w:t>SB-TK-C1-LU</w:t>
            </w:r>
          </w:p>
        </w:tc>
        <w:tc>
          <w:tcPr>
            <w:tcW w:w="1005" w:type="dxa"/>
            <w:noWrap/>
            <w:vAlign w:val="center"/>
            <w:hideMark/>
          </w:tcPr>
          <w:p w14:paraId="26857E06" w14:textId="77777777" w:rsidR="003C6BFC" w:rsidRPr="003B605F" w:rsidRDefault="003C6BFC" w:rsidP="003C6BFC">
            <w:pPr>
              <w:pStyle w:val="Beschriftung"/>
              <w:jc w:val="center"/>
            </w:pPr>
            <w:r w:rsidRPr="003B605F">
              <w:t>1</w:t>
            </w:r>
          </w:p>
        </w:tc>
        <w:tc>
          <w:tcPr>
            <w:tcW w:w="1005" w:type="dxa"/>
            <w:noWrap/>
            <w:vAlign w:val="center"/>
            <w:hideMark/>
          </w:tcPr>
          <w:p w14:paraId="6A406A38" w14:textId="77777777" w:rsidR="003C6BFC" w:rsidRPr="003B605F" w:rsidRDefault="003C6BFC" w:rsidP="003C6BFC">
            <w:pPr>
              <w:pStyle w:val="Beschriftung"/>
              <w:jc w:val="center"/>
            </w:pPr>
            <w:r w:rsidRPr="003B605F">
              <w:t>5,46</w:t>
            </w:r>
          </w:p>
        </w:tc>
        <w:tc>
          <w:tcPr>
            <w:tcW w:w="1005" w:type="dxa"/>
            <w:noWrap/>
            <w:vAlign w:val="center"/>
            <w:hideMark/>
          </w:tcPr>
          <w:p w14:paraId="4437CF78"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05"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3C6BFC">
        <w:trPr>
          <w:trHeight w:val="300"/>
        </w:trPr>
        <w:tc>
          <w:tcPr>
            <w:tcW w:w="1020" w:type="dxa"/>
            <w:noWrap/>
            <w:vAlign w:val="center"/>
            <w:hideMark/>
          </w:tcPr>
          <w:p w14:paraId="0415A878" w14:textId="77777777" w:rsidR="003C6BFC" w:rsidRPr="003B605F" w:rsidRDefault="003C6BFC" w:rsidP="003C6BFC">
            <w:pPr>
              <w:pStyle w:val="Beschriftung"/>
              <w:jc w:val="center"/>
            </w:pPr>
            <w:r w:rsidRPr="003B605F">
              <w:t>SB-TK-C1-LU</w:t>
            </w:r>
          </w:p>
        </w:tc>
        <w:tc>
          <w:tcPr>
            <w:tcW w:w="1005" w:type="dxa"/>
            <w:noWrap/>
            <w:vAlign w:val="center"/>
            <w:hideMark/>
          </w:tcPr>
          <w:p w14:paraId="4DECB8F2" w14:textId="77777777" w:rsidR="003C6BFC" w:rsidRPr="003B605F" w:rsidRDefault="003C6BFC" w:rsidP="003C6BFC">
            <w:pPr>
              <w:pStyle w:val="Beschriftung"/>
              <w:jc w:val="center"/>
            </w:pPr>
            <w:r w:rsidRPr="003B605F">
              <w:t>2</w:t>
            </w:r>
          </w:p>
        </w:tc>
        <w:tc>
          <w:tcPr>
            <w:tcW w:w="1005" w:type="dxa"/>
            <w:noWrap/>
            <w:vAlign w:val="center"/>
            <w:hideMark/>
          </w:tcPr>
          <w:p w14:paraId="0D7FF2FA" w14:textId="77777777" w:rsidR="003C6BFC" w:rsidRPr="003B605F" w:rsidRDefault="003C6BFC" w:rsidP="003C6BFC">
            <w:pPr>
              <w:pStyle w:val="Beschriftung"/>
              <w:jc w:val="center"/>
            </w:pPr>
            <w:r w:rsidRPr="003B605F">
              <w:t>4,73</w:t>
            </w:r>
          </w:p>
        </w:tc>
        <w:tc>
          <w:tcPr>
            <w:tcW w:w="1005" w:type="dxa"/>
            <w:noWrap/>
            <w:vAlign w:val="center"/>
            <w:hideMark/>
          </w:tcPr>
          <w:p w14:paraId="00990790" w14:textId="77777777" w:rsidR="003C6BFC" w:rsidRPr="003B605F" w:rsidRDefault="003C6BFC" w:rsidP="003C6BFC">
            <w:pPr>
              <w:pStyle w:val="Beschriftung"/>
              <w:jc w:val="center"/>
            </w:pPr>
            <w:r w:rsidRPr="003B605F">
              <w:t>AF</w:t>
            </w:r>
          </w:p>
        </w:tc>
        <w:tc>
          <w:tcPr>
            <w:tcW w:w="1005" w:type="dxa"/>
            <w:vMerge/>
            <w:noWrap/>
            <w:vAlign w:val="center"/>
            <w:hideMark/>
          </w:tcPr>
          <w:p w14:paraId="09C3CF45" w14:textId="0E179C1A" w:rsidR="003C6BFC" w:rsidRPr="003B605F" w:rsidRDefault="003C6BFC" w:rsidP="003C6BFC">
            <w:pPr>
              <w:pStyle w:val="Beschriftung"/>
              <w:jc w:val="center"/>
            </w:pPr>
          </w:p>
        </w:tc>
        <w:tc>
          <w:tcPr>
            <w:tcW w:w="1005"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3C6BFC">
        <w:trPr>
          <w:trHeight w:val="300"/>
        </w:trPr>
        <w:tc>
          <w:tcPr>
            <w:tcW w:w="1020" w:type="dxa"/>
            <w:noWrap/>
            <w:vAlign w:val="center"/>
            <w:hideMark/>
          </w:tcPr>
          <w:p w14:paraId="552471E7" w14:textId="77777777" w:rsidR="003C6BFC" w:rsidRPr="003B605F" w:rsidRDefault="003C6BFC" w:rsidP="003C6BFC">
            <w:pPr>
              <w:pStyle w:val="Beschriftung"/>
              <w:jc w:val="center"/>
            </w:pPr>
            <w:r w:rsidRPr="003B605F">
              <w:t>SB-TK-C1-LU</w:t>
            </w:r>
          </w:p>
        </w:tc>
        <w:tc>
          <w:tcPr>
            <w:tcW w:w="1005" w:type="dxa"/>
            <w:noWrap/>
            <w:vAlign w:val="center"/>
            <w:hideMark/>
          </w:tcPr>
          <w:p w14:paraId="723280DC" w14:textId="77777777" w:rsidR="003C6BFC" w:rsidRPr="003B605F" w:rsidRDefault="003C6BFC" w:rsidP="003C6BFC">
            <w:pPr>
              <w:pStyle w:val="Beschriftung"/>
              <w:jc w:val="center"/>
            </w:pPr>
            <w:r w:rsidRPr="003B605F">
              <w:t>3</w:t>
            </w:r>
          </w:p>
        </w:tc>
        <w:tc>
          <w:tcPr>
            <w:tcW w:w="1005" w:type="dxa"/>
            <w:noWrap/>
            <w:vAlign w:val="center"/>
            <w:hideMark/>
          </w:tcPr>
          <w:p w14:paraId="16865EE0" w14:textId="77777777" w:rsidR="003C6BFC" w:rsidRPr="003B605F" w:rsidRDefault="003C6BFC" w:rsidP="003C6BFC">
            <w:pPr>
              <w:pStyle w:val="Beschriftung"/>
              <w:jc w:val="center"/>
            </w:pPr>
            <w:r w:rsidRPr="003B605F">
              <w:t>5,24</w:t>
            </w:r>
          </w:p>
        </w:tc>
        <w:tc>
          <w:tcPr>
            <w:tcW w:w="1005" w:type="dxa"/>
            <w:noWrap/>
            <w:vAlign w:val="center"/>
            <w:hideMark/>
          </w:tcPr>
          <w:p w14:paraId="3BF28108"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14CD896" w14:textId="5E791607" w:rsidR="003C6BFC" w:rsidRPr="003B605F" w:rsidRDefault="003C6BFC" w:rsidP="003C6BFC">
            <w:pPr>
              <w:pStyle w:val="Beschriftung"/>
              <w:jc w:val="center"/>
            </w:pPr>
          </w:p>
        </w:tc>
        <w:tc>
          <w:tcPr>
            <w:tcW w:w="1005"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3C6BFC">
        <w:trPr>
          <w:trHeight w:val="300"/>
        </w:trPr>
        <w:tc>
          <w:tcPr>
            <w:tcW w:w="1020" w:type="dxa"/>
            <w:noWrap/>
            <w:vAlign w:val="center"/>
            <w:hideMark/>
          </w:tcPr>
          <w:p w14:paraId="2335724A" w14:textId="77777777" w:rsidR="003C6BFC" w:rsidRPr="003B605F" w:rsidRDefault="003C6BFC" w:rsidP="003C6BFC">
            <w:pPr>
              <w:pStyle w:val="Beschriftung"/>
              <w:jc w:val="center"/>
            </w:pPr>
            <w:r w:rsidRPr="003B605F">
              <w:t>SB-TK-C1-S1</w:t>
            </w:r>
          </w:p>
        </w:tc>
        <w:tc>
          <w:tcPr>
            <w:tcW w:w="1005" w:type="dxa"/>
            <w:noWrap/>
            <w:vAlign w:val="center"/>
            <w:hideMark/>
          </w:tcPr>
          <w:p w14:paraId="546E55C7" w14:textId="77777777" w:rsidR="003C6BFC" w:rsidRPr="003B605F" w:rsidRDefault="003C6BFC" w:rsidP="003C6BFC">
            <w:pPr>
              <w:pStyle w:val="Beschriftung"/>
              <w:jc w:val="center"/>
            </w:pPr>
            <w:r w:rsidRPr="003B605F">
              <w:t>1</w:t>
            </w:r>
          </w:p>
        </w:tc>
        <w:tc>
          <w:tcPr>
            <w:tcW w:w="1005" w:type="dxa"/>
            <w:noWrap/>
            <w:vAlign w:val="center"/>
            <w:hideMark/>
          </w:tcPr>
          <w:p w14:paraId="27DD856B" w14:textId="77777777" w:rsidR="003C6BFC" w:rsidRPr="003B605F" w:rsidRDefault="003C6BFC" w:rsidP="003C6BFC">
            <w:pPr>
              <w:pStyle w:val="Beschriftung"/>
              <w:jc w:val="center"/>
            </w:pPr>
            <w:r w:rsidRPr="003B605F">
              <w:t>5,92</w:t>
            </w:r>
          </w:p>
        </w:tc>
        <w:tc>
          <w:tcPr>
            <w:tcW w:w="1005" w:type="dxa"/>
            <w:noWrap/>
            <w:vAlign w:val="center"/>
            <w:hideMark/>
          </w:tcPr>
          <w:p w14:paraId="78541057"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05"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3C6BFC">
        <w:trPr>
          <w:trHeight w:val="300"/>
        </w:trPr>
        <w:tc>
          <w:tcPr>
            <w:tcW w:w="1020" w:type="dxa"/>
            <w:noWrap/>
            <w:vAlign w:val="center"/>
            <w:hideMark/>
          </w:tcPr>
          <w:p w14:paraId="61B34784" w14:textId="77777777" w:rsidR="003C6BFC" w:rsidRPr="003B605F" w:rsidRDefault="003C6BFC" w:rsidP="003C6BFC">
            <w:pPr>
              <w:pStyle w:val="Beschriftung"/>
              <w:jc w:val="center"/>
            </w:pPr>
            <w:r w:rsidRPr="003B605F">
              <w:t>SB-TK-C1-S1</w:t>
            </w:r>
          </w:p>
        </w:tc>
        <w:tc>
          <w:tcPr>
            <w:tcW w:w="1005" w:type="dxa"/>
            <w:noWrap/>
            <w:vAlign w:val="center"/>
            <w:hideMark/>
          </w:tcPr>
          <w:p w14:paraId="35CB897E" w14:textId="77777777" w:rsidR="003C6BFC" w:rsidRPr="003B605F" w:rsidRDefault="003C6BFC" w:rsidP="003C6BFC">
            <w:pPr>
              <w:pStyle w:val="Beschriftung"/>
              <w:jc w:val="center"/>
            </w:pPr>
            <w:r w:rsidRPr="003B605F">
              <w:t>10</w:t>
            </w:r>
          </w:p>
        </w:tc>
        <w:tc>
          <w:tcPr>
            <w:tcW w:w="1005" w:type="dxa"/>
            <w:noWrap/>
            <w:vAlign w:val="center"/>
            <w:hideMark/>
          </w:tcPr>
          <w:p w14:paraId="5C6667E2" w14:textId="77777777" w:rsidR="003C6BFC" w:rsidRPr="003B605F" w:rsidRDefault="003C6BFC" w:rsidP="003C6BFC">
            <w:pPr>
              <w:pStyle w:val="Beschriftung"/>
              <w:jc w:val="center"/>
            </w:pPr>
            <w:r w:rsidRPr="003B605F">
              <w:t>5,87</w:t>
            </w:r>
          </w:p>
        </w:tc>
        <w:tc>
          <w:tcPr>
            <w:tcW w:w="1005" w:type="dxa"/>
            <w:noWrap/>
            <w:vAlign w:val="center"/>
            <w:hideMark/>
          </w:tcPr>
          <w:p w14:paraId="5FAC436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EA1F139" w14:textId="0DD6ED48" w:rsidR="003C6BFC" w:rsidRPr="003B605F" w:rsidRDefault="003C6BFC" w:rsidP="003C6BFC">
            <w:pPr>
              <w:pStyle w:val="Beschriftung"/>
              <w:jc w:val="center"/>
            </w:pPr>
          </w:p>
        </w:tc>
        <w:tc>
          <w:tcPr>
            <w:tcW w:w="1005"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3C6BFC">
        <w:trPr>
          <w:trHeight w:val="300"/>
        </w:trPr>
        <w:tc>
          <w:tcPr>
            <w:tcW w:w="1020" w:type="dxa"/>
            <w:noWrap/>
            <w:vAlign w:val="center"/>
            <w:hideMark/>
          </w:tcPr>
          <w:p w14:paraId="661C949D" w14:textId="77777777" w:rsidR="003C6BFC" w:rsidRPr="003B605F" w:rsidRDefault="003C6BFC" w:rsidP="003C6BFC">
            <w:pPr>
              <w:pStyle w:val="Beschriftung"/>
              <w:jc w:val="center"/>
            </w:pPr>
            <w:r w:rsidRPr="003B605F">
              <w:t>SB-TK-C1-S1</w:t>
            </w:r>
          </w:p>
        </w:tc>
        <w:tc>
          <w:tcPr>
            <w:tcW w:w="1005" w:type="dxa"/>
            <w:noWrap/>
            <w:vAlign w:val="center"/>
            <w:hideMark/>
          </w:tcPr>
          <w:p w14:paraId="717E4A43" w14:textId="77777777" w:rsidR="003C6BFC" w:rsidRPr="003B605F" w:rsidRDefault="003C6BFC" w:rsidP="003C6BFC">
            <w:pPr>
              <w:pStyle w:val="Beschriftung"/>
              <w:jc w:val="center"/>
            </w:pPr>
            <w:r w:rsidRPr="003B605F">
              <w:t>11</w:t>
            </w:r>
          </w:p>
        </w:tc>
        <w:tc>
          <w:tcPr>
            <w:tcW w:w="1005" w:type="dxa"/>
            <w:noWrap/>
            <w:vAlign w:val="center"/>
            <w:hideMark/>
          </w:tcPr>
          <w:p w14:paraId="14F3D684" w14:textId="77777777" w:rsidR="003C6BFC" w:rsidRPr="003B605F" w:rsidRDefault="003C6BFC" w:rsidP="003C6BFC">
            <w:pPr>
              <w:pStyle w:val="Beschriftung"/>
              <w:jc w:val="center"/>
            </w:pPr>
            <w:r w:rsidRPr="003B605F">
              <w:t>6,06</w:t>
            </w:r>
          </w:p>
        </w:tc>
        <w:tc>
          <w:tcPr>
            <w:tcW w:w="1005" w:type="dxa"/>
            <w:noWrap/>
            <w:vAlign w:val="center"/>
            <w:hideMark/>
          </w:tcPr>
          <w:p w14:paraId="69794843"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CD62906" w14:textId="27C9B998" w:rsidR="003C6BFC" w:rsidRPr="003B605F" w:rsidRDefault="003C6BFC" w:rsidP="003C6BFC">
            <w:pPr>
              <w:pStyle w:val="Beschriftung"/>
              <w:jc w:val="center"/>
            </w:pPr>
          </w:p>
        </w:tc>
        <w:tc>
          <w:tcPr>
            <w:tcW w:w="1005"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3C6BFC">
        <w:trPr>
          <w:trHeight w:val="300"/>
        </w:trPr>
        <w:tc>
          <w:tcPr>
            <w:tcW w:w="1020" w:type="dxa"/>
            <w:noWrap/>
            <w:vAlign w:val="center"/>
            <w:hideMark/>
          </w:tcPr>
          <w:p w14:paraId="56A7BBD9" w14:textId="77777777" w:rsidR="003C6BFC" w:rsidRPr="003B605F" w:rsidRDefault="003C6BFC" w:rsidP="003C6BFC">
            <w:pPr>
              <w:pStyle w:val="Beschriftung"/>
              <w:jc w:val="center"/>
            </w:pPr>
            <w:r w:rsidRPr="003B605F">
              <w:t>SB-TK-C1-S1</w:t>
            </w:r>
          </w:p>
        </w:tc>
        <w:tc>
          <w:tcPr>
            <w:tcW w:w="1005" w:type="dxa"/>
            <w:noWrap/>
            <w:vAlign w:val="center"/>
            <w:hideMark/>
          </w:tcPr>
          <w:p w14:paraId="7BDE68B8" w14:textId="77777777" w:rsidR="003C6BFC" w:rsidRPr="003B605F" w:rsidRDefault="003C6BFC" w:rsidP="003C6BFC">
            <w:pPr>
              <w:pStyle w:val="Beschriftung"/>
              <w:jc w:val="center"/>
            </w:pPr>
            <w:r w:rsidRPr="003B605F">
              <w:t>12</w:t>
            </w:r>
          </w:p>
        </w:tc>
        <w:tc>
          <w:tcPr>
            <w:tcW w:w="1005" w:type="dxa"/>
            <w:noWrap/>
            <w:vAlign w:val="center"/>
            <w:hideMark/>
          </w:tcPr>
          <w:p w14:paraId="1E644279" w14:textId="77777777" w:rsidR="003C6BFC" w:rsidRPr="003B605F" w:rsidRDefault="003C6BFC" w:rsidP="003C6BFC">
            <w:pPr>
              <w:pStyle w:val="Beschriftung"/>
              <w:jc w:val="center"/>
            </w:pPr>
            <w:r w:rsidRPr="003B605F">
              <w:t>6,96</w:t>
            </w:r>
          </w:p>
        </w:tc>
        <w:tc>
          <w:tcPr>
            <w:tcW w:w="1005" w:type="dxa"/>
            <w:noWrap/>
            <w:vAlign w:val="center"/>
            <w:hideMark/>
          </w:tcPr>
          <w:p w14:paraId="0756D787"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29971908" w14:textId="2CFB32C9" w:rsidR="003C6BFC" w:rsidRPr="003B605F" w:rsidRDefault="003C6BFC" w:rsidP="003C6BFC">
            <w:pPr>
              <w:pStyle w:val="Beschriftung"/>
              <w:jc w:val="center"/>
            </w:pPr>
          </w:p>
        </w:tc>
        <w:tc>
          <w:tcPr>
            <w:tcW w:w="1005"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3C6BFC">
        <w:trPr>
          <w:trHeight w:val="300"/>
        </w:trPr>
        <w:tc>
          <w:tcPr>
            <w:tcW w:w="1020" w:type="dxa"/>
            <w:noWrap/>
            <w:vAlign w:val="center"/>
            <w:hideMark/>
          </w:tcPr>
          <w:p w14:paraId="672F6634" w14:textId="77777777" w:rsidR="003C6BFC" w:rsidRPr="003B605F" w:rsidRDefault="003C6BFC" w:rsidP="003C6BFC">
            <w:pPr>
              <w:pStyle w:val="Beschriftung"/>
              <w:jc w:val="center"/>
            </w:pPr>
            <w:r w:rsidRPr="003B605F">
              <w:t>SB-TK-C1-S1</w:t>
            </w:r>
          </w:p>
        </w:tc>
        <w:tc>
          <w:tcPr>
            <w:tcW w:w="1005" w:type="dxa"/>
            <w:noWrap/>
            <w:vAlign w:val="center"/>
            <w:hideMark/>
          </w:tcPr>
          <w:p w14:paraId="2070D367" w14:textId="77777777" w:rsidR="003C6BFC" w:rsidRPr="003B605F" w:rsidRDefault="003C6BFC" w:rsidP="003C6BFC">
            <w:pPr>
              <w:pStyle w:val="Beschriftung"/>
              <w:jc w:val="center"/>
            </w:pPr>
            <w:r w:rsidRPr="003B605F">
              <w:t>13</w:t>
            </w:r>
          </w:p>
        </w:tc>
        <w:tc>
          <w:tcPr>
            <w:tcW w:w="1005" w:type="dxa"/>
            <w:noWrap/>
            <w:vAlign w:val="center"/>
            <w:hideMark/>
          </w:tcPr>
          <w:p w14:paraId="236AC939" w14:textId="77777777" w:rsidR="003C6BFC" w:rsidRPr="003B605F" w:rsidRDefault="003C6BFC" w:rsidP="003C6BFC">
            <w:pPr>
              <w:pStyle w:val="Beschriftung"/>
              <w:jc w:val="center"/>
            </w:pPr>
            <w:r w:rsidRPr="003B605F">
              <w:t>6,58</w:t>
            </w:r>
          </w:p>
        </w:tc>
        <w:tc>
          <w:tcPr>
            <w:tcW w:w="1005" w:type="dxa"/>
            <w:noWrap/>
            <w:vAlign w:val="center"/>
            <w:hideMark/>
          </w:tcPr>
          <w:p w14:paraId="52B64907"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361C69A9" w14:textId="1169E0BA" w:rsidR="003C6BFC" w:rsidRPr="003B605F" w:rsidRDefault="003C6BFC" w:rsidP="003C6BFC">
            <w:pPr>
              <w:pStyle w:val="Beschriftung"/>
              <w:jc w:val="center"/>
            </w:pPr>
          </w:p>
        </w:tc>
        <w:tc>
          <w:tcPr>
            <w:tcW w:w="1005"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3C6BFC">
        <w:trPr>
          <w:trHeight w:val="300"/>
        </w:trPr>
        <w:tc>
          <w:tcPr>
            <w:tcW w:w="1020" w:type="dxa"/>
            <w:noWrap/>
            <w:vAlign w:val="center"/>
            <w:hideMark/>
          </w:tcPr>
          <w:p w14:paraId="53C4EBB5" w14:textId="77777777" w:rsidR="003C6BFC" w:rsidRPr="003B605F" w:rsidRDefault="003C6BFC" w:rsidP="003C6BFC">
            <w:pPr>
              <w:pStyle w:val="Beschriftung"/>
              <w:jc w:val="center"/>
            </w:pPr>
            <w:r w:rsidRPr="003B605F">
              <w:t>SB-TK-C1-S1</w:t>
            </w:r>
          </w:p>
        </w:tc>
        <w:tc>
          <w:tcPr>
            <w:tcW w:w="1005" w:type="dxa"/>
            <w:noWrap/>
            <w:vAlign w:val="center"/>
            <w:hideMark/>
          </w:tcPr>
          <w:p w14:paraId="44936FE5" w14:textId="77777777" w:rsidR="003C6BFC" w:rsidRPr="003B605F" w:rsidRDefault="003C6BFC" w:rsidP="003C6BFC">
            <w:pPr>
              <w:pStyle w:val="Beschriftung"/>
              <w:jc w:val="center"/>
            </w:pPr>
            <w:r w:rsidRPr="003B605F">
              <w:t>2</w:t>
            </w:r>
          </w:p>
        </w:tc>
        <w:tc>
          <w:tcPr>
            <w:tcW w:w="1005" w:type="dxa"/>
            <w:noWrap/>
            <w:vAlign w:val="center"/>
            <w:hideMark/>
          </w:tcPr>
          <w:p w14:paraId="673888AB" w14:textId="77777777" w:rsidR="003C6BFC" w:rsidRPr="003B605F" w:rsidRDefault="003C6BFC" w:rsidP="003C6BFC">
            <w:pPr>
              <w:pStyle w:val="Beschriftung"/>
              <w:jc w:val="center"/>
            </w:pPr>
            <w:r w:rsidRPr="003B605F">
              <w:t>5,88</w:t>
            </w:r>
          </w:p>
        </w:tc>
        <w:tc>
          <w:tcPr>
            <w:tcW w:w="1005" w:type="dxa"/>
            <w:noWrap/>
            <w:vAlign w:val="center"/>
            <w:hideMark/>
          </w:tcPr>
          <w:p w14:paraId="7EDFF836"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14225A0" w14:textId="37DCB8B4" w:rsidR="003C6BFC" w:rsidRPr="003B605F" w:rsidRDefault="003C6BFC" w:rsidP="003C6BFC">
            <w:pPr>
              <w:pStyle w:val="Beschriftung"/>
              <w:jc w:val="center"/>
            </w:pPr>
          </w:p>
        </w:tc>
        <w:tc>
          <w:tcPr>
            <w:tcW w:w="1005"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3C6BFC">
        <w:trPr>
          <w:trHeight w:val="300"/>
        </w:trPr>
        <w:tc>
          <w:tcPr>
            <w:tcW w:w="1020" w:type="dxa"/>
            <w:noWrap/>
            <w:vAlign w:val="center"/>
            <w:hideMark/>
          </w:tcPr>
          <w:p w14:paraId="1E3F5906" w14:textId="77777777" w:rsidR="003C6BFC" w:rsidRPr="003B605F" w:rsidRDefault="003C6BFC" w:rsidP="003C6BFC">
            <w:pPr>
              <w:pStyle w:val="Beschriftung"/>
              <w:jc w:val="center"/>
            </w:pPr>
            <w:r w:rsidRPr="003B605F">
              <w:t>SB-TK-C1-S1</w:t>
            </w:r>
          </w:p>
        </w:tc>
        <w:tc>
          <w:tcPr>
            <w:tcW w:w="1005" w:type="dxa"/>
            <w:noWrap/>
            <w:vAlign w:val="center"/>
            <w:hideMark/>
          </w:tcPr>
          <w:p w14:paraId="7F470D26" w14:textId="77777777" w:rsidR="003C6BFC" w:rsidRPr="003B605F" w:rsidRDefault="003C6BFC" w:rsidP="003C6BFC">
            <w:pPr>
              <w:pStyle w:val="Beschriftung"/>
              <w:jc w:val="center"/>
            </w:pPr>
            <w:r w:rsidRPr="003B605F">
              <w:t>3</w:t>
            </w:r>
          </w:p>
        </w:tc>
        <w:tc>
          <w:tcPr>
            <w:tcW w:w="1005" w:type="dxa"/>
            <w:noWrap/>
            <w:vAlign w:val="center"/>
            <w:hideMark/>
          </w:tcPr>
          <w:p w14:paraId="63D06011" w14:textId="77777777" w:rsidR="003C6BFC" w:rsidRPr="003B605F" w:rsidRDefault="003C6BFC" w:rsidP="003C6BFC">
            <w:pPr>
              <w:pStyle w:val="Beschriftung"/>
              <w:jc w:val="center"/>
            </w:pPr>
            <w:r w:rsidRPr="003B605F">
              <w:t>6,73</w:t>
            </w:r>
          </w:p>
        </w:tc>
        <w:tc>
          <w:tcPr>
            <w:tcW w:w="1005" w:type="dxa"/>
            <w:noWrap/>
            <w:vAlign w:val="center"/>
            <w:hideMark/>
          </w:tcPr>
          <w:p w14:paraId="4C02505B"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FD18748" w14:textId="7C8BB4E5" w:rsidR="003C6BFC" w:rsidRPr="003B605F" w:rsidRDefault="003C6BFC" w:rsidP="003C6BFC">
            <w:pPr>
              <w:pStyle w:val="Beschriftung"/>
              <w:jc w:val="center"/>
            </w:pPr>
          </w:p>
        </w:tc>
        <w:tc>
          <w:tcPr>
            <w:tcW w:w="1005"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3C6BFC">
        <w:trPr>
          <w:trHeight w:val="300"/>
        </w:trPr>
        <w:tc>
          <w:tcPr>
            <w:tcW w:w="1020" w:type="dxa"/>
            <w:noWrap/>
            <w:vAlign w:val="center"/>
            <w:hideMark/>
          </w:tcPr>
          <w:p w14:paraId="6CC6FF86" w14:textId="77777777" w:rsidR="003C6BFC" w:rsidRPr="003B605F" w:rsidRDefault="003C6BFC" w:rsidP="003C6BFC">
            <w:pPr>
              <w:pStyle w:val="Beschriftung"/>
              <w:jc w:val="center"/>
            </w:pPr>
            <w:r w:rsidRPr="003B605F">
              <w:t>SB-TK-C1-S1</w:t>
            </w:r>
          </w:p>
        </w:tc>
        <w:tc>
          <w:tcPr>
            <w:tcW w:w="1005" w:type="dxa"/>
            <w:noWrap/>
            <w:vAlign w:val="center"/>
            <w:hideMark/>
          </w:tcPr>
          <w:p w14:paraId="2945BBC8" w14:textId="77777777" w:rsidR="003C6BFC" w:rsidRPr="003B605F" w:rsidRDefault="003C6BFC" w:rsidP="003C6BFC">
            <w:pPr>
              <w:pStyle w:val="Beschriftung"/>
              <w:jc w:val="center"/>
            </w:pPr>
            <w:r w:rsidRPr="003B605F">
              <w:t>4</w:t>
            </w:r>
          </w:p>
        </w:tc>
        <w:tc>
          <w:tcPr>
            <w:tcW w:w="1005" w:type="dxa"/>
            <w:noWrap/>
            <w:vAlign w:val="center"/>
            <w:hideMark/>
          </w:tcPr>
          <w:p w14:paraId="7341A41F" w14:textId="77777777" w:rsidR="003C6BFC" w:rsidRPr="003B605F" w:rsidRDefault="003C6BFC" w:rsidP="003C6BFC">
            <w:pPr>
              <w:pStyle w:val="Beschriftung"/>
              <w:jc w:val="center"/>
            </w:pPr>
            <w:r w:rsidRPr="003B605F">
              <w:t>6,05</w:t>
            </w:r>
          </w:p>
        </w:tc>
        <w:tc>
          <w:tcPr>
            <w:tcW w:w="1005" w:type="dxa"/>
            <w:noWrap/>
            <w:vAlign w:val="center"/>
            <w:hideMark/>
          </w:tcPr>
          <w:p w14:paraId="38422981"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D3F1799" w14:textId="3378409F" w:rsidR="003C6BFC" w:rsidRPr="003B605F" w:rsidRDefault="003C6BFC" w:rsidP="003C6BFC">
            <w:pPr>
              <w:pStyle w:val="Beschriftung"/>
              <w:jc w:val="center"/>
            </w:pPr>
          </w:p>
        </w:tc>
        <w:tc>
          <w:tcPr>
            <w:tcW w:w="1005"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3C6BFC">
        <w:trPr>
          <w:trHeight w:val="300"/>
        </w:trPr>
        <w:tc>
          <w:tcPr>
            <w:tcW w:w="1020" w:type="dxa"/>
            <w:noWrap/>
            <w:vAlign w:val="center"/>
            <w:hideMark/>
          </w:tcPr>
          <w:p w14:paraId="33B93CDB" w14:textId="77777777" w:rsidR="003C6BFC" w:rsidRPr="003B605F" w:rsidRDefault="003C6BFC" w:rsidP="003C6BFC">
            <w:pPr>
              <w:pStyle w:val="Beschriftung"/>
              <w:jc w:val="center"/>
            </w:pPr>
            <w:r w:rsidRPr="003B605F">
              <w:t>SB-TK-C1-S1</w:t>
            </w:r>
          </w:p>
        </w:tc>
        <w:tc>
          <w:tcPr>
            <w:tcW w:w="1005" w:type="dxa"/>
            <w:noWrap/>
            <w:vAlign w:val="center"/>
            <w:hideMark/>
          </w:tcPr>
          <w:p w14:paraId="6460772C" w14:textId="77777777" w:rsidR="003C6BFC" w:rsidRPr="003B605F" w:rsidRDefault="003C6BFC" w:rsidP="003C6BFC">
            <w:pPr>
              <w:pStyle w:val="Beschriftung"/>
              <w:jc w:val="center"/>
            </w:pPr>
            <w:r w:rsidRPr="003B605F">
              <w:t>5</w:t>
            </w:r>
          </w:p>
        </w:tc>
        <w:tc>
          <w:tcPr>
            <w:tcW w:w="1005" w:type="dxa"/>
            <w:noWrap/>
            <w:vAlign w:val="center"/>
            <w:hideMark/>
          </w:tcPr>
          <w:p w14:paraId="63C8B61D" w14:textId="77777777" w:rsidR="003C6BFC" w:rsidRPr="003B605F" w:rsidRDefault="003C6BFC" w:rsidP="003C6BFC">
            <w:pPr>
              <w:pStyle w:val="Beschriftung"/>
              <w:jc w:val="center"/>
            </w:pPr>
            <w:r w:rsidRPr="003B605F">
              <w:t>7,48</w:t>
            </w:r>
          </w:p>
        </w:tc>
        <w:tc>
          <w:tcPr>
            <w:tcW w:w="1005" w:type="dxa"/>
            <w:noWrap/>
            <w:vAlign w:val="center"/>
            <w:hideMark/>
          </w:tcPr>
          <w:p w14:paraId="25FF5C4A"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0844FFC" w14:textId="2A7442D0" w:rsidR="003C6BFC" w:rsidRPr="003B605F" w:rsidRDefault="003C6BFC" w:rsidP="003C6BFC">
            <w:pPr>
              <w:pStyle w:val="Beschriftung"/>
              <w:jc w:val="center"/>
            </w:pPr>
          </w:p>
        </w:tc>
        <w:tc>
          <w:tcPr>
            <w:tcW w:w="1005"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3C6BFC">
        <w:trPr>
          <w:trHeight w:val="300"/>
        </w:trPr>
        <w:tc>
          <w:tcPr>
            <w:tcW w:w="1020" w:type="dxa"/>
            <w:noWrap/>
            <w:vAlign w:val="center"/>
            <w:hideMark/>
          </w:tcPr>
          <w:p w14:paraId="73B81C42" w14:textId="77777777" w:rsidR="003C6BFC" w:rsidRPr="003B605F" w:rsidRDefault="003C6BFC" w:rsidP="003C6BFC">
            <w:pPr>
              <w:pStyle w:val="Beschriftung"/>
              <w:jc w:val="center"/>
            </w:pPr>
            <w:r w:rsidRPr="003B605F">
              <w:t>SB-TK-C1-S1</w:t>
            </w:r>
          </w:p>
        </w:tc>
        <w:tc>
          <w:tcPr>
            <w:tcW w:w="1005" w:type="dxa"/>
            <w:noWrap/>
            <w:vAlign w:val="center"/>
            <w:hideMark/>
          </w:tcPr>
          <w:p w14:paraId="7920F919" w14:textId="77777777" w:rsidR="003C6BFC" w:rsidRPr="003B605F" w:rsidRDefault="003C6BFC" w:rsidP="003C6BFC">
            <w:pPr>
              <w:pStyle w:val="Beschriftung"/>
              <w:jc w:val="center"/>
            </w:pPr>
            <w:r w:rsidRPr="003B605F">
              <w:t>6</w:t>
            </w:r>
          </w:p>
        </w:tc>
        <w:tc>
          <w:tcPr>
            <w:tcW w:w="1005" w:type="dxa"/>
            <w:noWrap/>
            <w:vAlign w:val="center"/>
            <w:hideMark/>
          </w:tcPr>
          <w:p w14:paraId="01012E4B" w14:textId="77777777" w:rsidR="003C6BFC" w:rsidRPr="003B605F" w:rsidRDefault="003C6BFC" w:rsidP="003C6BFC">
            <w:pPr>
              <w:pStyle w:val="Beschriftung"/>
              <w:jc w:val="center"/>
            </w:pPr>
            <w:r w:rsidRPr="003B605F">
              <w:t>5,5</w:t>
            </w:r>
          </w:p>
        </w:tc>
        <w:tc>
          <w:tcPr>
            <w:tcW w:w="1005" w:type="dxa"/>
            <w:noWrap/>
            <w:vAlign w:val="center"/>
            <w:hideMark/>
          </w:tcPr>
          <w:p w14:paraId="2559B09D"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CD947CE" w14:textId="31557629" w:rsidR="003C6BFC" w:rsidRPr="003B605F" w:rsidRDefault="003C6BFC" w:rsidP="003C6BFC">
            <w:pPr>
              <w:pStyle w:val="Beschriftung"/>
              <w:jc w:val="center"/>
            </w:pPr>
          </w:p>
        </w:tc>
        <w:tc>
          <w:tcPr>
            <w:tcW w:w="1005"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3C6BFC">
        <w:trPr>
          <w:trHeight w:val="300"/>
        </w:trPr>
        <w:tc>
          <w:tcPr>
            <w:tcW w:w="1020" w:type="dxa"/>
            <w:noWrap/>
            <w:vAlign w:val="center"/>
            <w:hideMark/>
          </w:tcPr>
          <w:p w14:paraId="39957CA0" w14:textId="77777777" w:rsidR="003C6BFC" w:rsidRPr="003B605F" w:rsidRDefault="003C6BFC" w:rsidP="003C6BFC">
            <w:pPr>
              <w:pStyle w:val="Beschriftung"/>
              <w:jc w:val="center"/>
            </w:pPr>
            <w:r w:rsidRPr="003B605F">
              <w:t>SB-TK-C1-S1</w:t>
            </w:r>
          </w:p>
        </w:tc>
        <w:tc>
          <w:tcPr>
            <w:tcW w:w="1005" w:type="dxa"/>
            <w:noWrap/>
            <w:vAlign w:val="center"/>
            <w:hideMark/>
          </w:tcPr>
          <w:p w14:paraId="36DAD028" w14:textId="77777777" w:rsidR="003C6BFC" w:rsidRPr="003B605F" w:rsidRDefault="003C6BFC" w:rsidP="003C6BFC">
            <w:pPr>
              <w:pStyle w:val="Beschriftung"/>
              <w:jc w:val="center"/>
            </w:pPr>
            <w:r w:rsidRPr="003B605F">
              <w:t>7</w:t>
            </w:r>
          </w:p>
        </w:tc>
        <w:tc>
          <w:tcPr>
            <w:tcW w:w="1005" w:type="dxa"/>
            <w:noWrap/>
            <w:vAlign w:val="center"/>
            <w:hideMark/>
          </w:tcPr>
          <w:p w14:paraId="037053B2" w14:textId="77777777" w:rsidR="003C6BFC" w:rsidRPr="003B605F" w:rsidRDefault="003C6BFC" w:rsidP="003C6BFC">
            <w:pPr>
              <w:pStyle w:val="Beschriftung"/>
              <w:jc w:val="center"/>
            </w:pPr>
            <w:r w:rsidRPr="003B605F">
              <w:t>5,94</w:t>
            </w:r>
          </w:p>
        </w:tc>
        <w:tc>
          <w:tcPr>
            <w:tcW w:w="1005" w:type="dxa"/>
            <w:noWrap/>
            <w:vAlign w:val="center"/>
            <w:hideMark/>
          </w:tcPr>
          <w:p w14:paraId="074779E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C1B78A4" w14:textId="4DAFAA6E" w:rsidR="003C6BFC" w:rsidRPr="003B605F" w:rsidRDefault="003C6BFC" w:rsidP="003C6BFC">
            <w:pPr>
              <w:pStyle w:val="Beschriftung"/>
              <w:jc w:val="center"/>
            </w:pPr>
          </w:p>
        </w:tc>
        <w:tc>
          <w:tcPr>
            <w:tcW w:w="1005"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3C6BFC">
        <w:trPr>
          <w:trHeight w:val="300"/>
        </w:trPr>
        <w:tc>
          <w:tcPr>
            <w:tcW w:w="1020" w:type="dxa"/>
            <w:noWrap/>
            <w:vAlign w:val="center"/>
            <w:hideMark/>
          </w:tcPr>
          <w:p w14:paraId="75ABCFF7" w14:textId="77777777" w:rsidR="003C6BFC" w:rsidRPr="003B605F" w:rsidRDefault="003C6BFC" w:rsidP="003C6BFC">
            <w:pPr>
              <w:pStyle w:val="Beschriftung"/>
              <w:jc w:val="center"/>
            </w:pPr>
            <w:r w:rsidRPr="003B605F">
              <w:t>SB-TK-C1-S1</w:t>
            </w:r>
          </w:p>
        </w:tc>
        <w:tc>
          <w:tcPr>
            <w:tcW w:w="1005" w:type="dxa"/>
            <w:noWrap/>
            <w:vAlign w:val="center"/>
            <w:hideMark/>
          </w:tcPr>
          <w:p w14:paraId="5B563FD9" w14:textId="77777777" w:rsidR="003C6BFC" w:rsidRPr="003B605F" w:rsidRDefault="003C6BFC" w:rsidP="003C6BFC">
            <w:pPr>
              <w:pStyle w:val="Beschriftung"/>
              <w:jc w:val="center"/>
            </w:pPr>
            <w:r w:rsidRPr="003B605F">
              <w:t>8</w:t>
            </w:r>
          </w:p>
        </w:tc>
        <w:tc>
          <w:tcPr>
            <w:tcW w:w="1005" w:type="dxa"/>
            <w:noWrap/>
            <w:vAlign w:val="center"/>
            <w:hideMark/>
          </w:tcPr>
          <w:p w14:paraId="16DC5142" w14:textId="77777777" w:rsidR="003C6BFC" w:rsidRPr="003B605F" w:rsidRDefault="003C6BFC" w:rsidP="003C6BFC">
            <w:pPr>
              <w:pStyle w:val="Beschriftung"/>
              <w:jc w:val="center"/>
            </w:pPr>
            <w:r w:rsidRPr="003B605F">
              <w:t>7,31</w:t>
            </w:r>
          </w:p>
        </w:tc>
        <w:tc>
          <w:tcPr>
            <w:tcW w:w="1005" w:type="dxa"/>
            <w:noWrap/>
            <w:vAlign w:val="center"/>
            <w:hideMark/>
          </w:tcPr>
          <w:p w14:paraId="1D261A4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9CA222D" w14:textId="06131B8C" w:rsidR="003C6BFC" w:rsidRPr="003B605F" w:rsidRDefault="003C6BFC" w:rsidP="003C6BFC">
            <w:pPr>
              <w:pStyle w:val="Beschriftung"/>
              <w:jc w:val="center"/>
            </w:pPr>
          </w:p>
        </w:tc>
        <w:tc>
          <w:tcPr>
            <w:tcW w:w="1005"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3C6BFC">
        <w:trPr>
          <w:trHeight w:val="300"/>
        </w:trPr>
        <w:tc>
          <w:tcPr>
            <w:tcW w:w="1020" w:type="dxa"/>
            <w:noWrap/>
            <w:vAlign w:val="center"/>
            <w:hideMark/>
          </w:tcPr>
          <w:p w14:paraId="76CCBB53" w14:textId="77777777" w:rsidR="003C6BFC" w:rsidRPr="003B605F" w:rsidRDefault="003C6BFC" w:rsidP="003C6BFC">
            <w:pPr>
              <w:pStyle w:val="Beschriftung"/>
              <w:jc w:val="center"/>
            </w:pPr>
            <w:r w:rsidRPr="003B605F">
              <w:lastRenderedPageBreak/>
              <w:t>SB-TK-C1-S1</w:t>
            </w:r>
          </w:p>
        </w:tc>
        <w:tc>
          <w:tcPr>
            <w:tcW w:w="1005" w:type="dxa"/>
            <w:noWrap/>
            <w:vAlign w:val="center"/>
            <w:hideMark/>
          </w:tcPr>
          <w:p w14:paraId="273B48F4" w14:textId="77777777" w:rsidR="003C6BFC" w:rsidRPr="003B605F" w:rsidRDefault="003C6BFC" w:rsidP="003C6BFC">
            <w:pPr>
              <w:pStyle w:val="Beschriftung"/>
              <w:jc w:val="center"/>
            </w:pPr>
            <w:r w:rsidRPr="003B605F">
              <w:t>9</w:t>
            </w:r>
          </w:p>
        </w:tc>
        <w:tc>
          <w:tcPr>
            <w:tcW w:w="1005" w:type="dxa"/>
            <w:noWrap/>
            <w:vAlign w:val="center"/>
            <w:hideMark/>
          </w:tcPr>
          <w:p w14:paraId="286A7E67" w14:textId="77777777" w:rsidR="003C6BFC" w:rsidRPr="003B605F" w:rsidRDefault="003C6BFC" w:rsidP="003C6BFC">
            <w:pPr>
              <w:pStyle w:val="Beschriftung"/>
              <w:jc w:val="center"/>
            </w:pPr>
            <w:r w:rsidRPr="003B605F">
              <w:t>5,67</w:t>
            </w:r>
          </w:p>
        </w:tc>
        <w:tc>
          <w:tcPr>
            <w:tcW w:w="1005" w:type="dxa"/>
            <w:noWrap/>
            <w:vAlign w:val="center"/>
            <w:hideMark/>
          </w:tcPr>
          <w:p w14:paraId="187FED0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EB483BF" w14:textId="597C4DB7" w:rsidR="003C6BFC" w:rsidRPr="003B605F" w:rsidRDefault="003C6BFC" w:rsidP="003C6BFC">
            <w:pPr>
              <w:pStyle w:val="Beschriftung"/>
              <w:jc w:val="center"/>
            </w:pPr>
          </w:p>
        </w:tc>
        <w:tc>
          <w:tcPr>
            <w:tcW w:w="1005"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3C6BFC">
        <w:trPr>
          <w:trHeight w:val="300"/>
        </w:trPr>
        <w:tc>
          <w:tcPr>
            <w:tcW w:w="1020" w:type="dxa"/>
            <w:noWrap/>
            <w:vAlign w:val="center"/>
            <w:hideMark/>
          </w:tcPr>
          <w:p w14:paraId="18776A3E" w14:textId="77777777" w:rsidR="003C6BFC" w:rsidRPr="003B605F" w:rsidRDefault="003C6BFC" w:rsidP="003C6BFC">
            <w:pPr>
              <w:pStyle w:val="Beschriftung"/>
              <w:jc w:val="center"/>
            </w:pPr>
            <w:r w:rsidRPr="003B605F">
              <w:t>SB-TK-C1-S2</w:t>
            </w:r>
          </w:p>
        </w:tc>
        <w:tc>
          <w:tcPr>
            <w:tcW w:w="1005" w:type="dxa"/>
            <w:noWrap/>
            <w:vAlign w:val="center"/>
            <w:hideMark/>
          </w:tcPr>
          <w:p w14:paraId="38338A91" w14:textId="77777777" w:rsidR="003C6BFC" w:rsidRPr="003B605F" w:rsidRDefault="003C6BFC" w:rsidP="003C6BFC">
            <w:pPr>
              <w:pStyle w:val="Beschriftung"/>
              <w:jc w:val="center"/>
            </w:pPr>
            <w:r w:rsidRPr="003B605F">
              <w:t>1</w:t>
            </w:r>
          </w:p>
        </w:tc>
        <w:tc>
          <w:tcPr>
            <w:tcW w:w="1005" w:type="dxa"/>
            <w:noWrap/>
            <w:vAlign w:val="center"/>
            <w:hideMark/>
          </w:tcPr>
          <w:p w14:paraId="2C579F70" w14:textId="77777777" w:rsidR="003C6BFC" w:rsidRPr="003B605F" w:rsidRDefault="003C6BFC" w:rsidP="003C6BFC">
            <w:pPr>
              <w:pStyle w:val="Beschriftung"/>
              <w:jc w:val="center"/>
            </w:pPr>
            <w:r w:rsidRPr="003B605F">
              <w:t>5,61</w:t>
            </w:r>
          </w:p>
        </w:tc>
        <w:tc>
          <w:tcPr>
            <w:tcW w:w="1005" w:type="dxa"/>
            <w:noWrap/>
            <w:vAlign w:val="center"/>
            <w:hideMark/>
          </w:tcPr>
          <w:p w14:paraId="388C5F75"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05"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3C6BFC">
        <w:trPr>
          <w:trHeight w:val="300"/>
        </w:trPr>
        <w:tc>
          <w:tcPr>
            <w:tcW w:w="1020" w:type="dxa"/>
            <w:noWrap/>
            <w:vAlign w:val="center"/>
            <w:hideMark/>
          </w:tcPr>
          <w:p w14:paraId="735373B5" w14:textId="77777777" w:rsidR="003C6BFC" w:rsidRPr="003B605F" w:rsidRDefault="003C6BFC" w:rsidP="003C6BFC">
            <w:pPr>
              <w:pStyle w:val="Beschriftung"/>
              <w:jc w:val="center"/>
            </w:pPr>
            <w:r w:rsidRPr="003B605F">
              <w:t>SB-TK-C1-S2</w:t>
            </w:r>
          </w:p>
        </w:tc>
        <w:tc>
          <w:tcPr>
            <w:tcW w:w="1005" w:type="dxa"/>
            <w:noWrap/>
            <w:vAlign w:val="center"/>
            <w:hideMark/>
          </w:tcPr>
          <w:p w14:paraId="638AD0B3" w14:textId="77777777" w:rsidR="003C6BFC" w:rsidRPr="003B605F" w:rsidRDefault="003C6BFC" w:rsidP="003C6BFC">
            <w:pPr>
              <w:pStyle w:val="Beschriftung"/>
              <w:jc w:val="center"/>
            </w:pPr>
            <w:r w:rsidRPr="003B605F">
              <w:t>2</w:t>
            </w:r>
          </w:p>
        </w:tc>
        <w:tc>
          <w:tcPr>
            <w:tcW w:w="1005" w:type="dxa"/>
            <w:noWrap/>
            <w:vAlign w:val="center"/>
            <w:hideMark/>
          </w:tcPr>
          <w:p w14:paraId="5F755D3C" w14:textId="77777777" w:rsidR="003C6BFC" w:rsidRPr="003B605F" w:rsidRDefault="003C6BFC" w:rsidP="003C6BFC">
            <w:pPr>
              <w:pStyle w:val="Beschriftung"/>
              <w:jc w:val="center"/>
            </w:pPr>
            <w:r w:rsidRPr="003B605F">
              <w:t>3,95</w:t>
            </w:r>
          </w:p>
        </w:tc>
        <w:tc>
          <w:tcPr>
            <w:tcW w:w="1005" w:type="dxa"/>
            <w:noWrap/>
            <w:vAlign w:val="center"/>
            <w:hideMark/>
          </w:tcPr>
          <w:p w14:paraId="3486AA7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2D45EDF2" w14:textId="01ECEF84" w:rsidR="003C6BFC" w:rsidRPr="003B605F" w:rsidRDefault="003C6BFC" w:rsidP="003C6BFC">
            <w:pPr>
              <w:pStyle w:val="Beschriftung"/>
              <w:jc w:val="center"/>
            </w:pPr>
          </w:p>
        </w:tc>
        <w:tc>
          <w:tcPr>
            <w:tcW w:w="1005"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3C6BFC">
        <w:trPr>
          <w:trHeight w:val="300"/>
        </w:trPr>
        <w:tc>
          <w:tcPr>
            <w:tcW w:w="1020" w:type="dxa"/>
            <w:noWrap/>
            <w:vAlign w:val="center"/>
            <w:hideMark/>
          </w:tcPr>
          <w:p w14:paraId="0D5F74FC" w14:textId="77777777" w:rsidR="003C6BFC" w:rsidRPr="003B605F" w:rsidRDefault="003C6BFC" w:rsidP="003C6BFC">
            <w:pPr>
              <w:pStyle w:val="Beschriftung"/>
              <w:jc w:val="center"/>
            </w:pPr>
            <w:r w:rsidRPr="003B605F">
              <w:t>SB-TK-C1-S2</w:t>
            </w:r>
          </w:p>
        </w:tc>
        <w:tc>
          <w:tcPr>
            <w:tcW w:w="1005" w:type="dxa"/>
            <w:noWrap/>
            <w:vAlign w:val="center"/>
            <w:hideMark/>
          </w:tcPr>
          <w:p w14:paraId="2217A1C5" w14:textId="77777777" w:rsidR="003C6BFC" w:rsidRPr="003B605F" w:rsidRDefault="003C6BFC" w:rsidP="003C6BFC">
            <w:pPr>
              <w:pStyle w:val="Beschriftung"/>
              <w:jc w:val="center"/>
            </w:pPr>
            <w:r w:rsidRPr="003B605F">
              <w:t>3</w:t>
            </w:r>
          </w:p>
        </w:tc>
        <w:tc>
          <w:tcPr>
            <w:tcW w:w="1005" w:type="dxa"/>
            <w:noWrap/>
            <w:vAlign w:val="center"/>
            <w:hideMark/>
          </w:tcPr>
          <w:p w14:paraId="7FA5BB35" w14:textId="77777777" w:rsidR="003C6BFC" w:rsidRPr="003B605F" w:rsidRDefault="003C6BFC" w:rsidP="003C6BFC">
            <w:pPr>
              <w:pStyle w:val="Beschriftung"/>
              <w:jc w:val="center"/>
            </w:pPr>
            <w:r w:rsidRPr="003B605F">
              <w:t>6,4</w:t>
            </w:r>
          </w:p>
        </w:tc>
        <w:tc>
          <w:tcPr>
            <w:tcW w:w="1005" w:type="dxa"/>
            <w:noWrap/>
            <w:vAlign w:val="center"/>
            <w:hideMark/>
          </w:tcPr>
          <w:p w14:paraId="140BECBF"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2886250B" w14:textId="03EC9D1A" w:rsidR="003C6BFC" w:rsidRPr="003B605F" w:rsidRDefault="003C6BFC" w:rsidP="003C6BFC">
            <w:pPr>
              <w:pStyle w:val="Beschriftung"/>
              <w:jc w:val="center"/>
            </w:pPr>
          </w:p>
        </w:tc>
        <w:tc>
          <w:tcPr>
            <w:tcW w:w="1005"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3C6BFC">
        <w:trPr>
          <w:trHeight w:val="300"/>
        </w:trPr>
        <w:tc>
          <w:tcPr>
            <w:tcW w:w="1020" w:type="dxa"/>
            <w:noWrap/>
            <w:vAlign w:val="center"/>
            <w:hideMark/>
          </w:tcPr>
          <w:p w14:paraId="31CD398C" w14:textId="77777777" w:rsidR="003C6BFC" w:rsidRPr="003B605F" w:rsidRDefault="003C6BFC" w:rsidP="003C6BFC">
            <w:pPr>
              <w:pStyle w:val="Beschriftung"/>
              <w:jc w:val="center"/>
            </w:pPr>
            <w:r w:rsidRPr="003B605F">
              <w:t>SB-TK-C3-FG</w:t>
            </w:r>
          </w:p>
        </w:tc>
        <w:tc>
          <w:tcPr>
            <w:tcW w:w="1005" w:type="dxa"/>
            <w:noWrap/>
            <w:vAlign w:val="center"/>
            <w:hideMark/>
          </w:tcPr>
          <w:p w14:paraId="292589C6" w14:textId="77777777" w:rsidR="003C6BFC" w:rsidRPr="003B605F" w:rsidRDefault="003C6BFC" w:rsidP="003C6BFC">
            <w:pPr>
              <w:pStyle w:val="Beschriftung"/>
              <w:jc w:val="center"/>
            </w:pPr>
            <w:r w:rsidRPr="003B605F">
              <w:t>1</w:t>
            </w:r>
          </w:p>
        </w:tc>
        <w:tc>
          <w:tcPr>
            <w:tcW w:w="1005" w:type="dxa"/>
            <w:noWrap/>
            <w:vAlign w:val="center"/>
            <w:hideMark/>
          </w:tcPr>
          <w:p w14:paraId="20234992" w14:textId="77777777" w:rsidR="003C6BFC" w:rsidRPr="003B605F" w:rsidRDefault="003C6BFC" w:rsidP="003C6BFC">
            <w:pPr>
              <w:pStyle w:val="Beschriftung"/>
              <w:jc w:val="center"/>
            </w:pPr>
            <w:r w:rsidRPr="003B605F">
              <w:t>6,08</w:t>
            </w:r>
          </w:p>
        </w:tc>
        <w:tc>
          <w:tcPr>
            <w:tcW w:w="1005" w:type="dxa"/>
            <w:noWrap/>
            <w:vAlign w:val="center"/>
            <w:hideMark/>
          </w:tcPr>
          <w:p w14:paraId="04CA3B50" w14:textId="77777777" w:rsidR="003C6BFC" w:rsidRPr="003B605F" w:rsidRDefault="003C6BFC" w:rsidP="003C6BFC">
            <w:pPr>
              <w:pStyle w:val="Beschriftung"/>
              <w:jc w:val="center"/>
            </w:pPr>
            <w:proofErr w:type="spellStart"/>
            <w:r w:rsidRPr="003B605F">
              <w:t>SF_c</w:t>
            </w:r>
            <w:proofErr w:type="spellEnd"/>
          </w:p>
        </w:tc>
        <w:tc>
          <w:tcPr>
            <w:tcW w:w="1005"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05"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3C6BFC">
        <w:trPr>
          <w:trHeight w:val="300"/>
        </w:trPr>
        <w:tc>
          <w:tcPr>
            <w:tcW w:w="1020" w:type="dxa"/>
            <w:noWrap/>
            <w:vAlign w:val="center"/>
            <w:hideMark/>
          </w:tcPr>
          <w:p w14:paraId="3F01A58E" w14:textId="77777777" w:rsidR="003C6BFC" w:rsidRPr="003B605F" w:rsidRDefault="003C6BFC" w:rsidP="003C6BFC">
            <w:pPr>
              <w:pStyle w:val="Beschriftung"/>
              <w:jc w:val="center"/>
            </w:pPr>
            <w:r w:rsidRPr="003B605F">
              <w:t>SB-TK-C3-FG</w:t>
            </w:r>
          </w:p>
        </w:tc>
        <w:tc>
          <w:tcPr>
            <w:tcW w:w="1005" w:type="dxa"/>
            <w:noWrap/>
            <w:vAlign w:val="center"/>
            <w:hideMark/>
          </w:tcPr>
          <w:p w14:paraId="3D390743" w14:textId="77777777" w:rsidR="003C6BFC" w:rsidRPr="003B605F" w:rsidRDefault="003C6BFC" w:rsidP="003C6BFC">
            <w:pPr>
              <w:pStyle w:val="Beschriftung"/>
              <w:jc w:val="center"/>
            </w:pPr>
            <w:r w:rsidRPr="003B605F">
              <w:t>2</w:t>
            </w:r>
          </w:p>
        </w:tc>
        <w:tc>
          <w:tcPr>
            <w:tcW w:w="1005" w:type="dxa"/>
            <w:noWrap/>
            <w:vAlign w:val="center"/>
            <w:hideMark/>
          </w:tcPr>
          <w:p w14:paraId="4FD8648A" w14:textId="77777777" w:rsidR="003C6BFC" w:rsidRPr="003B605F" w:rsidRDefault="003C6BFC" w:rsidP="003C6BFC">
            <w:pPr>
              <w:pStyle w:val="Beschriftung"/>
              <w:jc w:val="center"/>
            </w:pPr>
            <w:r w:rsidRPr="003B605F">
              <w:t>4,8</w:t>
            </w:r>
          </w:p>
        </w:tc>
        <w:tc>
          <w:tcPr>
            <w:tcW w:w="1005" w:type="dxa"/>
            <w:noWrap/>
            <w:vAlign w:val="center"/>
            <w:hideMark/>
          </w:tcPr>
          <w:p w14:paraId="3B95DBBF"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F1C1183" w14:textId="292CC1AE" w:rsidR="003C6BFC" w:rsidRPr="003B605F" w:rsidRDefault="003C6BFC" w:rsidP="003C6BFC">
            <w:pPr>
              <w:pStyle w:val="Beschriftung"/>
              <w:jc w:val="center"/>
            </w:pPr>
          </w:p>
        </w:tc>
        <w:tc>
          <w:tcPr>
            <w:tcW w:w="1005"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3C6BFC">
        <w:trPr>
          <w:trHeight w:val="300"/>
        </w:trPr>
        <w:tc>
          <w:tcPr>
            <w:tcW w:w="1020" w:type="dxa"/>
            <w:noWrap/>
            <w:vAlign w:val="center"/>
            <w:hideMark/>
          </w:tcPr>
          <w:p w14:paraId="08FC0802" w14:textId="77777777" w:rsidR="003C6BFC" w:rsidRPr="003B605F" w:rsidRDefault="003C6BFC" w:rsidP="003C6BFC">
            <w:pPr>
              <w:pStyle w:val="Beschriftung"/>
              <w:jc w:val="center"/>
            </w:pPr>
            <w:r w:rsidRPr="003B605F">
              <w:t>SB-TK-C3-FG</w:t>
            </w:r>
          </w:p>
        </w:tc>
        <w:tc>
          <w:tcPr>
            <w:tcW w:w="1005" w:type="dxa"/>
            <w:noWrap/>
            <w:vAlign w:val="center"/>
            <w:hideMark/>
          </w:tcPr>
          <w:p w14:paraId="47CBDFCF" w14:textId="77777777" w:rsidR="003C6BFC" w:rsidRPr="003B605F" w:rsidRDefault="003C6BFC" w:rsidP="003C6BFC">
            <w:pPr>
              <w:pStyle w:val="Beschriftung"/>
              <w:jc w:val="center"/>
            </w:pPr>
            <w:r w:rsidRPr="003B605F">
              <w:t>3</w:t>
            </w:r>
          </w:p>
        </w:tc>
        <w:tc>
          <w:tcPr>
            <w:tcW w:w="1005" w:type="dxa"/>
            <w:noWrap/>
            <w:vAlign w:val="center"/>
            <w:hideMark/>
          </w:tcPr>
          <w:p w14:paraId="7355F30B" w14:textId="77777777" w:rsidR="003C6BFC" w:rsidRPr="003B605F" w:rsidRDefault="003C6BFC" w:rsidP="003C6BFC">
            <w:pPr>
              <w:pStyle w:val="Beschriftung"/>
              <w:jc w:val="center"/>
            </w:pPr>
            <w:r w:rsidRPr="003B605F">
              <w:t>5,47</w:t>
            </w:r>
          </w:p>
        </w:tc>
        <w:tc>
          <w:tcPr>
            <w:tcW w:w="1005" w:type="dxa"/>
            <w:noWrap/>
            <w:vAlign w:val="center"/>
            <w:hideMark/>
          </w:tcPr>
          <w:p w14:paraId="4359EDF3"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C0A4DFA" w14:textId="3DBE2F49" w:rsidR="003C6BFC" w:rsidRPr="003B605F" w:rsidRDefault="003C6BFC" w:rsidP="003C6BFC">
            <w:pPr>
              <w:pStyle w:val="Beschriftung"/>
              <w:jc w:val="center"/>
            </w:pPr>
          </w:p>
        </w:tc>
        <w:tc>
          <w:tcPr>
            <w:tcW w:w="1005"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3C6BFC">
        <w:trPr>
          <w:trHeight w:val="300"/>
        </w:trPr>
        <w:tc>
          <w:tcPr>
            <w:tcW w:w="1020" w:type="dxa"/>
            <w:noWrap/>
            <w:vAlign w:val="center"/>
            <w:hideMark/>
          </w:tcPr>
          <w:p w14:paraId="4EB4E0F9" w14:textId="77777777" w:rsidR="003C6BFC" w:rsidRPr="003B605F" w:rsidRDefault="003C6BFC" w:rsidP="003C6BFC">
            <w:pPr>
              <w:pStyle w:val="Beschriftung"/>
              <w:jc w:val="center"/>
            </w:pPr>
            <w:r w:rsidRPr="003B605F">
              <w:t>SB-TK-C3-FG</w:t>
            </w:r>
          </w:p>
        </w:tc>
        <w:tc>
          <w:tcPr>
            <w:tcW w:w="1005" w:type="dxa"/>
            <w:noWrap/>
            <w:vAlign w:val="center"/>
            <w:hideMark/>
          </w:tcPr>
          <w:p w14:paraId="0C27A067" w14:textId="77777777" w:rsidR="003C6BFC" w:rsidRPr="003B605F" w:rsidRDefault="003C6BFC" w:rsidP="003C6BFC">
            <w:pPr>
              <w:pStyle w:val="Beschriftung"/>
              <w:jc w:val="center"/>
            </w:pPr>
            <w:r w:rsidRPr="003B605F">
              <w:t>4</w:t>
            </w:r>
          </w:p>
        </w:tc>
        <w:tc>
          <w:tcPr>
            <w:tcW w:w="1005" w:type="dxa"/>
            <w:noWrap/>
            <w:vAlign w:val="center"/>
            <w:hideMark/>
          </w:tcPr>
          <w:p w14:paraId="67415121" w14:textId="77777777" w:rsidR="003C6BFC" w:rsidRPr="003B605F" w:rsidRDefault="003C6BFC" w:rsidP="003C6BFC">
            <w:pPr>
              <w:pStyle w:val="Beschriftung"/>
              <w:jc w:val="center"/>
            </w:pPr>
            <w:r w:rsidRPr="003B605F">
              <w:t>5,88</w:t>
            </w:r>
          </w:p>
        </w:tc>
        <w:tc>
          <w:tcPr>
            <w:tcW w:w="1005" w:type="dxa"/>
            <w:noWrap/>
            <w:vAlign w:val="center"/>
            <w:hideMark/>
          </w:tcPr>
          <w:p w14:paraId="4FD2444A"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5092BAE6" w14:textId="109E58FE" w:rsidR="003C6BFC" w:rsidRPr="003B605F" w:rsidRDefault="003C6BFC" w:rsidP="003C6BFC">
            <w:pPr>
              <w:pStyle w:val="Beschriftung"/>
              <w:jc w:val="center"/>
            </w:pPr>
          </w:p>
        </w:tc>
        <w:tc>
          <w:tcPr>
            <w:tcW w:w="1005"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3C6BFC">
        <w:trPr>
          <w:trHeight w:val="300"/>
        </w:trPr>
        <w:tc>
          <w:tcPr>
            <w:tcW w:w="1020" w:type="dxa"/>
            <w:noWrap/>
            <w:vAlign w:val="center"/>
            <w:hideMark/>
          </w:tcPr>
          <w:p w14:paraId="00169C09" w14:textId="77777777" w:rsidR="003C6BFC" w:rsidRPr="003B605F" w:rsidRDefault="003C6BFC" w:rsidP="003C6BFC">
            <w:pPr>
              <w:pStyle w:val="Beschriftung"/>
              <w:jc w:val="center"/>
            </w:pPr>
            <w:r w:rsidRPr="003B605F">
              <w:t>SB-TK-C3-FG</w:t>
            </w:r>
          </w:p>
        </w:tc>
        <w:tc>
          <w:tcPr>
            <w:tcW w:w="1005" w:type="dxa"/>
            <w:noWrap/>
            <w:vAlign w:val="center"/>
            <w:hideMark/>
          </w:tcPr>
          <w:p w14:paraId="7E6CB8D1" w14:textId="77777777" w:rsidR="003C6BFC" w:rsidRPr="003B605F" w:rsidRDefault="003C6BFC" w:rsidP="003C6BFC">
            <w:pPr>
              <w:pStyle w:val="Beschriftung"/>
              <w:jc w:val="center"/>
            </w:pPr>
            <w:r w:rsidRPr="003B605F">
              <w:t>5</w:t>
            </w:r>
          </w:p>
        </w:tc>
        <w:tc>
          <w:tcPr>
            <w:tcW w:w="1005" w:type="dxa"/>
            <w:noWrap/>
            <w:vAlign w:val="center"/>
            <w:hideMark/>
          </w:tcPr>
          <w:p w14:paraId="2BFB28EF" w14:textId="77777777" w:rsidR="003C6BFC" w:rsidRPr="003B605F" w:rsidRDefault="003C6BFC" w:rsidP="003C6BFC">
            <w:pPr>
              <w:pStyle w:val="Beschriftung"/>
              <w:jc w:val="center"/>
            </w:pPr>
            <w:r w:rsidRPr="003B605F">
              <w:t>5,78</w:t>
            </w:r>
          </w:p>
        </w:tc>
        <w:tc>
          <w:tcPr>
            <w:tcW w:w="1005" w:type="dxa"/>
            <w:noWrap/>
            <w:vAlign w:val="center"/>
            <w:hideMark/>
          </w:tcPr>
          <w:p w14:paraId="5D5E1571"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7D6967DD" w14:textId="7F2CDB6E" w:rsidR="003C6BFC" w:rsidRPr="003B605F" w:rsidRDefault="003C6BFC" w:rsidP="003C6BFC">
            <w:pPr>
              <w:pStyle w:val="Beschriftung"/>
              <w:jc w:val="center"/>
            </w:pPr>
          </w:p>
        </w:tc>
        <w:tc>
          <w:tcPr>
            <w:tcW w:w="1005"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3C6BFC">
        <w:trPr>
          <w:trHeight w:val="300"/>
        </w:trPr>
        <w:tc>
          <w:tcPr>
            <w:tcW w:w="1020" w:type="dxa"/>
            <w:noWrap/>
            <w:vAlign w:val="center"/>
            <w:hideMark/>
          </w:tcPr>
          <w:p w14:paraId="2C99067E" w14:textId="77777777" w:rsidR="003C6BFC" w:rsidRPr="003B605F" w:rsidRDefault="003C6BFC" w:rsidP="003C6BFC">
            <w:pPr>
              <w:pStyle w:val="Beschriftung"/>
              <w:jc w:val="center"/>
            </w:pPr>
            <w:r w:rsidRPr="003B605F">
              <w:t>SB-TK-C3-FP</w:t>
            </w:r>
          </w:p>
        </w:tc>
        <w:tc>
          <w:tcPr>
            <w:tcW w:w="1005" w:type="dxa"/>
            <w:noWrap/>
            <w:vAlign w:val="center"/>
            <w:hideMark/>
          </w:tcPr>
          <w:p w14:paraId="059ADF80" w14:textId="77777777" w:rsidR="003C6BFC" w:rsidRPr="003B605F" w:rsidRDefault="003C6BFC" w:rsidP="003C6BFC">
            <w:pPr>
              <w:pStyle w:val="Beschriftung"/>
              <w:jc w:val="center"/>
            </w:pPr>
            <w:r w:rsidRPr="003B605F">
              <w:t>1</w:t>
            </w:r>
          </w:p>
        </w:tc>
        <w:tc>
          <w:tcPr>
            <w:tcW w:w="1005" w:type="dxa"/>
            <w:noWrap/>
            <w:vAlign w:val="center"/>
            <w:hideMark/>
          </w:tcPr>
          <w:p w14:paraId="217CEF2B" w14:textId="77777777" w:rsidR="003C6BFC" w:rsidRPr="003B605F" w:rsidRDefault="003C6BFC" w:rsidP="003C6BFC">
            <w:pPr>
              <w:pStyle w:val="Beschriftung"/>
              <w:jc w:val="center"/>
            </w:pPr>
            <w:r w:rsidRPr="003B605F">
              <w:t>4,96</w:t>
            </w:r>
          </w:p>
        </w:tc>
        <w:tc>
          <w:tcPr>
            <w:tcW w:w="1005" w:type="dxa"/>
            <w:noWrap/>
            <w:vAlign w:val="center"/>
            <w:hideMark/>
          </w:tcPr>
          <w:p w14:paraId="50F00AE7"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05"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3C6BFC">
        <w:trPr>
          <w:trHeight w:val="300"/>
        </w:trPr>
        <w:tc>
          <w:tcPr>
            <w:tcW w:w="1020" w:type="dxa"/>
            <w:noWrap/>
            <w:vAlign w:val="center"/>
            <w:hideMark/>
          </w:tcPr>
          <w:p w14:paraId="310DCA28" w14:textId="77777777" w:rsidR="003C6BFC" w:rsidRPr="003B605F" w:rsidRDefault="003C6BFC" w:rsidP="003C6BFC">
            <w:pPr>
              <w:pStyle w:val="Beschriftung"/>
              <w:jc w:val="center"/>
            </w:pPr>
            <w:r w:rsidRPr="003B605F">
              <w:t>SB-TK-C3-FP</w:t>
            </w:r>
          </w:p>
        </w:tc>
        <w:tc>
          <w:tcPr>
            <w:tcW w:w="1005" w:type="dxa"/>
            <w:noWrap/>
            <w:vAlign w:val="center"/>
            <w:hideMark/>
          </w:tcPr>
          <w:p w14:paraId="79113366" w14:textId="77777777" w:rsidR="003C6BFC" w:rsidRPr="003B605F" w:rsidRDefault="003C6BFC" w:rsidP="003C6BFC">
            <w:pPr>
              <w:pStyle w:val="Beschriftung"/>
              <w:jc w:val="center"/>
            </w:pPr>
            <w:r w:rsidRPr="003B605F">
              <w:t>2</w:t>
            </w:r>
          </w:p>
        </w:tc>
        <w:tc>
          <w:tcPr>
            <w:tcW w:w="1005" w:type="dxa"/>
            <w:noWrap/>
            <w:vAlign w:val="center"/>
            <w:hideMark/>
          </w:tcPr>
          <w:p w14:paraId="23EDCC37" w14:textId="77777777" w:rsidR="003C6BFC" w:rsidRPr="003B605F" w:rsidRDefault="003C6BFC" w:rsidP="003C6BFC">
            <w:pPr>
              <w:pStyle w:val="Beschriftung"/>
              <w:jc w:val="center"/>
            </w:pPr>
            <w:r w:rsidRPr="003B605F">
              <w:t>5,36</w:t>
            </w:r>
          </w:p>
        </w:tc>
        <w:tc>
          <w:tcPr>
            <w:tcW w:w="1005" w:type="dxa"/>
            <w:noWrap/>
            <w:vAlign w:val="center"/>
            <w:hideMark/>
          </w:tcPr>
          <w:p w14:paraId="74C00CB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6B45479" w14:textId="18E983EC" w:rsidR="003C6BFC" w:rsidRPr="003B605F" w:rsidRDefault="003C6BFC" w:rsidP="003C6BFC">
            <w:pPr>
              <w:pStyle w:val="Beschriftung"/>
              <w:jc w:val="center"/>
            </w:pPr>
          </w:p>
        </w:tc>
        <w:tc>
          <w:tcPr>
            <w:tcW w:w="1005"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3C6BFC">
        <w:trPr>
          <w:trHeight w:val="300"/>
        </w:trPr>
        <w:tc>
          <w:tcPr>
            <w:tcW w:w="1020" w:type="dxa"/>
            <w:noWrap/>
            <w:vAlign w:val="center"/>
            <w:hideMark/>
          </w:tcPr>
          <w:p w14:paraId="3ABBA1C6" w14:textId="77777777" w:rsidR="003C6BFC" w:rsidRPr="003B605F" w:rsidRDefault="003C6BFC" w:rsidP="003C6BFC">
            <w:pPr>
              <w:pStyle w:val="Beschriftung"/>
              <w:jc w:val="center"/>
            </w:pPr>
            <w:r w:rsidRPr="003B605F">
              <w:t>SB-TK-C3-FP</w:t>
            </w:r>
          </w:p>
        </w:tc>
        <w:tc>
          <w:tcPr>
            <w:tcW w:w="1005" w:type="dxa"/>
            <w:noWrap/>
            <w:vAlign w:val="center"/>
            <w:hideMark/>
          </w:tcPr>
          <w:p w14:paraId="4B39F907" w14:textId="77777777" w:rsidR="003C6BFC" w:rsidRPr="003B605F" w:rsidRDefault="003C6BFC" w:rsidP="003C6BFC">
            <w:pPr>
              <w:pStyle w:val="Beschriftung"/>
              <w:jc w:val="center"/>
            </w:pPr>
            <w:r w:rsidRPr="003B605F">
              <w:t>3</w:t>
            </w:r>
          </w:p>
        </w:tc>
        <w:tc>
          <w:tcPr>
            <w:tcW w:w="1005" w:type="dxa"/>
            <w:noWrap/>
            <w:vAlign w:val="center"/>
            <w:hideMark/>
          </w:tcPr>
          <w:p w14:paraId="0A13620E" w14:textId="77777777" w:rsidR="003C6BFC" w:rsidRPr="003B605F" w:rsidRDefault="003C6BFC" w:rsidP="003C6BFC">
            <w:pPr>
              <w:pStyle w:val="Beschriftung"/>
              <w:jc w:val="center"/>
            </w:pPr>
            <w:r w:rsidRPr="003B605F">
              <w:t>5,16</w:t>
            </w:r>
          </w:p>
        </w:tc>
        <w:tc>
          <w:tcPr>
            <w:tcW w:w="1005" w:type="dxa"/>
            <w:noWrap/>
            <w:vAlign w:val="center"/>
            <w:hideMark/>
          </w:tcPr>
          <w:p w14:paraId="24A564C4" w14:textId="77777777" w:rsidR="003C6BFC" w:rsidRPr="003B605F" w:rsidRDefault="003C6BFC" w:rsidP="003C6BFC">
            <w:pPr>
              <w:pStyle w:val="Beschriftung"/>
              <w:jc w:val="center"/>
            </w:pPr>
            <w:r w:rsidRPr="003B605F">
              <w:t>M1</w:t>
            </w:r>
          </w:p>
        </w:tc>
        <w:tc>
          <w:tcPr>
            <w:tcW w:w="1005" w:type="dxa"/>
            <w:vMerge/>
            <w:noWrap/>
            <w:vAlign w:val="center"/>
            <w:hideMark/>
          </w:tcPr>
          <w:p w14:paraId="78177716" w14:textId="0AB086AB" w:rsidR="003C6BFC" w:rsidRPr="003B605F" w:rsidRDefault="003C6BFC" w:rsidP="003C6BFC">
            <w:pPr>
              <w:pStyle w:val="Beschriftung"/>
              <w:jc w:val="center"/>
            </w:pPr>
          </w:p>
        </w:tc>
        <w:tc>
          <w:tcPr>
            <w:tcW w:w="1005"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3C6BFC">
        <w:trPr>
          <w:trHeight w:val="300"/>
        </w:trPr>
        <w:tc>
          <w:tcPr>
            <w:tcW w:w="1020" w:type="dxa"/>
            <w:noWrap/>
            <w:vAlign w:val="center"/>
            <w:hideMark/>
          </w:tcPr>
          <w:p w14:paraId="3B50A86F" w14:textId="77777777" w:rsidR="003C6BFC" w:rsidRPr="003B605F" w:rsidRDefault="003C6BFC" w:rsidP="003C6BFC">
            <w:pPr>
              <w:pStyle w:val="Beschriftung"/>
              <w:jc w:val="center"/>
            </w:pPr>
            <w:r w:rsidRPr="003B605F">
              <w:t>SB-TK-C3-FP</w:t>
            </w:r>
          </w:p>
        </w:tc>
        <w:tc>
          <w:tcPr>
            <w:tcW w:w="1005" w:type="dxa"/>
            <w:noWrap/>
            <w:vAlign w:val="center"/>
            <w:hideMark/>
          </w:tcPr>
          <w:p w14:paraId="205A7CBF" w14:textId="77777777" w:rsidR="003C6BFC" w:rsidRPr="003B605F" w:rsidRDefault="003C6BFC" w:rsidP="003C6BFC">
            <w:pPr>
              <w:pStyle w:val="Beschriftung"/>
              <w:jc w:val="center"/>
            </w:pPr>
            <w:r w:rsidRPr="003B605F">
              <w:t>4</w:t>
            </w:r>
          </w:p>
        </w:tc>
        <w:tc>
          <w:tcPr>
            <w:tcW w:w="1005" w:type="dxa"/>
            <w:noWrap/>
            <w:vAlign w:val="center"/>
            <w:hideMark/>
          </w:tcPr>
          <w:p w14:paraId="4A707DBC" w14:textId="77777777" w:rsidR="003C6BFC" w:rsidRPr="003B605F" w:rsidRDefault="003C6BFC" w:rsidP="003C6BFC">
            <w:pPr>
              <w:pStyle w:val="Beschriftung"/>
              <w:jc w:val="center"/>
            </w:pPr>
            <w:r w:rsidRPr="003B605F">
              <w:t>5,57</w:t>
            </w:r>
          </w:p>
        </w:tc>
        <w:tc>
          <w:tcPr>
            <w:tcW w:w="1005" w:type="dxa"/>
            <w:noWrap/>
            <w:vAlign w:val="center"/>
            <w:hideMark/>
          </w:tcPr>
          <w:p w14:paraId="589460AC" w14:textId="77777777" w:rsidR="003C6BFC" w:rsidRPr="003B605F" w:rsidRDefault="003C6BFC" w:rsidP="003C6BFC">
            <w:pPr>
              <w:pStyle w:val="Beschriftung"/>
              <w:jc w:val="center"/>
            </w:pPr>
            <w:r w:rsidRPr="003B605F">
              <w:t>M1</w:t>
            </w:r>
          </w:p>
        </w:tc>
        <w:tc>
          <w:tcPr>
            <w:tcW w:w="1005" w:type="dxa"/>
            <w:vMerge/>
            <w:noWrap/>
            <w:vAlign w:val="center"/>
            <w:hideMark/>
          </w:tcPr>
          <w:p w14:paraId="4F4D9C59" w14:textId="07F89879" w:rsidR="003C6BFC" w:rsidRPr="003B605F" w:rsidRDefault="003C6BFC" w:rsidP="003C6BFC">
            <w:pPr>
              <w:pStyle w:val="Beschriftung"/>
              <w:jc w:val="center"/>
            </w:pPr>
          </w:p>
        </w:tc>
        <w:tc>
          <w:tcPr>
            <w:tcW w:w="1005"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3C6BFC">
        <w:trPr>
          <w:trHeight w:val="300"/>
        </w:trPr>
        <w:tc>
          <w:tcPr>
            <w:tcW w:w="1020" w:type="dxa"/>
            <w:noWrap/>
            <w:vAlign w:val="center"/>
            <w:hideMark/>
          </w:tcPr>
          <w:p w14:paraId="05640A53" w14:textId="77777777" w:rsidR="003C6BFC" w:rsidRPr="003B605F" w:rsidRDefault="003C6BFC" w:rsidP="003C6BFC">
            <w:pPr>
              <w:pStyle w:val="Beschriftung"/>
              <w:jc w:val="center"/>
            </w:pPr>
            <w:r w:rsidRPr="003B605F">
              <w:t>SB-TK-C3-FP</w:t>
            </w:r>
          </w:p>
        </w:tc>
        <w:tc>
          <w:tcPr>
            <w:tcW w:w="1005" w:type="dxa"/>
            <w:noWrap/>
            <w:vAlign w:val="center"/>
            <w:hideMark/>
          </w:tcPr>
          <w:p w14:paraId="69ECC9D2" w14:textId="77777777" w:rsidR="003C6BFC" w:rsidRPr="003B605F" w:rsidRDefault="003C6BFC" w:rsidP="003C6BFC">
            <w:pPr>
              <w:pStyle w:val="Beschriftung"/>
              <w:jc w:val="center"/>
            </w:pPr>
            <w:r w:rsidRPr="003B605F">
              <w:t>5</w:t>
            </w:r>
          </w:p>
        </w:tc>
        <w:tc>
          <w:tcPr>
            <w:tcW w:w="1005" w:type="dxa"/>
            <w:noWrap/>
            <w:vAlign w:val="center"/>
            <w:hideMark/>
          </w:tcPr>
          <w:p w14:paraId="3C077BEB" w14:textId="77777777" w:rsidR="003C6BFC" w:rsidRPr="003B605F" w:rsidRDefault="003C6BFC" w:rsidP="003C6BFC">
            <w:pPr>
              <w:pStyle w:val="Beschriftung"/>
              <w:jc w:val="center"/>
            </w:pPr>
            <w:r w:rsidRPr="003B605F">
              <w:t>6,62</w:t>
            </w:r>
          </w:p>
        </w:tc>
        <w:tc>
          <w:tcPr>
            <w:tcW w:w="1005" w:type="dxa"/>
            <w:noWrap/>
            <w:vAlign w:val="center"/>
            <w:hideMark/>
          </w:tcPr>
          <w:p w14:paraId="0629BF2A"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A976B1A" w14:textId="5B467AB1" w:rsidR="003C6BFC" w:rsidRPr="003B605F" w:rsidRDefault="003C6BFC" w:rsidP="003C6BFC">
            <w:pPr>
              <w:pStyle w:val="Beschriftung"/>
              <w:jc w:val="center"/>
            </w:pPr>
          </w:p>
        </w:tc>
        <w:tc>
          <w:tcPr>
            <w:tcW w:w="1005"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3C6BFC">
        <w:trPr>
          <w:trHeight w:val="300"/>
        </w:trPr>
        <w:tc>
          <w:tcPr>
            <w:tcW w:w="1020" w:type="dxa"/>
            <w:noWrap/>
            <w:vAlign w:val="center"/>
            <w:hideMark/>
          </w:tcPr>
          <w:p w14:paraId="6A6AC751" w14:textId="77777777" w:rsidR="003C6BFC" w:rsidRPr="003B605F" w:rsidRDefault="003C6BFC" w:rsidP="003C6BFC">
            <w:pPr>
              <w:pStyle w:val="Beschriftung"/>
              <w:jc w:val="center"/>
            </w:pPr>
            <w:r w:rsidRPr="003B605F">
              <w:t>SB-TK-C3-FU</w:t>
            </w:r>
          </w:p>
        </w:tc>
        <w:tc>
          <w:tcPr>
            <w:tcW w:w="1005" w:type="dxa"/>
            <w:noWrap/>
            <w:vAlign w:val="center"/>
            <w:hideMark/>
          </w:tcPr>
          <w:p w14:paraId="1D6D53F5" w14:textId="77777777" w:rsidR="003C6BFC" w:rsidRPr="003B605F" w:rsidRDefault="003C6BFC" w:rsidP="003C6BFC">
            <w:pPr>
              <w:pStyle w:val="Beschriftung"/>
              <w:jc w:val="center"/>
            </w:pPr>
            <w:r w:rsidRPr="003B605F">
              <w:t>1</w:t>
            </w:r>
          </w:p>
        </w:tc>
        <w:tc>
          <w:tcPr>
            <w:tcW w:w="1005" w:type="dxa"/>
            <w:noWrap/>
            <w:vAlign w:val="center"/>
            <w:hideMark/>
          </w:tcPr>
          <w:p w14:paraId="063A9634" w14:textId="77777777" w:rsidR="003C6BFC" w:rsidRPr="003B605F" w:rsidRDefault="003C6BFC" w:rsidP="003C6BFC">
            <w:pPr>
              <w:pStyle w:val="Beschriftung"/>
              <w:jc w:val="center"/>
            </w:pPr>
            <w:r w:rsidRPr="003B605F">
              <w:t>3,79</w:t>
            </w:r>
          </w:p>
        </w:tc>
        <w:tc>
          <w:tcPr>
            <w:tcW w:w="1005" w:type="dxa"/>
            <w:noWrap/>
            <w:vAlign w:val="center"/>
            <w:hideMark/>
          </w:tcPr>
          <w:p w14:paraId="10A10536"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05"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3C6BFC">
        <w:trPr>
          <w:trHeight w:val="300"/>
        </w:trPr>
        <w:tc>
          <w:tcPr>
            <w:tcW w:w="1020" w:type="dxa"/>
            <w:noWrap/>
            <w:vAlign w:val="center"/>
            <w:hideMark/>
          </w:tcPr>
          <w:p w14:paraId="3B3F980B" w14:textId="77777777" w:rsidR="003C6BFC" w:rsidRPr="003B605F" w:rsidRDefault="003C6BFC" w:rsidP="003C6BFC">
            <w:pPr>
              <w:pStyle w:val="Beschriftung"/>
              <w:jc w:val="center"/>
            </w:pPr>
            <w:r w:rsidRPr="003B605F">
              <w:t>SB-TK-C3-FU</w:t>
            </w:r>
          </w:p>
        </w:tc>
        <w:tc>
          <w:tcPr>
            <w:tcW w:w="1005" w:type="dxa"/>
            <w:noWrap/>
            <w:vAlign w:val="center"/>
            <w:hideMark/>
          </w:tcPr>
          <w:p w14:paraId="11B8B7B0" w14:textId="77777777" w:rsidR="003C6BFC" w:rsidRPr="003B605F" w:rsidRDefault="003C6BFC" w:rsidP="003C6BFC">
            <w:pPr>
              <w:pStyle w:val="Beschriftung"/>
              <w:jc w:val="center"/>
            </w:pPr>
            <w:r w:rsidRPr="003B605F">
              <w:t>2</w:t>
            </w:r>
          </w:p>
        </w:tc>
        <w:tc>
          <w:tcPr>
            <w:tcW w:w="1005" w:type="dxa"/>
            <w:noWrap/>
            <w:vAlign w:val="center"/>
            <w:hideMark/>
          </w:tcPr>
          <w:p w14:paraId="766B9EAB" w14:textId="77777777" w:rsidR="003C6BFC" w:rsidRPr="003B605F" w:rsidRDefault="003C6BFC" w:rsidP="003C6BFC">
            <w:pPr>
              <w:pStyle w:val="Beschriftung"/>
              <w:jc w:val="center"/>
            </w:pPr>
            <w:r w:rsidRPr="003B605F">
              <w:t>5,37</w:t>
            </w:r>
          </w:p>
        </w:tc>
        <w:tc>
          <w:tcPr>
            <w:tcW w:w="1005" w:type="dxa"/>
            <w:noWrap/>
            <w:vAlign w:val="center"/>
            <w:hideMark/>
          </w:tcPr>
          <w:p w14:paraId="19B30E1E" w14:textId="77777777" w:rsidR="003C6BFC" w:rsidRPr="003B605F" w:rsidRDefault="003C6BFC" w:rsidP="003C6BFC">
            <w:pPr>
              <w:pStyle w:val="Beschriftung"/>
              <w:jc w:val="center"/>
            </w:pPr>
            <w:r w:rsidRPr="003B605F">
              <w:t>M1</w:t>
            </w:r>
          </w:p>
        </w:tc>
        <w:tc>
          <w:tcPr>
            <w:tcW w:w="1005" w:type="dxa"/>
            <w:vMerge/>
            <w:noWrap/>
            <w:vAlign w:val="center"/>
            <w:hideMark/>
          </w:tcPr>
          <w:p w14:paraId="05316274" w14:textId="7AB88578" w:rsidR="003C6BFC" w:rsidRPr="003B605F" w:rsidRDefault="003C6BFC" w:rsidP="003C6BFC">
            <w:pPr>
              <w:pStyle w:val="Beschriftung"/>
              <w:jc w:val="center"/>
            </w:pPr>
          </w:p>
        </w:tc>
        <w:tc>
          <w:tcPr>
            <w:tcW w:w="1005"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3C6BFC">
        <w:trPr>
          <w:trHeight w:val="300"/>
        </w:trPr>
        <w:tc>
          <w:tcPr>
            <w:tcW w:w="1020" w:type="dxa"/>
            <w:noWrap/>
            <w:vAlign w:val="center"/>
            <w:hideMark/>
          </w:tcPr>
          <w:p w14:paraId="22864F86" w14:textId="77777777" w:rsidR="003C6BFC" w:rsidRPr="003B605F" w:rsidRDefault="003C6BFC" w:rsidP="003C6BFC">
            <w:pPr>
              <w:pStyle w:val="Beschriftung"/>
              <w:jc w:val="center"/>
            </w:pPr>
            <w:r w:rsidRPr="003B605F">
              <w:t>SB-TK-C3-FU</w:t>
            </w:r>
          </w:p>
        </w:tc>
        <w:tc>
          <w:tcPr>
            <w:tcW w:w="1005" w:type="dxa"/>
            <w:noWrap/>
            <w:vAlign w:val="center"/>
            <w:hideMark/>
          </w:tcPr>
          <w:p w14:paraId="15A58E44" w14:textId="77777777" w:rsidR="003C6BFC" w:rsidRPr="003B605F" w:rsidRDefault="003C6BFC" w:rsidP="003C6BFC">
            <w:pPr>
              <w:pStyle w:val="Beschriftung"/>
              <w:jc w:val="center"/>
            </w:pPr>
            <w:r w:rsidRPr="003B605F">
              <w:t>3</w:t>
            </w:r>
          </w:p>
        </w:tc>
        <w:tc>
          <w:tcPr>
            <w:tcW w:w="1005" w:type="dxa"/>
            <w:noWrap/>
            <w:vAlign w:val="center"/>
            <w:hideMark/>
          </w:tcPr>
          <w:p w14:paraId="0B4F7E3B" w14:textId="77777777" w:rsidR="003C6BFC" w:rsidRPr="003B605F" w:rsidRDefault="003C6BFC" w:rsidP="003C6BFC">
            <w:pPr>
              <w:pStyle w:val="Beschriftung"/>
              <w:jc w:val="center"/>
            </w:pPr>
            <w:r w:rsidRPr="003B605F">
              <w:t>6,67</w:t>
            </w:r>
          </w:p>
        </w:tc>
        <w:tc>
          <w:tcPr>
            <w:tcW w:w="1005" w:type="dxa"/>
            <w:noWrap/>
            <w:vAlign w:val="center"/>
            <w:hideMark/>
          </w:tcPr>
          <w:p w14:paraId="03AA4167" w14:textId="77777777" w:rsidR="003C6BFC" w:rsidRPr="003B605F" w:rsidRDefault="003C6BFC" w:rsidP="003C6BFC">
            <w:pPr>
              <w:pStyle w:val="Beschriftung"/>
              <w:jc w:val="center"/>
            </w:pPr>
            <w:r w:rsidRPr="003B605F">
              <w:t>M1</w:t>
            </w:r>
          </w:p>
        </w:tc>
        <w:tc>
          <w:tcPr>
            <w:tcW w:w="1005" w:type="dxa"/>
            <w:vMerge/>
            <w:noWrap/>
            <w:vAlign w:val="center"/>
            <w:hideMark/>
          </w:tcPr>
          <w:p w14:paraId="359BC716" w14:textId="53FCB4A1" w:rsidR="003C6BFC" w:rsidRPr="003B605F" w:rsidRDefault="003C6BFC" w:rsidP="003C6BFC">
            <w:pPr>
              <w:pStyle w:val="Beschriftung"/>
              <w:jc w:val="center"/>
            </w:pPr>
          </w:p>
        </w:tc>
        <w:tc>
          <w:tcPr>
            <w:tcW w:w="1005"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3C6BFC">
        <w:trPr>
          <w:trHeight w:val="300"/>
        </w:trPr>
        <w:tc>
          <w:tcPr>
            <w:tcW w:w="1020" w:type="dxa"/>
            <w:noWrap/>
            <w:vAlign w:val="center"/>
            <w:hideMark/>
          </w:tcPr>
          <w:p w14:paraId="49B3E496" w14:textId="77777777" w:rsidR="003C6BFC" w:rsidRPr="003B605F" w:rsidRDefault="003C6BFC" w:rsidP="003C6BFC">
            <w:pPr>
              <w:pStyle w:val="Beschriftung"/>
              <w:jc w:val="center"/>
            </w:pPr>
            <w:r w:rsidRPr="003B605F">
              <w:t>SB-TK-C3-FU</w:t>
            </w:r>
          </w:p>
        </w:tc>
        <w:tc>
          <w:tcPr>
            <w:tcW w:w="1005" w:type="dxa"/>
            <w:noWrap/>
            <w:vAlign w:val="center"/>
            <w:hideMark/>
          </w:tcPr>
          <w:p w14:paraId="15552E8E" w14:textId="77777777" w:rsidR="003C6BFC" w:rsidRPr="003B605F" w:rsidRDefault="003C6BFC" w:rsidP="003C6BFC">
            <w:pPr>
              <w:pStyle w:val="Beschriftung"/>
              <w:jc w:val="center"/>
            </w:pPr>
            <w:r w:rsidRPr="003B605F">
              <w:t>4</w:t>
            </w:r>
          </w:p>
        </w:tc>
        <w:tc>
          <w:tcPr>
            <w:tcW w:w="1005" w:type="dxa"/>
            <w:noWrap/>
            <w:vAlign w:val="center"/>
            <w:hideMark/>
          </w:tcPr>
          <w:p w14:paraId="7FE7ABD0" w14:textId="77777777" w:rsidR="003C6BFC" w:rsidRPr="003B605F" w:rsidRDefault="003C6BFC" w:rsidP="003C6BFC">
            <w:pPr>
              <w:pStyle w:val="Beschriftung"/>
              <w:jc w:val="center"/>
            </w:pPr>
            <w:r w:rsidRPr="003B605F">
              <w:t>4,99</w:t>
            </w:r>
          </w:p>
        </w:tc>
        <w:tc>
          <w:tcPr>
            <w:tcW w:w="1005" w:type="dxa"/>
            <w:noWrap/>
            <w:vAlign w:val="center"/>
            <w:hideMark/>
          </w:tcPr>
          <w:p w14:paraId="75B74D89" w14:textId="77777777" w:rsidR="003C6BFC" w:rsidRPr="003B605F" w:rsidRDefault="003C6BFC" w:rsidP="003C6BFC">
            <w:pPr>
              <w:pStyle w:val="Beschriftung"/>
              <w:jc w:val="center"/>
            </w:pPr>
            <w:r w:rsidRPr="003B605F">
              <w:t>M1</w:t>
            </w:r>
          </w:p>
        </w:tc>
        <w:tc>
          <w:tcPr>
            <w:tcW w:w="1005" w:type="dxa"/>
            <w:vMerge/>
            <w:noWrap/>
            <w:vAlign w:val="center"/>
            <w:hideMark/>
          </w:tcPr>
          <w:p w14:paraId="14266E18" w14:textId="288C2415" w:rsidR="003C6BFC" w:rsidRPr="003B605F" w:rsidRDefault="003C6BFC" w:rsidP="003C6BFC">
            <w:pPr>
              <w:pStyle w:val="Beschriftung"/>
              <w:jc w:val="center"/>
            </w:pPr>
          </w:p>
        </w:tc>
        <w:tc>
          <w:tcPr>
            <w:tcW w:w="1005"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3C6BFC">
        <w:trPr>
          <w:trHeight w:val="300"/>
        </w:trPr>
        <w:tc>
          <w:tcPr>
            <w:tcW w:w="1020" w:type="dxa"/>
            <w:noWrap/>
            <w:vAlign w:val="center"/>
            <w:hideMark/>
          </w:tcPr>
          <w:p w14:paraId="79B60C8B" w14:textId="77777777" w:rsidR="003C6BFC" w:rsidRPr="003B605F" w:rsidRDefault="003C6BFC" w:rsidP="003C6BFC">
            <w:pPr>
              <w:pStyle w:val="Beschriftung"/>
              <w:jc w:val="center"/>
            </w:pPr>
            <w:r w:rsidRPr="003B605F">
              <w:t>SB-TK-C3-FU</w:t>
            </w:r>
          </w:p>
        </w:tc>
        <w:tc>
          <w:tcPr>
            <w:tcW w:w="1005" w:type="dxa"/>
            <w:noWrap/>
            <w:vAlign w:val="center"/>
            <w:hideMark/>
          </w:tcPr>
          <w:p w14:paraId="580C3771" w14:textId="77777777" w:rsidR="003C6BFC" w:rsidRPr="003B605F" w:rsidRDefault="003C6BFC" w:rsidP="003C6BFC">
            <w:pPr>
              <w:pStyle w:val="Beschriftung"/>
              <w:jc w:val="center"/>
            </w:pPr>
            <w:r w:rsidRPr="003B605F">
              <w:t>5</w:t>
            </w:r>
          </w:p>
        </w:tc>
        <w:tc>
          <w:tcPr>
            <w:tcW w:w="1005" w:type="dxa"/>
            <w:noWrap/>
            <w:vAlign w:val="center"/>
            <w:hideMark/>
          </w:tcPr>
          <w:p w14:paraId="67B7C922" w14:textId="77777777" w:rsidR="003C6BFC" w:rsidRPr="003B605F" w:rsidRDefault="003C6BFC" w:rsidP="003C6BFC">
            <w:pPr>
              <w:pStyle w:val="Beschriftung"/>
              <w:jc w:val="center"/>
            </w:pPr>
            <w:r w:rsidRPr="003B605F">
              <w:t>5,07</w:t>
            </w:r>
          </w:p>
        </w:tc>
        <w:tc>
          <w:tcPr>
            <w:tcW w:w="1005" w:type="dxa"/>
            <w:noWrap/>
            <w:vAlign w:val="center"/>
            <w:hideMark/>
          </w:tcPr>
          <w:p w14:paraId="10AC0A73" w14:textId="77777777" w:rsidR="003C6BFC" w:rsidRPr="003B605F" w:rsidRDefault="003C6BFC" w:rsidP="003C6BFC">
            <w:pPr>
              <w:pStyle w:val="Beschriftung"/>
              <w:jc w:val="center"/>
            </w:pPr>
            <w:r w:rsidRPr="003B605F">
              <w:t>M1</w:t>
            </w:r>
          </w:p>
        </w:tc>
        <w:tc>
          <w:tcPr>
            <w:tcW w:w="1005" w:type="dxa"/>
            <w:vMerge/>
            <w:noWrap/>
            <w:vAlign w:val="center"/>
            <w:hideMark/>
          </w:tcPr>
          <w:p w14:paraId="3319A33D" w14:textId="72D1A540" w:rsidR="003C6BFC" w:rsidRPr="003B605F" w:rsidRDefault="003C6BFC" w:rsidP="003C6BFC">
            <w:pPr>
              <w:pStyle w:val="Beschriftung"/>
              <w:jc w:val="center"/>
            </w:pPr>
          </w:p>
        </w:tc>
        <w:tc>
          <w:tcPr>
            <w:tcW w:w="1005"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3C6BFC">
        <w:trPr>
          <w:trHeight w:val="300"/>
        </w:trPr>
        <w:tc>
          <w:tcPr>
            <w:tcW w:w="1020" w:type="dxa"/>
            <w:noWrap/>
            <w:vAlign w:val="center"/>
            <w:hideMark/>
          </w:tcPr>
          <w:p w14:paraId="18DC7CDE" w14:textId="77777777" w:rsidR="003C6BFC" w:rsidRPr="003B605F" w:rsidRDefault="003C6BFC" w:rsidP="003C6BFC">
            <w:pPr>
              <w:pStyle w:val="Beschriftung"/>
              <w:jc w:val="center"/>
            </w:pPr>
            <w:r w:rsidRPr="003B605F">
              <w:t>SB-TK-C3-FU</w:t>
            </w:r>
          </w:p>
        </w:tc>
        <w:tc>
          <w:tcPr>
            <w:tcW w:w="1005" w:type="dxa"/>
            <w:noWrap/>
            <w:vAlign w:val="center"/>
            <w:hideMark/>
          </w:tcPr>
          <w:p w14:paraId="5DAF1BCD" w14:textId="77777777" w:rsidR="003C6BFC" w:rsidRPr="003B605F" w:rsidRDefault="003C6BFC" w:rsidP="003C6BFC">
            <w:pPr>
              <w:pStyle w:val="Beschriftung"/>
              <w:jc w:val="center"/>
            </w:pPr>
            <w:r w:rsidRPr="003B605F">
              <w:t>6</w:t>
            </w:r>
          </w:p>
        </w:tc>
        <w:tc>
          <w:tcPr>
            <w:tcW w:w="1005" w:type="dxa"/>
            <w:noWrap/>
            <w:vAlign w:val="center"/>
            <w:hideMark/>
          </w:tcPr>
          <w:p w14:paraId="21CA686F" w14:textId="77777777" w:rsidR="003C6BFC" w:rsidRPr="003B605F" w:rsidRDefault="003C6BFC" w:rsidP="003C6BFC">
            <w:pPr>
              <w:pStyle w:val="Beschriftung"/>
              <w:jc w:val="center"/>
            </w:pPr>
            <w:r w:rsidRPr="003B605F">
              <w:t>7,13</w:t>
            </w:r>
          </w:p>
        </w:tc>
        <w:tc>
          <w:tcPr>
            <w:tcW w:w="1005" w:type="dxa"/>
            <w:noWrap/>
            <w:vAlign w:val="center"/>
            <w:hideMark/>
          </w:tcPr>
          <w:p w14:paraId="6D151F72" w14:textId="77777777" w:rsidR="003C6BFC" w:rsidRPr="003B605F" w:rsidRDefault="003C6BFC" w:rsidP="003C6BFC">
            <w:pPr>
              <w:pStyle w:val="Beschriftung"/>
              <w:jc w:val="center"/>
            </w:pPr>
            <w:r w:rsidRPr="003B605F">
              <w:t>M1</w:t>
            </w:r>
          </w:p>
        </w:tc>
        <w:tc>
          <w:tcPr>
            <w:tcW w:w="1005" w:type="dxa"/>
            <w:vMerge/>
            <w:noWrap/>
            <w:vAlign w:val="center"/>
            <w:hideMark/>
          </w:tcPr>
          <w:p w14:paraId="5E64504C" w14:textId="0362C587" w:rsidR="003C6BFC" w:rsidRPr="003B605F" w:rsidRDefault="003C6BFC" w:rsidP="003C6BFC">
            <w:pPr>
              <w:pStyle w:val="Beschriftung"/>
              <w:jc w:val="center"/>
            </w:pPr>
          </w:p>
        </w:tc>
        <w:tc>
          <w:tcPr>
            <w:tcW w:w="1005"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3C6BFC">
        <w:trPr>
          <w:trHeight w:val="300"/>
        </w:trPr>
        <w:tc>
          <w:tcPr>
            <w:tcW w:w="1020" w:type="dxa"/>
            <w:noWrap/>
            <w:vAlign w:val="center"/>
            <w:hideMark/>
          </w:tcPr>
          <w:p w14:paraId="6DFD286B" w14:textId="77777777" w:rsidR="003C6BFC" w:rsidRPr="003B605F" w:rsidRDefault="003C6BFC" w:rsidP="003C6BFC">
            <w:pPr>
              <w:pStyle w:val="Beschriftung"/>
              <w:jc w:val="center"/>
            </w:pPr>
            <w:r w:rsidRPr="003B605F">
              <w:t>SB-TK-C3-S1</w:t>
            </w:r>
          </w:p>
        </w:tc>
        <w:tc>
          <w:tcPr>
            <w:tcW w:w="1005" w:type="dxa"/>
            <w:noWrap/>
            <w:vAlign w:val="center"/>
            <w:hideMark/>
          </w:tcPr>
          <w:p w14:paraId="24048A1B" w14:textId="77777777" w:rsidR="003C6BFC" w:rsidRPr="003B605F" w:rsidRDefault="003C6BFC" w:rsidP="003C6BFC">
            <w:pPr>
              <w:pStyle w:val="Beschriftung"/>
              <w:jc w:val="center"/>
            </w:pPr>
            <w:r w:rsidRPr="003B605F">
              <w:t>1</w:t>
            </w:r>
          </w:p>
        </w:tc>
        <w:tc>
          <w:tcPr>
            <w:tcW w:w="1005" w:type="dxa"/>
            <w:noWrap/>
            <w:vAlign w:val="center"/>
            <w:hideMark/>
          </w:tcPr>
          <w:p w14:paraId="5D3303C0" w14:textId="77777777" w:rsidR="003C6BFC" w:rsidRPr="003B605F" w:rsidRDefault="003C6BFC" w:rsidP="003C6BFC">
            <w:pPr>
              <w:pStyle w:val="Beschriftung"/>
              <w:jc w:val="center"/>
            </w:pPr>
            <w:r w:rsidRPr="003B605F">
              <w:t>6,42</w:t>
            </w:r>
          </w:p>
        </w:tc>
        <w:tc>
          <w:tcPr>
            <w:tcW w:w="1005" w:type="dxa"/>
            <w:noWrap/>
            <w:vAlign w:val="center"/>
            <w:hideMark/>
          </w:tcPr>
          <w:p w14:paraId="0923C3B5"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05"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3C6BFC">
        <w:trPr>
          <w:trHeight w:val="300"/>
        </w:trPr>
        <w:tc>
          <w:tcPr>
            <w:tcW w:w="1020" w:type="dxa"/>
            <w:noWrap/>
            <w:vAlign w:val="center"/>
            <w:hideMark/>
          </w:tcPr>
          <w:p w14:paraId="6CBA469C" w14:textId="77777777" w:rsidR="003C6BFC" w:rsidRPr="003B605F" w:rsidRDefault="003C6BFC" w:rsidP="003C6BFC">
            <w:pPr>
              <w:pStyle w:val="Beschriftung"/>
              <w:jc w:val="center"/>
            </w:pPr>
            <w:r w:rsidRPr="003B605F">
              <w:t>SB-TK-C3-S1</w:t>
            </w:r>
          </w:p>
        </w:tc>
        <w:tc>
          <w:tcPr>
            <w:tcW w:w="1005" w:type="dxa"/>
            <w:noWrap/>
            <w:vAlign w:val="center"/>
            <w:hideMark/>
          </w:tcPr>
          <w:p w14:paraId="4133CF40" w14:textId="77777777" w:rsidR="003C6BFC" w:rsidRPr="003B605F" w:rsidRDefault="003C6BFC" w:rsidP="003C6BFC">
            <w:pPr>
              <w:pStyle w:val="Beschriftung"/>
              <w:jc w:val="center"/>
            </w:pPr>
            <w:r w:rsidRPr="003B605F">
              <w:t>2</w:t>
            </w:r>
          </w:p>
        </w:tc>
        <w:tc>
          <w:tcPr>
            <w:tcW w:w="1005" w:type="dxa"/>
            <w:noWrap/>
            <w:vAlign w:val="center"/>
            <w:hideMark/>
          </w:tcPr>
          <w:p w14:paraId="7BA29866" w14:textId="77777777" w:rsidR="003C6BFC" w:rsidRPr="003B605F" w:rsidRDefault="003C6BFC" w:rsidP="003C6BFC">
            <w:pPr>
              <w:pStyle w:val="Beschriftung"/>
              <w:jc w:val="center"/>
            </w:pPr>
            <w:r w:rsidRPr="003B605F">
              <w:t>7,09</w:t>
            </w:r>
          </w:p>
        </w:tc>
        <w:tc>
          <w:tcPr>
            <w:tcW w:w="1005" w:type="dxa"/>
            <w:noWrap/>
            <w:vAlign w:val="center"/>
            <w:hideMark/>
          </w:tcPr>
          <w:p w14:paraId="27BD6C3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28ECD724" w14:textId="738E2264" w:rsidR="003C6BFC" w:rsidRPr="003B605F" w:rsidRDefault="003C6BFC" w:rsidP="003C6BFC">
            <w:pPr>
              <w:pStyle w:val="Beschriftung"/>
              <w:jc w:val="center"/>
            </w:pPr>
          </w:p>
        </w:tc>
        <w:tc>
          <w:tcPr>
            <w:tcW w:w="1005"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3C6BFC">
        <w:trPr>
          <w:trHeight w:val="300"/>
        </w:trPr>
        <w:tc>
          <w:tcPr>
            <w:tcW w:w="1020" w:type="dxa"/>
            <w:noWrap/>
            <w:vAlign w:val="center"/>
            <w:hideMark/>
          </w:tcPr>
          <w:p w14:paraId="5C53D6BC" w14:textId="77777777" w:rsidR="003C6BFC" w:rsidRPr="003B605F" w:rsidRDefault="003C6BFC" w:rsidP="003C6BFC">
            <w:pPr>
              <w:pStyle w:val="Beschriftung"/>
              <w:jc w:val="center"/>
            </w:pPr>
            <w:r w:rsidRPr="003B605F">
              <w:t>SB-TK-C3-S1</w:t>
            </w:r>
          </w:p>
        </w:tc>
        <w:tc>
          <w:tcPr>
            <w:tcW w:w="1005" w:type="dxa"/>
            <w:noWrap/>
            <w:vAlign w:val="center"/>
            <w:hideMark/>
          </w:tcPr>
          <w:p w14:paraId="1761DB97" w14:textId="77777777" w:rsidR="003C6BFC" w:rsidRPr="003B605F" w:rsidRDefault="003C6BFC" w:rsidP="003C6BFC">
            <w:pPr>
              <w:pStyle w:val="Beschriftung"/>
              <w:jc w:val="center"/>
            </w:pPr>
            <w:r w:rsidRPr="003B605F">
              <w:t>3</w:t>
            </w:r>
          </w:p>
        </w:tc>
        <w:tc>
          <w:tcPr>
            <w:tcW w:w="1005" w:type="dxa"/>
            <w:noWrap/>
            <w:vAlign w:val="center"/>
            <w:hideMark/>
          </w:tcPr>
          <w:p w14:paraId="2031FBE9" w14:textId="77777777" w:rsidR="003C6BFC" w:rsidRPr="003B605F" w:rsidRDefault="003C6BFC" w:rsidP="003C6BFC">
            <w:pPr>
              <w:pStyle w:val="Beschriftung"/>
              <w:jc w:val="center"/>
            </w:pPr>
            <w:r w:rsidRPr="003B605F">
              <w:t>6,08</w:t>
            </w:r>
          </w:p>
        </w:tc>
        <w:tc>
          <w:tcPr>
            <w:tcW w:w="1005" w:type="dxa"/>
            <w:noWrap/>
            <w:vAlign w:val="center"/>
            <w:hideMark/>
          </w:tcPr>
          <w:p w14:paraId="3899DB22"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17877C1" w14:textId="1817DC9F" w:rsidR="003C6BFC" w:rsidRPr="003B605F" w:rsidRDefault="003C6BFC" w:rsidP="003C6BFC">
            <w:pPr>
              <w:pStyle w:val="Beschriftung"/>
              <w:jc w:val="center"/>
            </w:pPr>
          </w:p>
        </w:tc>
        <w:tc>
          <w:tcPr>
            <w:tcW w:w="1005"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3C6BFC">
        <w:trPr>
          <w:trHeight w:val="300"/>
        </w:trPr>
        <w:tc>
          <w:tcPr>
            <w:tcW w:w="1020" w:type="dxa"/>
            <w:noWrap/>
            <w:vAlign w:val="center"/>
            <w:hideMark/>
          </w:tcPr>
          <w:p w14:paraId="28C05345" w14:textId="77777777" w:rsidR="003C6BFC" w:rsidRPr="003B605F" w:rsidRDefault="003C6BFC" w:rsidP="003C6BFC">
            <w:pPr>
              <w:pStyle w:val="Beschriftung"/>
              <w:jc w:val="center"/>
            </w:pPr>
            <w:r w:rsidRPr="003B605F">
              <w:t>SB-TK-C3-S1</w:t>
            </w:r>
          </w:p>
        </w:tc>
        <w:tc>
          <w:tcPr>
            <w:tcW w:w="1005" w:type="dxa"/>
            <w:noWrap/>
            <w:vAlign w:val="center"/>
            <w:hideMark/>
          </w:tcPr>
          <w:p w14:paraId="75473E6D" w14:textId="77777777" w:rsidR="003C6BFC" w:rsidRPr="003B605F" w:rsidRDefault="003C6BFC" w:rsidP="003C6BFC">
            <w:pPr>
              <w:pStyle w:val="Beschriftung"/>
              <w:jc w:val="center"/>
            </w:pPr>
            <w:r w:rsidRPr="003B605F">
              <w:t>4</w:t>
            </w:r>
          </w:p>
        </w:tc>
        <w:tc>
          <w:tcPr>
            <w:tcW w:w="1005" w:type="dxa"/>
            <w:noWrap/>
            <w:vAlign w:val="center"/>
            <w:hideMark/>
          </w:tcPr>
          <w:p w14:paraId="4932DCEC" w14:textId="77777777" w:rsidR="003C6BFC" w:rsidRPr="003B605F" w:rsidRDefault="003C6BFC" w:rsidP="003C6BFC">
            <w:pPr>
              <w:pStyle w:val="Beschriftung"/>
              <w:jc w:val="center"/>
            </w:pPr>
            <w:r w:rsidRPr="003B605F">
              <w:t>5,77</w:t>
            </w:r>
          </w:p>
        </w:tc>
        <w:tc>
          <w:tcPr>
            <w:tcW w:w="1005" w:type="dxa"/>
            <w:noWrap/>
            <w:vAlign w:val="center"/>
            <w:hideMark/>
          </w:tcPr>
          <w:p w14:paraId="3F52375B"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0226DEE" w14:textId="318BBAC0" w:rsidR="003C6BFC" w:rsidRPr="003B605F" w:rsidRDefault="003C6BFC" w:rsidP="003C6BFC">
            <w:pPr>
              <w:pStyle w:val="Beschriftung"/>
              <w:jc w:val="center"/>
            </w:pPr>
          </w:p>
        </w:tc>
        <w:tc>
          <w:tcPr>
            <w:tcW w:w="1005"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3C6BFC">
        <w:trPr>
          <w:trHeight w:val="300"/>
        </w:trPr>
        <w:tc>
          <w:tcPr>
            <w:tcW w:w="1020" w:type="dxa"/>
            <w:noWrap/>
            <w:vAlign w:val="center"/>
            <w:hideMark/>
          </w:tcPr>
          <w:p w14:paraId="2151C93E" w14:textId="77777777" w:rsidR="003C6BFC" w:rsidRPr="003B605F" w:rsidRDefault="003C6BFC" w:rsidP="003C6BFC">
            <w:pPr>
              <w:pStyle w:val="Beschriftung"/>
              <w:jc w:val="center"/>
            </w:pPr>
            <w:r w:rsidRPr="003B605F">
              <w:t>SB-TK-C3-S1</w:t>
            </w:r>
          </w:p>
        </w:tc>
        <w:tc>
          <w:tcPr>
            <w:tcW w:w="1005" w:type="dxa"/>
            <w:noWrap/>
            <w:vAlign w:val="center"/>
            <w:hideMark/>
          </w:tcPr>
          <w:p w14:paraId="59A2065F" w14:textId="77777777" w:rsidR="003C6BFC" w:rsidRPr="003B605F" w:rsidRDefault="003C6BFC" w:rsidP="003C6BFC">
            <w:pPr>
              <w:pStyle w:val="Beschriftung"/>
              <w:jc w:val="center"/>
            </w:pPr>
            <w:r w:rsidRPr="003B605F">
              <w:t>5</w:t>
            </w:r>
          </w:p>
        </w:tc>
        <w:tc>
          <w:tcPr>
            <w:tcW w:w="1005" w:type="dxa"/>
            <w:noWrap/>
            <w:vAlign w:val="center"/>
            <w:hideMark/>
          </w:tcPr>
          <w:p w14:paraId="37DB42DA" w14:textId="77777777" w:rsidR="003C6BFC" w:rsidRPr="003B605F" w:rsidRDefault="003C6BFC" w:rsidP="003C6BFC">
            <w:pPr>
              <w:pStyle w:val="Beschriftung"/>
              <w:jc w:val="center"/>
            </w:pPr>
            <w:r w:rsidRPr="003B605F">
              <w:t>6,47</w:t>
            </w:r>
          </w:p>
        </w:tc>
        <w:tc>
          <w:tcPr>
            <w:tcW w:w="1005" w:type="dxa"/>
            <w:noWrap/>
            <w:vAlign w:val="center"/>
            <w:hideMark/>
          </w:tcPr>
          <w:p w14:paraId="71A084F3"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361963BA" w14:textId="6EBEADEC" w:rsidR="003C6BFC" w:rsidRPr="003B605F" w:rsidRDefault="003C6BFC" w:rsidP="003C6BFC">
            <w:pPr>
              <w:pStyle w:val="Beschriftung"/>
              <w:jc w:val="center"/>
            </w:pPr>
          </w:p>
        </w:tc>
        <w:tc>
          <w:tcPr>
            <w:tcW w:w="1005"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3C6BFC">
        <w:trPr>
          <w:trHeight w:val="300"/>
        </w:trPr>
        <w:tc>
          <w:tcPr>
            <w:tcW w:w="1020" w:type="dxa"/>
            <w:noWrap/>
            <w:vAlign w:val="center"/>
            <w:hideMark/>
          </w:tcPr>
          <w:p w14:paraId="1B0AFFFA" w14:textId="77777777" w:rsidR="003C6BFC" w:rsidRPr="003B605F" w:rsidRDefault="003C6BFC" w:rsidP="003C6BFC">
            <w:pPr>
              <w:pStyle w:val="Beschriftung"/>
              <w:jc w:val="center"/>
            </w:pPr>
            <w:r w:rsidRPr="003B605F">
              <w:t>SB-TK-C3-S1</w:t>
            </w:r>
          </w:p>
        </w:tc>
        <w:tc>
          <w:tcPr>
            <w:tcW w:w="1005" w:type="dxa"/>
            <w:noWrap/>
            <w:vAlign w:val="center"/>
            <w:hideMark/>
          </w:tcPr>
          <w:p w14:paraId="100AEB45" w14:textId="77777777" w:rsidR="003C6BFC" w:rsidRPr="003B605F" w:rsidRDefault="003C6BFC" w:rsidP="003C6BFC">
            <w:pPr>
              <w:pStyle w:val="Beschriftung"/>
              <w:jc w:val="center"/>
            </w:pPr>
            <w:r w:rsidRPr="003B605F">
              <w:t>6</w:t>
            </w:r>
          </w:p>
        </w:tc>
        <w:tc>
          <w:tcPr>
            <w:tcW w:w="1005" w:type="dxa"/>
            <w:noWrap/>
            <w:vAlign w:val="center"/>
            <w:hideMark/>
          </w:tcPr>
          <w:p w14:paraId="0DF07A8E" w14:textId="77777777" w:rsidR="003C6BFC" w:rsidRPr="003B605F" w:rsidRDefault="003C6BFC" w:rsidP="003C6BFC">
            <w:pPr>
              <w:pStyle w:val="Beschriftung"/>
              <w:jc w:val="center"/>
            </w:pPr>
            <w:r w:rsidRPr="003B605F">
              <w:t>6,7</w:t>
            </w:r>
          </w:p>
        </w:tc>
        <w:tc>
          <w:tcPr>
            <w:tcW w:w="1005" w:type="dxa"/>
            <w:noWrap/>
            <w:vAlign w:val="center"/>
            <w:hideMark/>
          </w:tcPr>
          <w:p w14:paraId="5D9A4DCF"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3A7EF32" w14:textId="4CBC79E8" w:rsidR="003C6BFC" w:rsidRPr="003B605F" w:rsidRDefault="003C6BFC" w:rsidP="003C6BFC">
            <w:pPr>
              <w:pStyle w:val="Beschriftung"/>
              <w:jc w:val="center"/>
            </w:pPr>
          </w:p>
        </w:tc>
        <w:tc>
          <w:tcPr>
            <w:tcW w:w="1005"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3C6BFC">
        <w:trPr>
          <w:trHeight w:val="300"/>
        </w:trPr>
        <w:tc>
          <w:tcPr>
            <w:tcW w:w="1020" w:type="dxa"/>
            <w:noWrap/>
            <w:vAlign w:val="center"/>
            <w:hideMark/>
          </w:tcPr>
          <w:p w14:paraId="2BFD30F3" w14:textId="77777777" w:rsidR="003C6BFC" w:rsidRPr="003B605F" w:rsidRDefault="003C6BFC" w:rsidP="003C6BFC">
            <w:pPr>
              <w:pStyle w:val="Beschriftung"/>
              <w:jc w:val="center"/>
            </w:pPr>
            <w:r w:rsidRPr="003B605F">
              <w:t>SB-TK-E3-FG</w:t>
            </w:r>
          </w:p>
        </w:tc>
        <w:tc>
          <w:tcPr>
            <w:tcW w:w="1005" w:type="dxa"/>
            <w:noWrap/>
            <w:vAlign w:val="center"/>
            <w:hideMark/>
          </w:tcPr>
          <w:p w14:paraId="2B4BB577" w14:textId="77777777" w:rsidR="003C6BFC" w:rsidRPr="003B605F" w:rsidRDefault="003C6BFC" w:rsidP="003C6BFC">
            <w:pPr>
              <w:pStyle w:val="Beschriftung"/>
              <w:jc w:val="center"/>
            </w:pPr>
            <w:r w:rsidRPr="003B605F">
              <w:t>1</w:t>
            </w:r>
          </w:p>
        </w:tc>
        <w:tc>
          <w:tcPr>
            <w:tcW w:w="1005" w:type="dxa"/>
            <w:noWrap/>
            <w:vAlign w:val="center"/>
            <w:hideMark/>
          </w:tcPr>
          <w:p w14:paraId="127D723F" w14:textId="77777777" w:rsidR="003C6BFC" w:rsidRPr="003B605F" w:rsidRDefault="003C6BFC" w:rsidP="003C6BFC">
            <w:pPr>
              <w:pStyle w:val="Beschriftung"/>
              <w:jc w:val="center"/>
            </w:pPr>
            <w:r w:rsidRPr="003B605F">
              <w:t>4,31</w:t>
            </w:r>
          </w:p>
        </w:tc>
        <w:tc>
          <w:tcPr>
            <w:tcW w:w="1005" w:type="dxa"/>
            <w:noWrap/>
            <w:vAlign w:val="center"/>
            <w:hideMark/>
          </w:tcPr>
          <w:p w14:paraId="71949075"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05"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3C6BFC">
        <w:trPr>
          <w:trHeight w:val="300"/>
        </w:trPr>
        <w:tc>
          <w:tcPr>
            <w:tcW w:w="1020" w:type="dxa"/>
            <w:noWrap/>
            <w:vAlign w:val="center"/>
            <w:hideMark/>
          </w:tcPr>
          <w:p w14:paraId="63B2D510" w14:textId="77777777" w:rsidR="003C6BFC" w:rsidRPr="003B605F" w:rsidRDefault="003C6BFC" w:rsidP="003C6BFC">
            <w:pPr>
              <w:pStyle w:val="Beschriftung"/>
              <w:jc w:val="center"/>
            </w:pPr>
            <w:r w:rsidRPr="003B605F">
              <w:t>SB-TK-E3-FG</w:t>
            </w:r>
          </w:p>
        </w:tc>
        <w:tc>
          <w:tcPr>
            <w:tcW w:w="1005" w:type="dxa"/>
            <w:noWrap/>
            <w:vAlign w:val="center"/>
            <w:hideMark/>
          </w:tcPr>
          <w:p w14:paraId="5EA4AA77" w14:textId="77777777" w:rsidR="003C6BFC" w:rsidRPr="003B605F" w:rsidRDefault="003C6BFC" w:rsidP="003C6BFC">
            <w:pPr>
              <w:pStyle w:val="Beschriftung"/>
              <w:jc w:val="center"/>
            </w:pPr>
            <w:r w:rsidRPr="003B605F">
              <w:t>2</w:t>
            </w:r>
          </w:p>
        </w:tc>
        <w:tc>
          <w:tcPr>
            <w:tcW w:w="1005" w:type="dxa"/>
            <w:noWrap/>
            <w:vAlign w:val="center"/>
            <w:hideMark/>
          </w:tcPr>
          <w:p w14:paraId="6E2C8765" w14:textId="77777777" w:rsidR="003C6BFC" w:rsidRPr="003B605F" w:rsidRDefault="003C6BFC" w:rsidP="003C6BFC">
            <w:pPr>
              <w:pStyle w:val="Beschriftung"/>
              <w:jc w:val="center"/>
            </w:pPr>
            <w:r w:rsidRPr="003B605F">
              <w:t>5,88</w:t>
            </w:r>
          </w:p>
        </w:tc>
        <w:tc>
          <w:tcPr>
            <w:tcW w:w="1005" w:type="dxa"/>
            <w:noWrap/>
            <w:vAlign w:val="center"/>
            <w:hideMark/>
          </w:tcPr>
          <w:p w14:paraId="3D532AAC"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3A98E16D" w14:textId="4FB810B0" w:rsidR="003C6BFC" w:rsidRPr="003B605F" w:rsidRDefault="003C6BFC" w:rsidP="003C6BFC">
            <w:pPr>
              <w:pStyle w:val="Beschriftung"/>
              <w:jc w:val="center"/>
            </w:pPr>
          </w:p>
        </w:tc>
        <w:tc>
          <w:tcPr>
            <w:tcW w:w="1005"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3C6BFC">
        <w:trPr>
          <w:trHeight w:val="300"/>
        </w:trPr>
        <w:tc>
          <w:tcPr>
            <w:tcW w:w="1020" w:type="dxa"/>
            <w:noWrap/>
            <w:vAlign w:val="center"/>
            <w:hideMark/>
          </w:tcPr>
          <w:p w14:paraId="10CA9080" w14:textId="77777777" w:rsidR="003C6BFC" w:rsidRPr="003B605F" w:rsidRDefault="003C6BFC" w:rsidP="003C6BFC">
            <w:pPr>
              <w:pStyle w:val="Beschriftung"/>
              <w:jc w:val="center"/>
            </w:pPr>
            <w:r w:rsidRPr="003B605F">
              <w:t>SB-TK-E3-FG</w:t>
            </w:r>
          </w:p>
        </w:tc>
        <w:tc>
          <w:tcPr>
            <w:tcW w:w="1005" w:type="dxa"/>
            <w:noWrap/>
            <w:vAlign w:val="center"/>
            <w:hideMark/>
          </w:tcPr>
          <w:p w14:paraId="46164023" w14:textId="77777777" w:rsidR="003C6BFC" w:rsidRPr="003B605F" w:rsidRDefault="003C6BFC" w:rsidP="003C6BFC">
            <w:pPr>
              <w:pStyle w:val="Beschriftung"/>
              <w:jc w:val="center"/>
            </w:pPr>
            <w:r w:rsidRPr="003B605F">
              <w:t>3</w:t>
            </w:r>
          </w:p>
        </w:tc>
        <w:tc>
          <w:tcPr>
            <w:tcW w:w="1005" w:type="dxa"/>
            <w:noWrap/>
            <w:vAlign w:val="center"/>
            <w:hideMark/>
          </w:tcPr>
          <w:p w14:paraId="5EA75D0C" w14:textId="77777777" w:rsidR="003C6BFC" w:rsidRPr="003B605F" w:rsidRDefault="003C6BFC" w:rsidP="003C6BFC">
            <w:pPr>
              <w:pStyle w:val="Beschriftung"/>
              <w:jc w:val="center"/>
            </w:pPr>
            <w:r w:rsidRPr="003B605F">
              <w:t>4,01</w:t>
            </w:r>
          </w:p>
        </w:tc>
        <w:tc>
          <w:tcPr>
            <w:tcW w:w="1005" w:type="dxa"/>
            <w:noWrap/>
            <w:vAlign w:val="center"/>
            <w:hideMark/>
          </w:tcPr>
          <w:p w14:paraId="55A9897F"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40CBBCE" w14:textId="26500D80" w:rsidR="003C6BFC" w:rsidRPr="003B605F" w:rsidRDefault="003C6BFC" w:rsidP="003C6BFC">
            <w:pPr>
              <w:pStyle w:val="Beschriftung"/>
              <w:jc w:val="center"/>
            </w:pPr>
          </w:p>
        </w:tc>
        <w:tc>
          <w:tcPr>
            <w:tcW w:w="1005"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3C6BFC">
        <w:trPr>
          <w:trHeight w:val="300"/>
        </w:trPr>
        <w:tc>
          <w:tcPr>
            <w:tcW w:w="1020" w:type="dxa"/>
            <w:noWrap/>
            <w:vAlign w:val="center"/>
            <w:hideMark/>
          </w:tcPr>
          <w:p w14:paraId="35B1F562" w14:textId="77777777" w:rsidR="003C6BFC" w:rsidRPr="003B605F" w:rsidRDefault="003C6BFC" w:rsidP="003C6BFC">
            <w:pPr>
              <w:pStyle w:val="Beschriftung"/>
              <w:jc w:val="center"/>
            </w:pPr>
            <w:r w:rsidRPr="003B605F">
              <w:t>SB-TK-E3-FG</w:t>
            </w:r>
          </w:p>
        </w:tc>
        <w:tc>
          <w:tcPr>
            <w:tcW w:w="1005" w:type="dxa"/>
            <w:noWrap/>
            <w:vAlign w:val="center"/>
            <w:hideMark/>
          </w:tcPr>
          <w:p w14:paraId="071F6EF2" w14:textId="77777777" w:rsidR="003C6BFC" w:rsidRPr="003B605F" w:rsidRDefault="003C6BFC" w:rsidP="003C6BFC">
            <w:pPr>
              <w:pStyle w:val="Beschriftung"/>
              <w:jc w:val="center"/>
            </w:pPr>
            <w:r w:rsidRPr="003B605F">
              <w:t>4</w:t>
            </w:r>
          </w:p>
        </w:tc>
        <w:tc>
          <w:tcPr>
            <w:tcW w:w="1005" w:type="dxa"/>
            <w:noWrap/>
            <w:vAlign w:val="center"/>
            <w:hideMark/>
          </w:tcPr>
          <w:p w14:paraId="5BEFF22F" w14:textId="77777777" w:rsidR="003C6BFC" w:rsidRPr="003B605F" w:rsidRDefault="003C6BFC" w:rsidP="003C6BFC">
            <w:pPr>
              <w:pStyle w:val="Beschriftung"/>
              <w:jc w:val="center"/>
            </w:pPr>
            <w:r w:rsidRPr="003B605F">
              <w:t>4,52</w:t>
            </w:r>
          </w:p>
        </w:tc>
        <w:tc>
          <w:tcPr>
            <w:tcW w:w="1005" w:type="dxa"/>
            <w:noWrap/>
            <w:vAlign w:val="center"/>
            <w:hideMark/>
          </w:tcPr>
          <w:p w14:paraId="1F2ADEBA"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4AAF3D64" w14:textId="50CA3F3B" w:rsidR="003C6BFC" w:rsidRPr="003B605F" w:rsidRDefault="003C6BFC" w:rsidP="003C6BFC">
            <w:pPr>
              <w:pStyle w:val="Beschriftung"/>
              <w:jc w:val="center"/>
            </w:pPr>
          </w:p>
        </w:tc>
        <w:tc>
          <w:tcPr>
            <w:tcW w:w="1005"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3C6BFC">
        <w:trPr>
          <w:trHeight w:val="300"/>
        </w:trPr>
        <w:tc>
          <w:tcPr>
            <w:tcW w:w="1020" w:type="dxa"/>
            <w:noWrap/>
            <w:vAlign w:val="center"/>
            <w:hideMark/>
          </w:tcPr>
          <w:p w14:paraId="6B38E360" w14:textId="77777777" w:rsidR="003C6BFC" w:rsidRPr="003B605F" w:rsidRDefault="003C6BFC" w:rsidP="003C6BFC">
            <w:pPr>
              <w:pStyle w:val="Beschriftung"/>
              <w:jc w:val="center"/>
            </w:pPr>
            <w:r w:rsidRPr="003B605F">
              <w:t>SB-TK-E3-FG</w:t>
            </w:r>
          </w:p>
        </w:tc>
        <w:tc>
          <w:tcPr>
            <w:tcW w:w="1005" w:type="dxa"/>
            <w:noWrap/>
            <w:vAlign w:val="center"/>
            <w:hideMark/>
          </w:tcPr>
          <w:p w14:paraId="0077BCEF" w14:textId="77777777" w:rsidR="003C6BFC" w:rsidRPr="003B605F" w:rsidRDefault="003C6BFC" w:rsidP="003C6BFC">
            <w:pPr>
              <w:pStyle w:val="Beschriftung"/>
              <w:jc w:val="center"/>
            </w:pPr>
            <w:r w:rsidRPr="003B605F">
              <w:t>5</w:t>
            </w:r>
          </w:p>
        </w:tc>
        <w:tc>
          <w:tcPr>
            <w:tcW w:w="1005" w:type="dxa"/>
            <w:noWrap/>
            <w:vAlign w:val="center"/>
            <w:hideMark/>
          </w:tcPr>
          <w:p w14:paraId="0C97D566" w14:textId="77777777" w:rsidR="003C6BFC" w:rsidRPr="003B605F" w:rsidRDefault="003C6BFC" w:rsidP="003C6BFC">
            <w:pPr>
              <w:pStyle w:val="Beschriftung"/>
              <w:jc w:val="center"/>
            </w:pPr>
            <w:r w:rsidRPr="003B605F">
              <w:t>4,32</w:t>
            </w:r>
          </w:p>
        </w:tc>
        <w:tc>
          <w:tcPr>
            <w:tcW w:w="1005" w:type="dxa"/>
            <w:noWrap/>
            <w:vAlign w:val="center"/>
            <w:hideMark/>
          </w:tcPr>
          <w:p w14:paraId="37E262DA" w14:textId="77777777" w:rsidR="003C6BFC" w:rsidRPr="003B605F" w:rsidRDefault="003C6BFC" w:rsidP="003C6BFC">
            <w:pPr>
              <w:pStyle w:val="Beschriftung"/>
              <w:jc w:val="center"/>
            </w:pPr>
            <w:proofErr w:type="spellStart"/>
            <w:r w:rsidRPr="003B605F">
              <w:t>SF_c</w:t>
            </w:r>
            <w:proofErr w:type="spellEnd"/>
          </w:p>
        </w:tc>
        <w:tc>
          <w:tcPr>
            <w:tcW w:w="1005" w:type="dxa"/>
            <w:vMerge/>
            <w:noWrap/>
            <w:vAlign w:val="center"/>
            <w:hideMark/>
          </w:tcPr>
          <w:p w14:paraId="02F71E67" w14:textId="5C238BEE" w:rsidR="003C6BFC" w:rsidRPr="003B605F" w:rsidRDefault="003C6BFC" w:rsidP="003C6BFC">
            <w:pPr>
              <w:pStyle w:val="Beschriftung"/>
              <w:jc w:val="center"/>
            </w:pPr>
          </w:p>
        </w:tc>
        <w:tc>
          <w:tcPr>
            <w:tcW w:w="1005"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3C6BFC">
        <w:trPr>
          <w:trHeight w:val="300"/>
        </w:trPr>
        <w:tc>
          <w:tcPr>
            <w:tcW w:w="1020" w:type="dxa"/>
            <w:noWrap/>
            <w:vAlign w:val="center"/>
            <w:hideMark/>
          </w:tcPr>
          <w:p w14:paraId="0D604E84" w14:textId="77777777" w:rsidR="003C6BFC" w:rsidRPr="003B605F" w:rsidRDefault="003C6BFC" w:rsidP="003C6BFC">
            <w:pPr>
              <w:pStyle w:val="Beschriftung"/>
              <w:jc w:val="center"/>
            </w:pPr>
            <w:r w:rsidRPr="003B605F">
              <w:t>SB-TK-E3-FU</w:t>
            </w:r>
          </w:p>
        </w:tc>
        <w:tc>
          <w:tcPr>
            <w:tcW w:w="1005" w:type="dxa"/>
            <w:noWrap/>
            <w:vAlign w:val="center"/>
            <w:hideMark/>
          </w:tcPr>
          <w:p w14:paraId="42B0E8A8" w14:textId="77777777" w:rsidR="003C6BFC" w:rsidRPr="003B605F" w:rsidRDefault="003C6BFC" w:rsidP="003C6BFC">
            <w:pPr>
              <w:pStyle w:val="Beschriftung"/>
              <w:jc w:val="center"/>
            </w:pPr>
            <w:r w:rsidRPr="003B605F">
              <w:t>1</w:t>
            </w:r>
          </w:p>
        </w:tc>
        <w:tc>
          <w:tcPr>
            <w:tcW w:w="1005" w:type="dxa"/>
            <w:noWrap/>
            <w:vAlign w:val="center"/>
            <w:hideMark/>
          </w:tcPr>
          <w:p w14:paraId="17DA528B" w14:textId="77777777" w:rsidR="003C6BFC" w:rsidRPr="003B605F" w:rsidRDefault="003C6BFC" w:rsidP="003C6BFC">
            <w:pPr>
              <w:pStyle w:val="Beschriftung"/>
              <w:jc w:val="center"/>
            </w:pPr>
            <w:r w:rsidRPr="003B605F">
              <w:t>5,05</w:t>
            </w:r>
          </w:p>
        </w:tc>
        <w:tc>
          <w:tcPr>
            <w:tcW w:w="1005" w:type="dxa"/>
            <w:noWrap/>
            <w:vAlign w:val="center"/>
            <w:hideMark/>
          </w:tcPr>
          <w:p w14:paraId="2D9D6C59" w14:textId="77777777" w:rsidR="003C6BFC" w:rsidRPr="003B605F" w:rsidRDefault="003C6BFC" w:rsidP="003C6BFC">
            <w:pPr>
              <w:pStyle w:val="Beschriftung"/>
              <w:jc w:val="center"/>
            </w:pPr>
            <w:r w:rsidRPr="003B605F">
              <w:t>AF</w:t>
            </w:r>
          </w:p>
        </w:tc>
        <w:tc>
          <w:tcPr>
            <w:tcW w:w="1005"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05"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3C6BFC">
        <w:trPr>
          <w:trHeight w:val="300"/>
        </w:trPr>
        <w:tc>
          <w:tcPr>
            <w:tcW w:w="1020" w:type="dxa"/>
            <w:noWrap/>
            <w:vAlign w:val="center"/>
            <w:hideMark/>
          </w:tcPr>
          <w:p w14:paraId="373182C4" w14:textId="77777777" w:rsidR="003C6BFC" w:rsidRPr="003B605F" w:rsidRDefault="003C6BFC" w:rsidP="003C6BFC">
            <w:pPr>
              <w:pStyle w:val="Beschriftung"/>
              <w:jc w:val="center"/>
            </w:pPr>
            <w:r w:rsidRPr="003B605F">
              <w:t>SB-TK-E3-FU</w:t>
            </w:r>
          </w:p>
        </w:tc>
        <w:tc>
          <w:tcPr>
            <w:tcW w:w="1005" w:type="dxa"/>
            <w:noWrap/>
            <w:vAlign w:val="center"/>
            <w:hideMark/>
          </w:tcPr>
          <w:p w14:paraId="017262DD" w14:textId="77777777" w:rsidR="003C6BFC" w:rsidRPr="003B605F" w:rsidRDefault="003C6BFC" w:rsidP="003C6BFC">
            <w:pPr>
              <w:pStyle w:val="Beschriftung"/>
              <w:jc w:val="center"/>
            </w:pPr>
            <w:r w:rsidRPr="003B605F">
              <w:t>2</w:t>
            </w:r>
          </w:p>
        </w:tc>
        <w:tc>
          <w:tcPr>
            <w:tcW w:w="1005" w:type="dxa"/>
            <w:noWrap/>
            <w:vAlign w:val="center"/>
            <w:hideMark/>
          </w:tcPr>
          <w:p w14:paraId="1C475A9B" w14:textId="77777777" w:rsidR="003C6BFC" w:rsidRPr="003B605F" w:rsidRDefault="003C6BFC" w:rsidP="003C6BFC">
            <w:pPr>
              <w:pStyle w:val="Beschriftung"/>
              <w:jc w:val="center"/>
            </w:pPr>
            <w:r w:rsidRPr="003B605F">
              <w:t>3,75</w:t>
            </w:r>
          </w:p>
        </w:tc>
        <w:tc>
          <w:tcPr>
            <w:tcW w:w="1005" w:type="dxa"/>
            <w:noWrap/>
            <w:vAlign w:val="center"/>
            <w:hideMark/>
          </w:tcPr>
          <w:p w14:paraId="786BA720"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4F77285" w14:textId="52714C2E" w:rsidR="003C6BFC" w:rsidRPr="003B605F" w:rsidRDefault="003C6BFC" w:rsidP="003C6BFC">
            <w:pPr>
              <w:pStyle w:val="Beschriftung"/>
              <w:jc w:val="center"/>
            </w:pPr>
          </w:p>
        </w:tc>
        <w:tc>
          <w:tcPr>
            <w:tcW w:w="1005"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3C6BFC">
        <w:trPr>
          <w:trHeight w:val="300"/>
        </w:trPr>
        <w:tc>
          <w:tcPr>
            <w:tcW w:w="1020" w:type="dxa"/>
            <w:noWrap/>
            <w:vAlign w:val="center"/>
            <w:hideMark/>
          </w:tcPr>
          <w:p w14:paraId="33B7DB99" w14:textId="77777777" w:rsidR="003C6BFC" w:rsidRPr="003B605F" w:rsidRDefault="003C6BFC" w:rsidP="003C6BFC">
            <w:pPr>
              <w:pStyle w:val="Beschriftung"/>
              <w:jc w:val="center"/>
            </w:pPr>
            <w:r w:rsidRPr="003B605F">
              <w:t>SB-TK-E3-FU</w:t>
            </w:r>
          </w:p>
        </w:tc>
        <w:tc>
          <w:tcPr>
            <w:tcW w:w="1005" w:type="dxa"/>
            <w:noWrap/>
            <w:vAlign w:val="center"/>
            <w:hideMark/>
          </w:tcPr>
          <w:p w14:paraId="2F7041AB" w14:textId="77777777" w:rsidR="003C6BFC" w:rsidRPr="003B605F" w:rsidRDefault="003C6BFC" w:rsidP="003C6BFC">
            <w:pPr>
              <w:pStyle w:val="Beschriftung"/>
              <w:jc w:val="center"/>
            </w:pPr>
            <w:r w:rsidRPr="003B605F">
              <w:t>3</w:t>
            </w:r>
          </w:p>
        </w:tc>
        <w:tc>
          <w:tcPr>
            <w:tcW w:w="1005" w:type="dxa"/>
            <w:noWrap/>
            <w:vAlign w:val="center"/>
            <w:hideMark/>
          </w:tcPr>
          <w:p w14:paraId="009402BC" w14:textId="77777777" w:rsidR="003C6BFC" w:rsidRPr="003B605F" w:rsidRDefault="003C6BFC" w:rsidP="003C6BFC">
            <w:pPr>
              <w:pStyle w:val="Beschriftung"/>
              <w:jc w:val="center"/>
            </w:pPr>
            <w:r w:rsidRPr="003B605F">
              <w:t>6,76</w:t>
            </w:r>
          </w:p>
        </w:tc>
        <w:tc>
          <w:tcPr>
            <w:tcW w:w="1005" w:type="dxa"/>
            <w:noWrap/>
            <w:vAlign w:val="center"/>
            <w:hideMark/>
          </w:tcPr>
          <w:p w14:paraId="49398FF5"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054838B" w14:textId="16B089B2" w:rsidR="003C6BFC" w:rsidRPr="003B605F" w:rsidRDefault="003C6BFC" w:rsidP="003C6BFC">
            <w:pPr>
              <w:pStyle w:val="Beschriftung"/>
              <w:jc w:val="center"/>
            </w:pPr>
          </w:p>
        </w:tc>
        <w:tc>
          <w:tcPr>
            <w:tcW w:w="1005"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3C6BFC">
        <w:trPr>
          <w:trHeight w:val="300"/>
        </w:trPr>
        <w:tc>
          <w:tcPr>
            <w:tcW w:w="1020" w:type="dxa"/>
            <w:noWrap/>
            <w:vAlign w:val="center"/>
            <w:hideMark/>
          </w:tcPr>
          <w:p w14:paraId="17366469" w14:textId="77777777" w:rsidR="003C6BFC" w:rsidRPr="003B605F" w:rsidRDefault="003C6BFC" w:rsidP="003C6BFC">
            <w:pPr>
              <w:pStyle w:val="Beschriftung"/>
              <w:jc w:val="center"/>
            </w:pPr>
            <w:r w:rsidRPr="003B605F">
              <w:lastRenderedPageBreak/>
              <w:t>SB-TK-E3-FU</w:t>
            </w:r>
          </w:p>
        </w:tc>
        <w:tc>
          <w:tcPr>
            <w:tcW w:w="1005" w:type="dxa"/>
            <w:noWrap/>
            <w:vAlign w:val="center"/>
            <w:hideMark/>
          </w:tcPr>
          <w:p w14:paraId="1CB6CA11" w14:textId="77777777" w:rsidR="003C6BFC" w:rsidRPr="003B605F" w:rsidRDefault="003C6BFC" w:rsidP="003C6BFC">
            <w:pPr>
              <w:pStyle w:val="Beschriftung"/>
              <w:jc w:val="center"/>
            </w:pPr>
            <w:r w:rsidRPr="003B605F">
              <w:t>4</w:t>
            </w:r>
          </w:p>
        </w:tc>
        <w:tc>
          <w:tcPr>
            <w:tcW w:w="1005" w:type="dxa"/>
            <w:noWrap/>
            <w:vAlign w:val="center"/>
            <w:hideMark/>
          </w:tcPr>
          <w:p w14:paraId="2B72B150" w14:textId="77777777" w:rsidR="003C6BFC" w:rsidRPr="003B605F" w:rsidRDefault="003C6BFC" w:rsidP="003C6BFC">
            <w:pPr>
              <w:pStyle w:val="Beschriftung"/>
              <w:jc w:val="center"/>
            </w:pPr>
            <w:r w:rsidRPr="003B605F">
              <w:t>6,81</w:t>
            </w:r>
          </w:p>
        </w:tc>
        <w:tc>
          <w:tcPr>
            <w:tcW w:w="1005" w:type="dxa"/>
            <w:noWrap/>
            <w:vAlign w:val="center"/>
            <w:hideMark/>
          </w:tcPr>
          <w:p w14:paraId="6A091A4F" w14:textId="77777777" w:rsidR="003C6BFC" w:rsidRPr="003B605F" w:rsidRDefault="003C6BFC" w:rsidP="003C6BFC">
            <w:pPr>
              <w:pStyle w:val="Beschriftung"/>
              <w:jc w:val="center"/>
            </w:pPr>
            <w:r w:rsidRPr="003B605F">
              <w:t>M1</w:t>
            </w:r>
          </w:p>
        </w:tc>
        <w:tc>
          <w:tcPr>
            <w:tcW w:w="1005" w:type="dxa"/>
            <w:vMerge/>
            <w:noWrap/>
            <w:vAlign w:val="center"/>
            <w:hideMark/>
          </w:tcPr>
          <w:p w14:paraId="7A433724" w14:textId="0DA3026A" w:rsidR="003C6BFC" w:rsidRPr="003B605F" w:rsidRDefault="003C6BFC" w:rsidP="003C6BFC">
            <w:pPr>
              <w:pStyle w:val="Beschriftung"/>
              <w:jc w:val="center"/>
            </w:pPr>
          </w:p>
        </w:tc>
        <w:tc>
          <w:tcPr>
            <w:tcW w:w="1005"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3C6BFC">
        <w:trPr>
          <w:trHeight w:val="300"/>
        </w:trPr>
        <w:tc>
          <w:tcPr>
            <w:tcW w:w="1020" w:type="dxa"/>
            <w:noWrap/>
            <w:vAlign w:val="center"/>
            <w:hideMark/>
          </w:tcPr>
          <w:p w14:paraId="535B19C5" w14:textId="77777777" w:rsidR="003C6BFC" w:rsidRPr="003B605F" w:rsidRDefault="003C6BFC" w:rsidP="003C6BFC">
            <w:pPr>
              <w:pStyle w:val="Beschriftung"/>
              <w:jc w:val="center"/>
            </w:pPr>
            <w:r w:rsidRPr="003B605F">
              <w:t>SB-TK-E3-FU</w:t>
            </w:r>
          </w:p>
        </w:tc>
        <w:tc>
          <w:tcPr>
            <w:tcW w:w="1005" w:type="dxa"/>
            <w:noWrap/>
            <w:vAlign w:val="center"/>
            <w:hideMark/>
          </w:tcPr>
          <w:p w14:paraId="68F874DA" w14:textId="77777777" w:rsidR="003C6BFC" w:rsidRPr="003B605F" w:rsidRDefault="003C6BFC" w:rsidP="003C6BFC">
            <w:pPr>
              <w:pStyle w:val="Beschriftung"/>
              <w:jc w:val="center"/>
            </w:pPr>
            <w:r w:rsidRPr="003B605F">
              <w:t>5</w:t>
            </w:r>
          </w:p>
        </w:tc>
        <w:tc>
          <w:tcPr>
            <w:tcW w:w="1005" w:type="dxa"/>
            <w:noWrap/>
            <w:vAlign w:val="center"/>
            <w:hideMark/>
          </w:tcPr>
          <w:p w14:paraId="1EA7CAAE" w14:textId="77777777" w:rsidR="003C6BFC" w:rsidRPr="003B605F" w:rsidRDefault="003C6BFC" w:rsidP="003C6BFC">
            <w:pPr>
              <w:pStyle w:val="Beschriftung"/>
              <w:jc w:val="center"/>
            </w:pPr>
            <w:r w:rsidRPr="003B605F">
              <w:t>5,72</w:t>
            </w:r>
          </w:p>
        </w:tc>
        <w:tc>
          <w:tcPr>
            <w:tcW w:w="1005" w:type="dxa"/>
            <w:noWrap/>
            <w:vAlign w:val="center"/>
            <w:hideMark/>
          </w:tcPr>
          <w:p w14:paraId="261735E0" w14:textId="77777777" w:rsidR="003C6BFC" w:rsidRPr="003B605F" w:rsidRDefault="003C6BFC" w:rsidP="003C6BFC">
            <w:pPr>
              <w:pStyle w:val="Beschriftung"/>
              <w:jc w:val="center"/>
            </w:pPr>
            <w:r w:rsidRPr="003B605F">
              <w:t>M2</w:t>
            </w:r>
          </w:p>
        </w:tc>
        <w:tc>
          <w:tcPr>
            <w:tcW w:w="1005" w:type="dxa"/>
            <w:vMerge/>
            <w:noWrap/>
            <w:vAlign w:val="center"/>
            <w:hideMark/>
          </w:tcPr>
          <w:p w14:paraId="637AA2D9" w14:textId="3F5ED8D0" w:rsidR="003C6BFC" w:rsidRPr="003B605F" w:rsidRDefault="003C6BFC" w:rsidP="003C6BFC">
            <w:pPr>
              <w:pStyle w:val="Beschriftung"/>
              <w:jc w:val="center"/>
            </w:pPr>
          </w:p>
        </w:tc>
        <w:tc>
          <w:tcPr>
            <w:tcW w:w="1005"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3C6BFC">
        <w:trPr>
          <w:trHeight w:val="300"/>
        </w:trPr>
        <w:tc>
          <w:tcPr>
            <w:tcW w:w="1020" w:type="dxa"/>
            <w:noWrap/>
            <w:vAlign w:val="center"/>
            <w:hideMark/>
          </w:tcPr>
          <w:p w14:paraId="422BB64F" w14:textId="77777777" w:rsidR="003C6BFC" w:rsidRPr="003B605F" w:rsidRDefault="003C6BFC" w:rsidP="003C6BFC">
            <w:pPr>
              <w:pStyle w:val="Beschriftung"/>
              <w:jc w:val="center"/>
            </w:pPr>
            <w:r w:rsidRPr="003B605F">
              <w:t>SB-TK-PU-FM</w:t>
            </w:r>
          </w:p>
        </w:tc>
        <w:tc>
          <w:tcPr>
            <w:tcW w:w="1005" w:type="dxa"/>
            <w:noWrap/>
            <w:vAlign w:val="center"/>
            <w:hideMark/>
          </w:tcPr>
          <w:p w14:paraId="21FDD788" w14:textId="77777777" w:rsidR="003C6BFC" w:rsidRPr="003B605F" w:rsidRDefault="003C6BFC" w:rsidP="003C6BFC">
            <w:pPr>
              <w:pStyle w:val="Beschriftung"/>
              <w:jc w:val="center"/>
            </w:pPr>
            <w:r w:rsidRPr="003B605F">
              <w:t>1</w:t>
            </w:r>
          </w:p>
        </w:tc>
        <w:tc>
          <w:tcPr>
            <w:tcW w:w="1005" w:type="dxa"/>
            <w:noWrap/>
            <w:vAlign w:val="center"/>
            <w:hideMark/>
          </w:tcPr>
          <w:p w14:paraId="2242464A" w14:textId="77777777" w:rsidR="003C6BFC" w:rsidRPr="003B605F" w:rsidRDefault="003C6BFC" w:rsidP="003C6BFC">
            <w:pPr>
              <w:pStyle w:val="Beschriftung"/>
              <w:jc w:val="center"/>
            </w:pPr>
            <w:r w:rsidRPr="003B605F">
              <w:t>6,16</w:t>
            </w:r>
          </w:p>
        </w:tc>
        <w:tc>
          <w:tcPr>
            <w:tcW w:w="1005" w:type="dxa"/>
            <w:noWrap/>
            <w:vAlign w:val="center"/>
            <w:hideMark/>
          </w:tcPr>
          <w:p w14:paraId="638F3C1A"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05"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3C6BFC">
        <w:trPr>
          <w:trHeight w:val="300"/>
        </w:trPr>
        <w:tc>
          <w:tcPr>
            <w:tcW w:w="1020" w:type="dxa"/>
            <w:noWrap/>
            <w:vAlign w:val="center"/>
            <w:hideMark/>
          </w:tcPr>
          <w:p w14:paraId="4A23F71C" w14:textId="77777777" w:rsidR="003C6BFC" w:rsidRPr="003B605F" w:rsidRDefault="003C6BFC" w:rsidP="003C6BFC">
            <w:pPr>
              <w:pStyle w:val="Beschriftung"/>
              <w:jc w:val="center"/>
            </w:pPr>
            <w:r w:rsidRPr="003B605F">
              <w:t>SB-TK-PU-FM</w:t>
            </w:r>
          </w:p>
        </w:tc>
        <w:tc>
          <w:tcPr>
            <w:tcW w:w="1005" w:type="dxa"/>
            <w:noWrap/>
            <w:vAlign w:val="center"/>
            <w:hideMark/>
          </w:tcPr>
          <w:p w14:paraId="60CBB82C" w14:textId="77777777" w:rsidR="003C6BFC" w:rsidRPr="003B605F" w:rsidRDefault="003C6BFC" w:rsidP="003C6BFC">
            <w:pPr>
              <w:pStyle w:val="Beschriftung"/>
              <w:jc w:val="center"/>
            </w:pPr>
            <w:r w:rsidRPr="003B605F">
              <w:t>2</w:t>
            </w:r>
          </w:p>
        </w:tc>
        <w:tc>
          <w:tcPr>
            <w:tcW w:w="1005" w:type="dxa"/>
            <w:noWrap/>
            <w:vAlign w:val="center"/>
            <w:hideMark/>
          </w:tcPr>
          <w:p w14:paraId="0265695F" w14:textId="77777777" w:rsidR="003C6BFC" w:rsidRPr="003B605F" w:rsidRDefault="003C6BFC" w:rsidP="003C6BFC">
            <w:pPr>
              <w:pStyle w:val="Beschriftung"/>
              <w:jc w:val="center"/>
            </w:pPr>
            <w:r w:rsidRPr="003B605F">
              <w:t>5,56</w:t>
            </w:r>
          </w:p>
        </w:tc>
        <w:tc>
          <w:tcPr>
            <w:tcW w:w="1005" w:type="dxa"/>
            <w:noWrap/>
            <w:vAlign w:val="center"/>
            <w:hideMark/>
          </w:tcPr>
          <w:p w14:paraId="07881EE2" w14:textId="77777777" w:rsidR="003C6BFC" w:rsidRPr="003B605F" w:rsidRDefault="003C6BFC" w:rsidP="003C6BFC">
            <w:pPr>
              <w:pStyle w:val="Beschriftung"/>
              <w:jc w:val="center"/>
            </w:pPr>
            <w:proofErr w:type="spellStart"/>
            <w:r w:rsidRPr="003B605F">
              <w:t>CSF_c</w:t>
            </w:r>
            <w:proofErr w:type="spellEnd"/>
          </w:p>
        </w:tc>
        <w:tc>
          <w:tcPr>
            <w:tcW w:w="1005" w:type="dxa"/>
            <w:vMerge/>
            <w:noWrap/>
            <w:vAlign w:val="center"/>
            <w:hideMark/>
          </w:tcPr>
          <w:p w14:paraId="0C156E84" w14:textId="5F0C23A9" w:rsidR="003C6BFC" w:rsidRPr="003B605F" w:rsidRDefault="003C6BFC" w:rsidP="003C6BFC">
            <w:pPr>
              <w:pStyle w:val="Beschriftung"/>
              <w:jc w:val="center"/>
            </w:pPr>
          </w:p>
        </w:tc>
        <w:tc>
          <w:tcPr>
            <w:tcW w:w="1005"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3C6BFC">
        <w:trPr>
          <w:trHeight w:val="300"/>
        </w:trPr>
        <w:tc>
          <w:tcPr>
            <w:tcW w:w="1020" w:type="dxa"/>
            <w:noWrap/>
            <w:vAlign w:val="center"/>
            <w:hideMark/>
          </w:tcPr>
          <w:p w14:paraId="282820F3" w14:textId="77777777" w:rsidR="003C6BFC" w:rsidRPr="003B605F" w:rsidRDefault="003C6BFC" w:rsidP="003C6BFC">
            <w:pPr>
              <w:pStyle w:val="Beschriftung"/>
              <w:jc w:val="center"/>
            </w:pPr>
            <w:r w:rsidRPr="003B605F">
              <w:t>SB-TK-PU-LU</w:t>
            </w:r>
          </w:p>
        </w:tc>
        <w:tc>
          <w:tcPr>
            <w:tcW w:w="1005" w:type="dxa"/>
            <w:noWrap/>
            <w:vAlign w:val="center"/>
            <w:hideMark/>
          </w:tcPr>
          <w:p w14:paraId="2684DF2C" w14:textId="77777777" w:rsidR="003C6BFC" w:rsidRPr="003B605F" w:rsidRDefault="003C6BFC" w:rsidP="003C6BFC">
            <w:pPr>
              <w:pStyle w:val="Beschriftung"/>
              <w:jc w:val="center"/>
            </w:pPr>
            <w:r w:rsidRPr="003B605F">
              <w:t>1</w:t>
            </w:r>
          </w:p>
        </w:tc>
        <w:tc>
          <w:tcPr>
            <w:tcW w:w="1005" w:type="dxa"/>
            <w:noWrap/>
            <w:vAlign w:val="center"/>
            <w:hideMark/>
          </w:tcPr>
          <w:p w14:paraId="52726D1B" w14:textId="77777777" w:rsidR="003C6BFC" w:rsidRPr="003B605F" w:rsidRDefault="003C6BFC" w:rsidP="003C6BFC">
            <w:pPr>
              <w:pStyle w:val="Beschriftung"/>
              <w:jc w:val="center"/>
            </w:pPr>
            <w:r w:rsidRPr="003B605F">
              <w:t>5,16</w:t>
            </w:r>
          </w:p>
        </w:tc>
        <w:tc>
          <w:tcPr>
            <w:tcW w:w="1005" w:type="dxa"/>
            <w:noWrap/>
            <w:vAlign w:val="center"/>
            <w:hideMark/>
          </w:tcPr>
          <w:p w14:paraId="0AD081A6" w14:textId="77777777" w:rsidR="003C6BFC" w:rsidRPr="003B605F" w:rsidRDefault="003C6BFC" w:rsidP="003C6BFC">
            <w:pPr>
              <w:pStyle w:val="Beschriftung"/>
              <w:jc w:val="center"/>
            </w:pPr>
            <w:proofErr w:type="spellStart"/>
            <w:r w:rsidRPr="003B605F">
              <w:t>CSF_c</w:t>
            </w:r>
            <w:proofErr w:type="spellEnd"/>
          </w:p>
        </w:tc>
        <w:tc>
          <w:tcPr>
            <w:tcW w:w="1005"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05"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3C6BFC">
        <w:trPr>
          <w:trHeight w:val="300"/>
        </w:trPr>
        <w:tc>
          <w:tcPr>
            <w:tcW w:w="1020" w:type="dxa"/>
            <w:noWrap/>
            <w:vAlign w:val="center"/>
            <w:hideMark/>
          </w:tcPr>
          <w:p w14:paraId="3E33A777" w14:textId="77777777" w:rsidR="003C6BFC" w:rsidRPr="003B605F" w:rsidRDefault="003C6BFC" w:rsidP="003C6BFC">
            <w:pPr>
              <w:pStyle w:val="Beschriftung"/>
              <w:jc w:val="center"/>
            </w:pPr>
            <w:r w:rsidRPr="003B605F">
              <w:t>SB-TK-PU-LU</w:t>
            </w:r>
          </w:p>
        </w:tc>
        <w:tc>
          <w:tcPr>
            <w:tcW w:w="1005" w:type="dxa"/>
            <w:noWrap/>
            <w:vAlign w:val="center"/>
            <w:hideMark/>
          </w:tcPr>
          <w:p w14:paraId="5EAC6575" w14:textId="77777777" w:rsidR="003C6BFC" w:rsidRPr="003B605F" w:rsidRDefault="003C6BFC" w:rsidP="003C6BFC">
            <w:pPr>
              <w:pStyle w:val="Beschriftung"/>
              <w:jc w:val="center"/>
            </w:pPr>
            <w:r w:rsidRPr="003B605F">
              <w:t>2</w:t>
            </w:r>
          </w:p>
        </w:tc>
        <w:tc>
          <w:tcPr>
            <w:tcW w:w="1005" w:type="dxa"/>
            <w:noWrap/>
            <w:vAlign w:val="center"/>
            <w:hideMark/>
          </w:tcPr>
          <w:p w14:paraId="16BD228E" w14:textId="77777777" w:rsidR="003C6BFC" w:rsidRPr="003B605F" w:rsidRDefault="003C6BFC" w:rsidP="003C6BFC">
            <w:pPr>
              <w:pStyle w:val="Beschriftung"/>
              <w:jc w:val="center"/>
            </w:pPr>
            <w:r w:rsidRPr="003B605F">
              <w:t>6,03</w:t>
            </w:r>
          </w:p>
        </w:tc>
        <w:tc>
          <w:tcPr>
            <w:tcW w:w="1005" w:type="dxa"/>
            <w:noWrap/>
            <w:vAlign w:val="center"/>
            <w:hideMark/>
          </w:tcPr>
          <w:p w14:paraId="70E36E63" w14:textId="77777777" w:rsidR="003C6BFC" w:rsidRPr="003B605F" w:rsidRDefault="003C6BFC" w:rsidP="003C6BFC">
            <w:pPr>
              <w:pStyle w:val="Beschriftung"/>
              <w:jc w:val="center"/>
            </w:pPr>
            <w:proofErr w:type="spellStart"/>
            <w:r w:rsidRPr="003B605F">
              <w:t>CSF_c</w:t>
            </w:r>
            <w:proofErr w:type="spellEnd"/>
          </w:p>
        </w:tc>
        <w:tc>
          <w:tcPr>
            <w:tcW w:w="1005" w:type="dxa"/>
            <w:vMerge/>
            <w:noWrap/>
            <w:vAlign w:val="center"/>
            <w:hideMark/>
          </w:tcPr>
          <w:p w14:paraId="600EACC5" w14:textId="67DF15B3" w:rsidR="003C6BFC" w:rsidRPr="003B605F" w:rsidRDefault="003C6BFC" w:rsidP="003C6BFC">
            <w:pPr>
              <w:pStyle w:val="Beschriftung"/>
              <w:jc w:val="center"/>
            </w:pPr>
          </w:p>
        </w:tc>
        <w:tc>
          <w:tcPr>
            <w:tcW w:w="1005"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3C6BFC">
        <w:trPr>
          <w:trHeight w:val="300"/>
        </w:trPr>
        <w:tc>
          <w:tcPr>
            <w:tcW w:w="1020" w:type="dxa"/>
            <w:noWrap/>
            <w:vAlign w:val="center"/>
            <w:hideMark/>
          </w:tcPr>
          <w:p w14:paraId="768867B9" w14:textId="77777777" w:rsidR="003C6BFC" w:rsidRPr="003B605F" w:rsidRDefault="003C6BFC" w:rsidP="003C6BFC">
            <w:pPr>
              <w:pStyle w:val="Beschriftung"/>
              <w:jc w:val="center"/>
            </w:pPr>
            <w:r w:rsidRPr="003B605F">
              <w:t>SB-TK-PU-S1</w:t>
            </w:r>
          </w:p>
        </w:tc>
        <w:tc>
          <w:tcPr>
            <w:tcW w:w="1005" w:type="dxa"/>
            <w:noWrap/>
            <w:vAlign w:val="center"/>
            <w:hideMark/>
          </w:tcPr>
          <w:p w14:paraId="6A002B27" w14:textId="77777777" w:rsidR="003C6BFC" w:rsidRPr="003B605F" w:rsidRDefault="003C6BFC" w:rsidP="003C6BFC">
            <w:pPr>
              <w:pStyle w:val="Beschriftung"/>
              <w:jc w:val="center"/>
            </w:pPr>
            <w:r w:rsidRPr="003B605F">
              <w:t>1</w:t>
            </w:r>
          </w:p>
        </w:tc>
        <w:tc>
          <w:tcPr>
            <w:tcW w:w="1005" w:type="dxa"/>
            <w:noWrap/>
            <w:vAlign w:val="center"/>
            <w:hideMark/>
          </w:tcPr>
          <w:p w14:paraId="23845641" w14:textId="77777777" w:rsidR="003C6BFC" w:rsidRPr="003B605F" w:rsidRDefault="003C6BFC" w:rsidP="003C6BFC">
            <w:pPr>
              <w:pStyle w:val="Beschriftung"/>
              <w:jc w:val="center"/>
            </w:pPr>
            <w:r w:rsidRPr="003B605F">
              <w:t>6,45</w:t>
            </w:r>
          </w:p>
        </w:tc>
        <w:tc>
          <w:tcPr>
            <w:tcW w:w="1005" w:type="dxa"/>
            <w:noWrap/>
            <w:vAlign w:val="center"/>
            <w:hideMark/>
          </w:tcPr>
          <w:p w14:paraId="26EDC259" w14:textId="77777777" w:rsidR="003C6BFC" w:rsidRPr="003B605F" w:rsidRDefault="003C6BFC" w:rsidP="003C6BFC">
            <w:pPr>
              <w:pStyle w:val="Beschriftung"/>
              <w:jc w:val="center"/>
            </w:pPr>
            <w:proofErr w:type="spellStart"/>
            <w:r w:rsidRPr="003B605F">
              <w:t>CSF_c</w:t>
            </w:r>
            <w:proofErr w:type="spellEnd"/>
          </w:p>
        </w:tc>
        <w:tc>
          <w:tcPr>
            <w:tcW w:w="1005"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05"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3C6BFC">
        <w:trPr>
          <w:trHeight w:val="300"/>
        </w:trPr>
        <w:tc>
          <w:tcPr>
            <w:tcW w:w="1020" w:type="dxa"/>
            <w:noWrap/>
            <w:vAlign w:val="center"/>
            <w:hideMark/>
          </w:tcPr>
          <w:p w14:paraId="79B43CAD" w14:textId="77777777" w:rsidR="003C6BFC" w:rsidRPr="003B605F" w:rsidRDefault="003C6BFC" w:rsidP="003C6BFC">
            <w:pPr>
              <w:pStyle w:val="Beschriftung"/>
              <w:jc w:val="center"/>
            </w:pPr>
            <w:r w:rsidRPr="003B605F">
              <w:t>SB-TK-PU-S1</w:t>
            </w:r>
          </w:p>
        </w:tc>
        <w:tc>
          <w:tcPr>
            <w:tcW w:w="1005" w:type="dxa"/>
            <w:noWrap/>
            <w:vAlign w:val="center"/>
            <w:hideMark/>
          </w:tcPr>
          <w:p w14:paraId="1288BBC0" w14:textId="77777777" w:rsidR="003C6BFC" w:rsidRPr="003B605F" w:rsidRDefault="003C6BFC" w:rsidP="003C6BFC">
            <w:pPr>
              <w:pStyle w:val="Beschriftung"/>
              <w:jc w:val="center"/>
            </w:pPr>
            <w:r w:rsidRPr="003B605F">
              <w:t>10</w:t>
            </w:r>
          </w:p>
        </w:tc>
        <w:tc>
          <w:tcPr>
            <w:tcW w:w="1005" w:type="dxa"/>
            <w:noWrap/>
            <w:vAlign w:val="center"/>
            <w:hideMark/>
          </w:tcPr>
          <w:p w14:paraId="229774D1" w14:textId="77777777" w:rsidR="003C6BFC" w:rsidRPr="003B605F" w:rsidRDefault="003C6BFC" w:rsidP="003C6BFC">
            <w:pPr>
              <w:pStyle w:val="Beschriftung"/>
              <w:jc w:val="center"/>
            </w:pPr>
            <w:r w:rsidRPr="003B605F">
              <w:t>6,24</w:t>
            </w:r>
          </w:p>
        </w:tc>
        <w:tc>
          <w:tcPr>
            <w:tcW w:w="1005" w:type="dxa"/>
            <w:noWrap/>
            <w:vAlign w:val="center"/>
            <w:hideMark/>
          </w:tcPr>
          <w:p w14:paraId="27693504"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0A23B20C" w14:textId="0A6EAED2" w:rsidR="003C6BFC" w:rsidRPr="003B605F" w:rsidRDefault="003C6BFC" w:rsidP="003C6BFC">
            <w:pPr>
              <w:pStyle w:val="Beschriftung"/>
              <w:jc w:val="center"/>
            </w:pPr>
          </w:p>
        </w:tc>
        <w:tc>
          <w:tcPr>
            <w:tcW w:w="1005"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3C6BFC">
        <w:trPr>
          <w:trHeight w:val="300"/>
        </w:trPr>
        <w:tc>
          <w:tcPr>
            <w:tcW w:w="1020" w:type="dxa"/>
            <w:noWrap/>
            <w:vAlign w:val="center"/>
            <w:hideMark/>
          </w:tcPr>
          <w:p w14:paraId="2E550EF0" w14:textId="77777777" w:rsidR="003C6BFC" w:rsidRPr="003B605F" w:rsidRDefault="003C6BFC" w:rsidP="003C6BFC">
            <w:pPr>
              <w:pStyle w:val="Beschriftung"/>
              <w:jc w:val="center"/>
            </w:pPr>
            <w:r w:rsidRPr="003B605F">
              <w:t>SB-TK-PU-S1</w:t>
            </w:r>
          </w:p>
        </w:tc>
        <w:tc>
          <w:tcPr>
            <w:tcW w:w="1005" w:type="dxa"/>
            <w:noWrap/>
            <w:vAlign w:val="center"/>
            <w:hideMark/>
          </w:tcPr>
          <w:p w14:paraId="102AD8DE" w14:textId="77777777" w:rsidR="003C6BFC" w:rsidRPr="003B605F" w:rsidRDefault="003C6BFC" w:rsidP="003C6BFC">
            <w:pPr>
              <w:pStyle w:val="Beschriftung"/>
              <w:jc w:val="center"/>
            </w:pPr>
            <w:r w:rsidRPr="003B605F">
              <w:t>11</w:t>
            </w:r>
          </w:p>
        </w:tc>
        <w:tc>
          <w:tcPr>
            <w:tcW w:w="1005" w:type="dxa"/>
            <w:noWrap/>
            <w:vAlign w:val="center"/>
            <w:hideMark/>
          </w:tcPr>
          <w:p w14:paraId="56CE81A8" w14:textId="77777777" w:rsidR="003C6BFC" w:rsidRPr="003B605F" w:rsidRDefault="003C6BFC" w:rsidP="003C6BFC">
            <w:pPr>
              <w:pStyle w:val="Beschriftung"/>
              <w:jc w:val="center"/>
            </w:pPr>
            <w:r w:rsidRPr="003B605F">
              <w:t>5,02</w:t>
            </w:r>
          </w:p>
        </w:tc>
        <w:tc>
          <w:tcPr>
            <w:tcW w:w="1005" w:type="dxa"/>
            <w:noWrap/>
            <w:vAlign w:val="center"/>
            <w:hideMark/>
          </w:tcPr>
          <w:p w14:paraId="4B50EF09"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7AEF0069" w14:textId="71977ECC" w:rsidR="003C6BFC" w:rsidRPr="003B605F" w:rsidRDefault="003C6BFC" w:rsidP="003C6BFC">
            <w:pPr>
              <w:pStyle w:val="Beschriftung"/>
              <w:jc w:val="center"/>
            </w:pPr>
          </w:p>
        </w:tc>
        <w:tc>
          <w:tcPr>
            <w:tcW w:w="1005"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3C6BFC">
        <w:trPr>
          <w:trHeight w:val="300"/>
        </w:trPr>
        <w:tc>
          <w:tcPr>
            <w:tcW w:w="1020" w:type="dxa"/>
            <w:noWrap/>
            <w:vAlign w:val="center"/>
            <w:hideMark/>
          </w:tcPr>
          <w:p w14:paraId="61C603FA" w14:textId="77777777" w:rsidR="003C6BFC" w:rsidRPr="003B605F" w:rsidRDefault="003C6BFC" w:rsidP="003C6BFC">
            <w:pPr>
              <w:pStyle w:val="Beschriftung"/>
              <w:jc w:val="center"/>
            </w:pPr>
            <w:r w:rsidRPr="003B605F">
              <w:t>SB-TK-PU-S1</w:t>
            </w:r>
          </w:p>
        </w:tc>
        <w:tc>
          <w:tcPr>
            <w:tcW w:w="1005" w:type="dxa"/>
            <w:noWrap/>
            <w:vAlign w:val="center"/>
            <w:hideMark/>
          </w:tcPr>
          <w:p w14:paraId="0493815D" w14:textId="77777777" w:rsidR="003C6BFC" w:rsidRPr="003B605F" w:rsidRDefault="003C6BFC" w:rsidP="003C6BFC">
            <w:pPr>
              <w:pStyle w:val="Beschriftung"/>
              <w:jc w:val="center"/>
            </w:pPr>
            <w:r w:rsidRPr="003B605F">
              <w:t>12</w:t>
            </w:r>
          </w:p>
        </w:tc>
        <w:tc>
          <w:tcPr>
            <w:tcW w:w="1005" w:type="dxa"/>
            <w:noWrap/>
            <w:vAlign w:val="center"/>
            <w:hideMark/>
          </w:tcPr>
          <w:p w14:paraId="29D69218" w14:textId="77777777" w:rsidR="003C6BFC" w:rsidRPr="003B605F" w:rsidRDefault="003C6BFC" w:rsidP="003C6BFC">
            <w:pPr>
              <w:pStyle w:val="Beschriftung"/>
              <w:jc w:val="center"/>
            </w:pPr>
            <w:r w:rsidRPr="003B605F">
              <w:t>6,91</w:t>
            </w:r>
          </w:p>
        </w:tc>
        <w:tc>
          <w:tcPr>
            <w:tcW w:w="1005" w:type="dxa"/>
            <w:noWrap/>
            <w:vAlign w:val="center"/>
            <w:hideMark/>
          </w:tcPr>
          <w:p w14:paraId="27AF7D3C"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12642A76" w14:textId="6506F7F2" w:rsidR="003C6BFC" w:rsidRPr="003B605F" w:rsidRDefault="003C6BFC" w:rsidP="003C6BFC">
            <w:pPr>
              <w:pStyle w:val="Beschriftung"/>
              <w:jc w:val="center"/>
            </w:pPr>
          </w:p>
        </w:tc>
        <w:tc>
          <w:tcPr>
            <w:tcW w:w="1005"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3C6BFC">
        <w:trPr>
          <w:trHeight w:val="300"/>
        </w:trPr>
        <w:tc>
          <w:tcPr>
            <w:tcW w:w="1020" w:type="dxa"/>
            <w:noWrap/>
            <w:vAlign w:val="center"/>
            <w:hideMark/>
          </w:tcPr>
          <w:p w14:paraId="14D29A99" w14:textId="77777777" w:rsidR="003C6BFC" w:rsidRPr="003B605F" w:rsidRDefault="003C6BFC" w:rsidP="003C6BFC">
            <w:pPr>
              <w:pStyle w:val="Beschriftung"/>
              <w:jc w:val="center"/>
            </w:pPr>
            <w:r w:rsidRPr="003B605F">
              <w:t>SB-TK-PU-S1</w:t>
            </w:r>
          </w:p>
        </w:tc>
        <w:tc>
          <w:tcPr>
            <w:tcW w:w="1005" w:type="dxa"/>
            <w:noWrap/>
            <w:vAlign w:val="center"/>
            <w:hideMark/>
          </w:tcPr>
          <w:p w14:paraId="6E819647" w14:textId="77777777" w:rsidR="003C6BFC" w:rsidRPr="003B605F" w:rsidRDefault="003C6BFC" w:rsidP="003C6BFC">
            <w:pPr>
              <w:pStyle w:val="Beschriftung"/>
              <w:jc w:val="center"/>
            </w:pPr>
            <w:r w:rsidRPr="003B605F">
              <w:t>2</w:t>
            </w:r>
          </w:p>
        </w:tc>
        <w:tc>
          <w:tcPr>
            <w:tcW w:w="1005" w:type="dxa"/>
            <w:noWrap/>
            <w:vAlign w:val="center"/>
            <w:hideMark/>
          </w:tcPr>
          <w:p w14:paraId="7C6F128F" w14:textId="77777777" w:rsidR="003C6BFC" w:rsidRPr="003B605F" w:rsidRDefault="003C6BFC" w:rsidP="003C6BFC">
            <w:pPr>
              <w:pStyle w:val="Beschriftung"/>
              <w:jc w:val="center"/>
            </w:pPr>
            <w:r w:rsidRPr="003B605F">
              <w:t>6,5</w:t>
            </w:r>
          </w:p>
        </w:tc>
        <w:tc>
          <w:tcPr>
            <w:tcW w:w="1005" w:type="dxa"/>
            <w:noWrap/>
            <w:vAlign w:val="center"/>
            <w:hideMark/>
          </w:tcPr>
          <w:p w14:paraId="4C27E006" w14:textId="77777777" w:rsidR="003C6BFC" w:rsidRPr="003B605F" w:rsidRDefault="003C6BFC" w:rsidP="003C6BFC">
            <w:pPr>
              <w:pStyle w:val="Beschriftung"/>
              <w:jc w:val="center"/>
            </w:pPr>
            <w:proofErr w:type="spellStart"/>
            <w:r w:rsidRPr="003B605F">
              <w:t>CSF_c</w:t>
            </w:r>
            <w:proofErr w:type="spellEnd"/>
          </w:p>
        </w:tc>
        <w:tc>
          <w:tcPr>
            <w:tcW w:w="1005" w:type="dxa"/>
            <w:vMerge/>
            <w:noWrap/>
            <w:vAlign w:val="center"/>
            <w:hideMark/>
          </w:tcPr>
          <w:p w14:paraId="30CA2B8F" w14:textId="2EA5BEF4" w:rsidR="003C6BFC" w:rsidRPr="003B605F" w:rsidRDefault="003C6BFC" w:rsidP="003C6BFC">
            <w:pPr>
              <w:pStyle w:val="Beschriftung"/>
              <w:jc w:val="center"/>
            </w:pPr>
          </w:p>
        </w:tc>
        <w:tc>
          <w:tcPr>
            <w:tcW w:w="1005"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3C6BFC">
        <w:trPr>
          <w:trHeight w:val="300"/>
        </w:trPr>
        <w:tc>
          <w:tcPr>
            <w:tcW w:w="1020" w:type="dxa"/>
            <w:noWrap/>
            <w:vAlign w:val="center"/>
            <w:hideMark/>
          </w:tcPr>
          <w:p w14:paraId="52A8D085" w14:textId="77777777" w:rsidR="003C6BFC" w:rsidRPr="003B605F" w:rsidRDefault="003C6BFC" w:rsidP="003C6BFC">
            <w:pPr>
              <w:pStyle w:val="Beschriftung"/>
              <w:jc w:val="center"/>
            </w:pPr>
            <w:r w:rsidRPr="003B605F">
              <w:t>SB-TK-PU-S1</w:t>
            </w:r>
          </w:p>
        </w:tc>
        <w:tc>
          <w:tcPr>
            <w:tcW w:w="1005" w:type="dxa"/>
            <w:noWrap/>
            <w:vAlign w:val="center"/>
            <w:hideMark/>
          </w:tcPr>
          <w:p w14:paraId="31545EFA" w14:textId="77777777" w:rsidR="003C6BFC" w:rsidRPr="003B605F" w:rsidRDefault="003C6BFC" w:rsidP="003C6BFC">
            <w:pPr>
              <w:pStyle w:val="Beschriftung"/>
              <w:jc w:val="center"/>
            </w:pPr>
            <w:r w:rsidRPr="003B605F">
              <w:t>3</w:t>
            </w:r>
          </w:p>
        </w:tc>
        <w:tc>
          <w:tcPr>
            <w:tcW w:w="1005" w:type="dxa"/>
            <w:noWrap/>
            <w:vAlign w:val="center"/>
            <w:hideMark/>
          </w:tcPr>
          <w:p w14:paraId="0CCC5C70" w14:textId="77777777" w:rsidR="003C6BFC" w:rsidRPr="003B605F" w:rsidRDefault="003C6BFC" w:rsidP="003C6BFC">
            <w:pPr>
              <w:pStyle w:val="Beschriftung"/>
              <w:jc w:val="center"/>
            </w:pPr>
            <w:r w:rsidRPr="003B605F">
              <w:t>6,13</w:t>
            </w:r>
          </w:p>
        </w:tc>
        <w:tc>
          <w:tcPr>
            <w:tcW w:w="1005" w:type="dxa"/>
            <w:noWrap/>
            <w:vAlign w:val="center"/>
            <w:hideMark/>
          </w:tcPr>
          <w:p w14:paraId="1702F055" w14:textId="77777777" w:rsidR="003C6BFC" w:rsidRPr="003B605F" w:rsidRDefault="003C6BFC" w:rsidP="003C6BFC">
            <w:pPr>
              <w:pStyle w:val="Beschriftung"/>
              <w:jc w:val="center"/>
            </w:pPr>
            <w:r w:rsidRPr="003B605F">
              <w:t>M1</w:t>
            </w:r>
          </w:p>
        </w:tc>
        <w:tc>
          <w:tcPr>
            <w:tcW w:w="1005" w:type="dxa"/>
            <w:vMerge/>
            <w:noWrap/>
            <w:vAlign w:val="center"/>
            <w:hideMark/>
          </w:tcPr>
          <w:p w14:paraId="66CAB6D5" w14:textId="67D422D3" w:rsidR="003C6BFC" w:rsidRPr="003B605F" w:rsidRDefault="003C6BFC" w:rsidP="003C6BFC">
            <w:pPr>
              <w:pStyle w:val="Beschriftung"/>
              <w:jc w:val="center"/>
            </w:pPr>
          </w:p>
        </w:tc>
        <w:tc>
          <w:tcPr>
            <w:tcW w:w="1005"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3C6BFC">
        <w:trPr>
          <w:trHeight w:val="300"/>
        </w:trPr>
        <w:tc>
          <w:tcPr>
            <w:tcW w:w="1020" w:type="dxa"/>
            <w:noWrap/>
            <w:vAlign w:val="center"/>
            <w:hideMark/>
          </w:tcPr>
          <w:p w14:paraId="6781AF57" w14:textId="77777777" w:rsidR="003C6BFC" w:rsidRPr="003B605F" w:rsidRDefault="003C6BFC" w:rsidP="003C6BFC">
            <w:pPr>
              <w:pStyle w:val="Beschriftung"/>
              <w:jc w:val="center"/>
            </w:pPr>
            <w:r w:rsidRPr="003B605F">
              <w:t>SB-TK-PU-S1</w:t>
            </w:r>
          </w:p>
        </w:tc>
        <w:tc>
          <w:tcPr>
            <w:tcW w:w="1005" w:type="dxa"/>
            <w:noWrap/>
            <w:vAlign w:val="center"/>
            <w:hideMark/>
          </w:tcPr>
          <w:p w14:paraId="753078B0" w14:textId="77777777" w:rsidR="003C6BFC" w:rsidRPr="003B605F" w:rsidRDefault="003C6BFC" w:rsidP="003C6BFC">
            <w:pPr>
              <w:pStyle w:val="Beschriftung"/>
              <w:jc w:val="center"/>
            </w:pPr>
            <w:r w:rsidRPr="003B605F">
              <w:t>4</w:t>
            </w:r>
          </w:p>
        </w:tc>
        <w:tc>
          <w:tcPr>
            <w:tcW w:w="1005" w:type="dxa"/>
            <w:noWrap/>
            <w:vAlign w:val="center"/>
            <w:hideMark/>
          </w:tcPr>
          <w:p w14:paraId="5F930134" w14:textId="77777777" w:rsidR="003C6BFC" w:rsidRPr="003B605F" w:rsidRDefault="003C6BFC" w:rsidP="003C6BFC">
            <w:pPr>
              <w:pStyle w:val="Beschriftung"/>
              <w:jc w:val="center"/>
            </w:pPr>
            <w:r w:rsidRPr="003B605F">
              <w:t>5,68</w:t>
            </w:r>
          </w:p>
        </w:tc>
        <w:tc>
          <w:tcPr>
            <w:tcW w:w="1005" w:type="dxa"/>
            <w:noWrap/>
            <w:vAlign w:val="center"/>
            <w:hideMark/>
          </w:tcPr>
          <w:p w14:paraId="25A21F1A"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579001E9" w14:textId="1F44262F" w:rsidR="003C6BFC" w:rsidRPr="003B605F" w:rsidRDefault="003C6BFC" w:rsidP="003C6BFC">
            <w:pPr>
              <w:pStyle w:val="Beschriftung"/>
              <w:jc w:val="center"/>
            </w:pPr>
          </w:p>
        </w:tc>
        <w:tc>
          <w:tcPr>
            <w:tcW w:w="1005"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3C6BFC">
        <w:trPr>
          <w:trHeight w:val="300"/>
        </w:trPr>
        <w:tc>
          <w:tcPr>
            <w:tcW w:w="1020" w:type="dxa"/>
            <w:noWrap/>
            <w:vAlign w:val="center"/>
            <w:hideMark/>
          </w:tcPr>
          <w:p w14:paraId="2F43D09B" w14:textId="77777777" w:rsidR="003C6BFC" w:rsidRPr="003B605F" w:rsidRDefault="003C6BFC" w:rsidP="003C6BFC">
            <w:pPr>
              <w:pStyle w:val="Beschriftung"/>
              <w:jc w:val="center"/>
            </w:pPr>
            <w:r w:rsidRPr="003B605F">
              <w:t>SB-TK-PU-S1</w:t>
            </w:r>
          </w:p>
        </w:tc>
        <w:tc>
          <w:tcPr>
            <w:tcW w:w="1005" w:type="dxa"/>
            <w:noWrap/>
            <w:vAlign w:val="center"/>
            <w:hideMark/>
          </w:tcPr>
          <w:p w14:paraId="57A683C7" w14:textId="77777777" w:rsidR="003C6BFC" w:rsidRPr="003B605F" w:rsidRDefault="003C6BFC" w:rsidP="003C6BFC">
            <w:pPr>
              <w:pStyle w:val="Beschriftung"/>
              <w:jc w:val="center"/>
            </w:pPr>
            <w:r w:rsidRPr="003B605F">
              <w:t>5</w:t>
            </w:r>
          </w:p>
        </w:tc>
        <w:tc>
          <w:tcPr>
            <w:tcW w:w="1005" w:type="dxa"/>
            <w:noWrap/>
            <w:vAlign w:val="center"/>
            <w:hideMark/>
          </w:tcPr>
          <w:p w14:paraId="2A1A4F59" w14:textId="77777777" w:rsidR="003C6BFC" w:rsidRPr="003B605F" w:rsidRDefault="003C6BFC" w:rsidP="003C6BFC">
            <w:pPr>
              <w:pStyle w:val="Beschriftung"/>
              <w:jc w:val="center"/>
            </w:pPr>
            <w:r w:rsidRPr="003B605F">
              <w:t>6,52</w:t>
            </w:r>
          </w:p>
        </w:tc>
        <w:tc>
          <w:tcPr>
            <w:tcW w:w="1005" w:type="dxa"/>
            <w:noWrap/>
            <w:vAlign w:val="center"/>
            <w:hideMark/>
          </w:tcPr>
          <w:p w14:paraId="4E62CBF1"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3F36C8BF" w14:textId="718D71B2" w:rsidR="003C6BFC" w:rsidRPr="003B605F" w:rsidRDefault="003C6BFC" w:rsidP="003C6BFC">
            <w:pPr>
              <w:pStyle w:val="Beschriftung"/>
              <w:jc w:val="center"/>
            </w:pPr>
          </w:p>
        </w:tc>
        <w:tc>
          <w:tcPr>
            <w:tcW w:w="1005"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3C6BFC">
        <w:trPr>
          <w:trHeight w:val="300"/>
        </w:trPr>
        <w:tc>
          <w:tcPr>
            <w:tcW w:w="1020" w:type="dxa"/>
            <w:noWrap/>
            <w:vAlign w:val="center"/>
            <w:hideMark/>
          </w:tcPr>
          <w:p w14:paraId="777547B0" w14:textId="77777777" w:rsidR="003C6BFC" w:rsidRPr="003B605F" w:rsidRDefault="003C6BFC" w:rsidP="003C6BFC">
            <w:pPr>
              <w:pStyle w:val="Beschriftung"/>
              <w:jc w:val="center"/>
            </w:pPr>
            <w:r w:rsidRPr="003B605F">
              <w:t>SB-TK-PU-S1</w:t>
            </w:r>
          </w:p>
        </w:tc>
        <w:tc>
          <w:tcPr>
            <w:tcW w:w="1005" w:type="dxa"/>
            <w:noWrap/>
            <w:vAlign w:val="center"/>
            <w:hideMark/>
          </w:tcPr>
          <w:p w14:paraId="694C17BB" w14:textId="77777777" w:rsidR="003C6BFC" w:rsidRPr="003B605F" w:rsidRDefault="003C6BFC" w:rsidP="003C6BFC">
            <w:pPr>
              <w:pStyle w:val="Beschriftung"/>
              <w:jc w:val="center"/>
            </w:pPr>
            <w:r w:rsidRPr="003B605F">
              <w:t>6</w:t>
            </w:r>
          </w:p>
        </w:tc>
        <w:tc>
          <w:tcPr>
            <w:tcW w:w="1005" w:type="dxa"/>
            <w:noWrap/>
            <w:vAlign w:val="center"/>
            <w:hideMark/>
          </w:tcPr>
          <w:p w14:paraId="2737573F" w14:textId="77777777" w:rsidR="003C6BFC" w:rsidRPr="003B605F" w:rsidRDefault="003C6BFC" w:rsidP="003C6BFC">
            <w:pPr>
              <w:pStyle w:val="Beschriftung"/>
              <w:jc w:val="center"/>
            </w:pPr>
            <w:r w:rsidRPr="003B605F">
              <w:t>6,35</w:t>
            </w:r>
          </w:p>
        </w:tc>
        <w:tc>
          <w:tcPr>
            <w:tcW w:w="1005" w:type="dxa"/>
            <w:noWrap/>
            <w:vAlign w:val="center"/>
            <w:hideMark/>
          </w:tcPr>
          <w:p w14:paraId="111ADE76"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4ED50EC9" w14:textId="2249136C" w:rsidR="003C6BFC" w:rsidRPr="003B605F" w:rsidRDefault="003C6BFC" w:rsidP="003C6BFC">
            <w:pPr>
              <w:pStyle w:val="Beschriftung"/>
              <w:jc w:val="center"/>
            </w:pPr>
          </w:p>
        </w:tc>
        <w:tc>
          <w:tcPr>
            <w:tcW w:w="1005"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3C6BFC">
        <w:trPr>
          <w:trHeight w:val="300"/>
        </w:trPr>
        <w:tc>
          <w:tcPr>
            <w:tcW w:w="1020" w:type="dxa"/>
            <w:noWrap/>
            <w:vAlign w:val="center"/>
            <w:hideMark/>
          </w:tcPr>
          <w:p w14:paraId="20A899C7" w14:textId="77777777" w:rsidR="003C6BFC" w:rsidRPr="003B605F" w:rsidRDefault="003C6BFC" w:rsidP="003C6BFC">
            <w:pPr>
              <w:pStyle w:val="Beschriftung"/>
              <w:jc w:val="center"/>
            </w:pPr>
            <w:r w:rsidRPr="003B605F">
              <w:t>SB-TK-PU-S1</w:t>
            </w:r>
          </w:p>
        </w:tc>
        <w:tc>
          <w:tcPr>
            <w:tcW w:w="1005" w:type="dxa"/>
            <w:noWrap/>
            <w:vAlign w:val="center"/>
            <w:hideMark/>
          </w:tcPr>
          <w:p w14:paraId="7F20264E" w14:textId="77777777" w:rsidR="003C6BFC" w:rsidRPr="003B605F" w:rsidRDefault="003C6BFC" w:rsidP="003C6BFC">
            <w:pPr>
              <w:pStyle w:val="Beschriftung"/>
              <w:jc w:val="center"/>
            </w:pPr>
            <w:r w:rsidRPr="003B605F">
              <w:t>7</w:t>
            </w:r>
          </w:p>
        </w:tc>
        <w:tc>
          <w:tcPr>
            <w:tcW w:w="1005" w:type="dxa"/>
            <w:noWrap/>
            <w:vAlign w:val="center"/>
            <w:hideMark/>
          </w:tcPr>
          <w:p w14:paraId="0F6A7553" w14:textId="77777777" w:rsidR="003C6BFC" w:rsidRPr="003B605F" w:rsidRDefault="003C6BFC" w:rsidP="003C6BFC">
            <w:pPr>
              <w:pStyle w:val="Beschriftung"/>
              <w:jc w:val="center"/>
            </w:pPr>
            <w:r w:rsidRPr="003B605F">
              <w:t>5,91</w:t>
            </w:r>
          </w:p>
        </w:tc>
        <w:tc>
          <w:tcPr>
            <w:tcW w:w="1005" w:type="dxa"/>
            <w:noWrap/>
            <w:vAlign w:val="center"/>
            <w:hideMark/>
          </w:tcPr>
          <w:p w14:paraId="0223B5B7" w14:textId="77777777" w:rsidR="003C6BFC" w:rsidRPr="003B605F" w:rsidRDefault="003C6BFC" w:rsidP="003C6BFC">
            <w:pPr>
              <w:pStyle w:val="Beschriftung"/>
              <w:jc w:val="center"/>
            </w:pPr>
            <w:r w:rsidRPr="003B605F">
              <w:t>M1</w:t>
            </w:r>
          </w:p>
        </w:tc>
        <w:tc>
          <w:tcPr>
            <w:tcW w:w="1005" w:type="dxa"/>
            <w:vMerge/>
            <w:noWrap/>
            <w:vAlign w:val="center"/>
            <w:hideMark/>
          </w:tcPr>
          <w:p w14:paraId="2EFEE8AD" w14:textId="4BDF505D" w:rsidR="003C6BFC" w:rsidRPr="003B605F" w:rsidRDefault="003C6BFC" w:rsidP="003C6BFC">
            <w:pPr>
              <w:pStyle w:val="Beschriftung"/>
              <w:jc w:val="center"/>
            </w:pPr>
          </w:p>
        </w:tc>
        <w:tc>
          <w:tcPr>
            <w:tcW w:w="1005"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3C6BFC">
        <w:trPr>
          <w:trHeight w:val="300"/>
        </w:trPr>
        <w:tc>
          <w:tcPr>
            <w:tcW w:w="1020" w:type="dxa"/>
            <w:noWrap/>
            <w:vAlign w:val="center"/>
            <w:hideMark/>
          </w:tcPr>
          <w:p w14:paraId="6D02A65C" w14:textId="77777777" w:rsidR="003C6BFC" w:rsidRPr="003B605F" w:rsidRDefault="003C6BFC" w:rsidP="003C6BFC">
            <w:pPr>
              <w:pStyle w:val="Beschriftung"/>
              <w:jc w:val="center"/>
            </w:pPr>
            <w:r w:rsidRPr="003B605F">
              <w:t>SB-TK-PU-S1</w:t>
            </w:r>
          </w:p>
        </w:tc>
        <w:tc>
          <w:tcPr>
            <w:tcW w:w="1005" w:type="dxa"/>
            <w:noWrap/>
            <w:vAlign w:val="center"/>
            <w:hideMark/>
          </w:tcPr>
          <w:p w14:paraId="19B50BDD" w14:textId="77777777" w:rsidR="003C6BFC" w:rsidRPr="003B605F" w:rsidRDefault="003C6BFC" w:rsidP="003C6BFC">
            <w:pPr>
              <w:pStyle w:val="Beschriftung"/>
              <w:jc w:val="center"/>
            </w:pPr>
            <w:r w:rsidRPr="003B605F">
              <w:t>8</w:t>
            </w:r>
          </w:p>
        </w:tc>
        <w:tc>
          <w:tcPr>
            <w:tcW w:w="1005" w:type="dxa"/>
            <w:noWrap/>
            <w:vAlign w:val="center"/>
            <w:hideMark/>
          </w:tcPr>
          <w:p w14:paraId="5194DB40" w14:textId="77777777" w:rsidR="003C6BFC" w:rsidRPr="003B605F" w:rsidRDefault="003C6BFC" w:rsidP="003C6BFC">
            <w:pPr>
              <w:pStyle w:val="Beschriftung"/>
              <w:jc w:val="center"/>
            </w:pPr>
            <w:r w:rsidRPr="003B605F">
              <w:t>6,38</w:t>
            </w:r>
          </w:p>
        </w:tc>
        <w:tc>
          <w:tcPr>
            <w:tcW w:w="1005" w:type="dxa"/>
            <w:noWrap/>
            <w:vAlign w:val="center"/>
            <w:hideMark/>
          </w:tcPr>
          <w:p w14:paraId="56AC0868"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20CB55AD" w14:textId="47E42ED0" w:rsidR="003C6BFC" w:rsidRPr="003B605F" w:rsidRDefault="003C6BFC" w:rsidP="003C6BFC">
            <w:pPr>
              <w:pStyle w:val="Beschriftung"/>
              <w:jc w:val="center"/>
            </w:pPr>
          </w:p>
        </w:tc>
        <w:tc>
          <w:tcPr>
            <w:tcW w:w="1005"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3C6BFC">
        <w:trPr>
          <w:trHeight w:val="300"/>
        </w:trPr>
        <w:tc>
          <w:tcPr>
            <w:tcW w:w="1020" w:type="dxa"/>
            <w:noWrap/>
            <w:vAlign w:val="center"/>
            <w:hideMark/>
          </w:tcPr>
          <w:p w14:paraId="2CEC168A" w14:textId="77777777" w:rsidR="003C6BFC" w:rsidRPr="003B605F" w:rsidRDefault="003C6BFC" w:rsidP="003C6BFC">
            <w:pPr>
              <w:pStyle w:val="Beschriftung"/>
              <w:jc w:val="center"/>
            </w:pPr>
            <w:r w:rsidRPr="003B605F">
              <w:t>SB-TK-PU-S1</w:t>
            </w:r>
          </w:p>
        </w:tc>
        <w:tc>
          <w:tcPr>
            <w:tcW w:w="1005" w:type="dxa"/>
            <w:noWrap/>
            <w:vAlign w:val="center"/>
            <w:hideMark/>
          </w:tcPr>
          <w:p w14:paraId="78297EDA" w14:textId="77777777" w:rsidR="003C6BFC" w:rsidRPr="003B605F" w:rsidRDefault="003C6BFC" w:rsidP="003C6BFC">
            <w:pPr>
              <w:pStyle w:val="Beschriftung"/>
              <w:jc w:val="center"/>
            </w:pPr>
            <w:r w:rsidRPr="003B605F">
              <w:t>9</w:t>
            </w:r>
          </w:p>
        </w:tc>
        <w:tc>
          <w:tcPr>
            <w:tcW w:w="1005" w:type="dxa"/>
            <w:noWrap/>
            <w:vAlign w:val="center"/>
            <w:hideMark/>
          </w:tcPr>
          <w:p w14:paraId="6AF45F6A" w14:textId="77777777" w:rsidR="003C6BFC" w:rsidRPr="003B605F" w:rsidRDefault="003C6BFC" w:rsidP="003C6BFC">
            <w:pPr>
              <w:pStyle w:val="Beschriftung"/>
              <w:jc w:val="center"/>
            </w:pPr>
            <w:r w:rsidRPr="003B605F">
              <w:t>6,63</w:t>
            </w:r>
          </w:p>
        </w:tc>
        <w:tc>
          <w:tcPr>
            <w:tcW w:w="1005" w:type="dxa"/>
            <w:noWrap/>
            <w:vAlign w:val="center"/>
            <w:hideMark/>
          </w:tcPr>
          <w:p w14:paraId="3BFD46D7" w14:textId="77777777" w:rsidR="003C6BFC" w:rsidRPr="003B605F" w:rsidRDefault="003C6BFC" w:rsidP="003C6BFC">
            <w:pPr>
              <w:pStyle w:val="Beschriftung"/>
              <w:jc w:val="center"/>
            </w:pPr>
            <w:proofErr w:type="spellStart"/>
            <w:r w:rsidRPr="003B605F">
              <w:t>CSF_c</w:t>
            </w:r>
            <w:proofErr w:type="spellEnd"/>
          </w:p>
        </w:tc>
        <w:tc>
          <w:tcPr>
            <w:tcW w:w="1005" w:type="dxa"/>
            <w:vMerge/>
            <w:noWrap/>
            <w:vAlign w:val="center"/>
            <w:hideMark/>
          </w:tcPr>
          <w:p w14:paraId="7E937E25" w14:textId="2CBA9F38" w:rsidR="003C6BFC" w:rsidRPr="003B605F" w:rsidRDefault="003C6BFC" w:rsidP="003C6BFC">
            <w:pPr>
              <w:pStyle w:val="Beschriftung"/>
              <w:jc w:val="center"/>
            </w:pPr>
          </w:p>
        </w:tc>
        <w:tc>
          <w:tcPr>
            <w:tcW w:w="1005"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3C6BFC">
        <w:trPr>
          <w:trHeight w:val="300"/>
        </w:trPr>
        <w:tc>
          <w:tcPr>
            <w:tcW w:w="1020" w:type="dxa"/>
            <w:noWrap/>
            <w:vAlign w:val="center"/>
            <w:hideMark/>
          </w:tcPr>
          <w:p w14:paraId="25CB8C01" w14:textId="77777777" w:rsidR="003C6BFC" w:rsidRPr="003B605F" w:rsidRDefault="003C6BFC" w:rsidP="003C6BFC">
            <w:pPr>
              <w:pStyle w:val="Beschriftung"/>
              <w:jc w:val="center"/>
            </w:pPr>
            <w:r w:rsidRPr="003B605F">
              <w:t>SB-TK-PU-S2</w:t>
            </w:r>
          </w:p>
        </w:tc>
        <w:tc>
          <w:tcPr>
            <w:tcW w:w="1005" w:type="dxa"/>
            <w:noWrap/>
            <w:vAlign w:val="center"/>
            <w:hideMark/>
          </w:tcPr>
          <w:p w14:paraId="0CC6D191" w14:textId="77777777" w:rsidR="003C6BFC" w:rsidRPr="003B605F" w:rsidRDefault="003C6BFC" w:rsidP="003C6BFC">
            <w:pPr>
              <w:pStyle w:val="Beschriftung"/>
              <w:jc w:val="center"/>
            </w:pPr>
            <w:r w:rsidRPr="003B605F">
              <w:t>1</w:t>
            </w:r>
          </w:p>
        </w:tc>
        <w:tc>
          <w:tcPr>
            <w:tcW w:w="1005" w:type="dxa"/>
            <w:noWrap/>
            <w:vAlign w:val="center"/>
            <w:hideMark/>
          </w:tcPr>
          <w:p w14:paraId="42625AED" w14:textId="77777777" w:rsidR="003C6BFC" w:rsidRPr="003B605F" w:rsidRDefault="003C6BFC" w:rsidP="003C6BFC">
            <w:pPr>
              <w:pStyle w:val="Beschriftung"/>
              <w:jc w:val="center"/>
            </w:pPr>
            <w:r w:rsidRPr="003B605F">
              <w:t>4,88</w:t>
            </w:r>
          </w:p>
        </w:tc>
        <w:tc>
          <w:tcPr>
            <w:tcW w:w="1005" w:type="dxa"/>
            <w:noWrap/>
            <w:vAlign w:val="center"/>
            <w:hideMark/>
          </w:tcPr>
          <w:p w14:paraId="5247193A" w14:textId="77777777" w:rsidR="003C6BFC" w:rsidRPr="003B605F" w:rsidRDefault="003C6BFC" w:rsidP="003C6BFC">
            <w:pPr>
              <w:pStyle w:val="Beschriftung"/>
              <w:jc w:val="center"/>
            </w:pPr>
            <w:proofErr w:type="spellStart"/>
            <w:r w:rsidRPr="003B605F">
              <w:t>SF_t</w:t>
            </w:r>
            <w:proofErr w:type="spellEnd"/>
          </w:p>
        </w:tc>
        <w:tc>
          <w:tcPr>
            <w:tcW w:w="1005"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05"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3C6BFC">
        <w:trPr>
          <w:trHeight w:val="300"/>
        </w:trPr>
        <w:tc>
          <w:tcPr>
            <w:tcW w:w="1020" w:type="dxa"/>
            <w:noWrap/>
            <w:vAlign w:val="center"/>
            <w:hideMark/>
          </w:tcPr>
          <w:p w14:paraId="398DB873" w14:textId="77777777" w:rsidR="003C6BFC" w:rsidRPr="003B605F" w:rsidRDefault="003C6BFC" w:rsidP="003C6BFC">
            <w:pPr>
              <w:pStyle w:val="Beschriftung"/>
              <w:jc w:val="center"/>
            </w:pPr>
            <w:r w:rsidRPr="003B605F">
              <w:t>SB-TK-PU-S2</w:t>
            </w:r>
          </w:p>
        </w:tc>
        <w:tc>
          <w:tcPr>
            <w:tcW w:w="1005" w:type="dxa"/>
            <w:noWrap/>
            <w:vAlign w:val="center"/>
            <w:hideMark/>
          </w:tcPr>
          <w:p w14:paraId="0CE9E980" w14:textId="77777777" w:rsidR="003C6BFC" w:rsidRPr="003B605F" w:rsidRDefault="003C6BFC" w:rsidP="003C6BFC">
            <w:pPr>
              <w:pStyle w:val="Beschriftung"/>
              <w:jc w:val="center"/>
            </w:pPr>
            <w:r w:rsidRPr="003B605F">
              <w:t>2</w:t>
            </w:r>
          </w:p>
        </w:tc>
        <w:tc>
          <w:tcPr>
            <w:tcW w:w="1005" w:type="dxa"/>
            <w:noWrap/>
            <w:vAlign w:val="center"/>
            <w:hideMark/>
          </w:tcPr>
          <w:p w14:paraId="04AF7F30" w14:textId="77777777" w:rsidR="003C6BFC" w:rsidRPr="003B605F" w:rsidRDefault="003C6BFC" w:rsidP="003C6BFC">
            <w:pPr>
              <w:pStyle w:val="Beschriftung"/>
              <w:jc w:val="center"/>
            </w:pPr>
            <w:r w:rsidRPr="003B605F">
              <w:t>6,22</w:t>
            </w:r>
          </w:p>
        </w:tc>
        <w:tc>
          <w:tcPr>
            <w:tcW w:w="1005" w:type="dxa"/>
            <w:noWrap/>
            <w:vAlign w:val="center"/>
            <w:hideMark/>
          </w:tcPr>
          <w:p w14:paraId="5BAF03F1" w14:textId="77777777" w:rsidR="003C6BFC" w:rsidRPr="003B605F" w:rsidRDefault="003C6BFC" w:rsidP="003C6BFC">
            <w:pPr>
              <w:pStyle w:val="Beschriftung"/>
              <w:jc w:val="center"/>
            </w:pPr>
            <w:proofErr w:type="spellStart"/>
            <w:r w:rsidRPr="003B605F">
              <w:t>SF_t</w:t>
            </w:r>
            <w:proofErr w:type="spellEnd"/>
          </w:p>
        </w:tc>
        <w:tc>
          <w:tcPr>
            <w:tcW w:w="1005" w:type="dxa"/>
            <w:vMerge/>
            <w:noWrap/>
            <w:vAlign w:val="center"/>
            <w:hideMark/>
          </w:tcPr>
          <w:p w14:paraId="64371488" w14:textId="259CE2DC" w:rsidR="003C6BFC" w:rsidRPr="003B605F" w:rsidRDefault="003C6BFC" w:rsidP="003C6BFC">
            <w:pPr>
              <w:pStyle w:val="Beschriftung"/>
              <w:jc w:val="center"/>
            </w:pPr>
          </w:p>
        </w:tc>
        <w:tc>
          <w:tcPr>
            <w:tcW w:w="1005"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778" w:name="_Ref82263605"/>
      <w:bookmarkStart w:id="779" w:name="_Toc92091746"/>
      <w:bookmarkStart w:id="780" w:name="_Toc92092188"/>
      <w:bookmarkStart w:id="781" w:name="_Toc92092300"/>
      <w:bookmarkStart w:id="782" w:name="_Toc96874588"/>
      <w:r>
        <w:t>Schub-Biege-Versuche</w:t>
      </w:r>
      <w:bookmarkEnd w:id="778"/>
      <w:bookmarkEnd w:id="779"/>
      <w:bookmarkEnd w:id="780"/>
      <w:bookmarkEnd w:id="781"/>
      <w:bookmarkEnd w:id="782"/>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w:t>
      </w:r>
      <w:proofErr w:type="spellStart"/>
      <w:r w:rsidR="00677B92">
        <w:rPr>
          <w:rFonts w:eastAsia="Calibri"/>
        </w:rPr>
        <w:t>Drittelspunkten</w:t>
      </w:r>
      <w:proofErr w:type="spellEnd"/>
      <w:r w:rsidR="00677B92">
        <w:rPr>
          <w:rFonts w:eastAsia="Calibri"/>
        </w:rPr>
        <w:t xml:space="preserve">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w:t>
      </w:r>
      <w:r w:rsidR="00094C0F">
        <w:rPr>
          <w:rFonts w:eastAsia="Calibri"/>
        </w:rPr>
        <w:lastRenderedPageBreak/>
        <w:t>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8"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2D647DA0" w:rsidR="760CF52A" w:rsidRPr="00E81B1B" w:rsidRDefault="001076D7" w:rsidP="001076D7">
      <w:pPr>
        <w:pStyle w:val="Beschriftung"/>
        <w:spacing w:after="240"/>
        <w:rPr>
          <w:rFonts w:eastAsia="Calibri"/>
          <w:szCs w:val="20"/>
        </w:rPr>
      </w:pPr>
      <w:bookmarkStart w:id="783" w:name="_Ref80103432"/>
      <w:bookmarkStart w:id="784" w:name="_Ref80103349"/>
      <w:bookmarkStart w:id="785" w:name="_Toc96874671"/>
      <w:r w:rsidRPr="00E81B1B">
        <w:t xml:space="preserve">Abbildung </w:t>
      </w:r>
      <w:r>
        <w:fldChar w:fldCharType="begin"/>
      </w:r>
      <w:r>
        <w:instrText>SEQ Abbildung \* ARABIC</w:instrText>
      </w:r>
      <w:r>
        <w:fldChar w:fldCharType="separate"/>
      </w:r>
      <w:r w:rsidR="0004660C">
        <w:rPr>
          <w:noProof/>
        </w:rPr>
        <w:t>36</w:t>
      </w:r>
      <w:r>
        <w:fldChar w:fldCharType="end"/>
      </w:r>
      <w:bookmarkEnd w:id="783"/>
      <w:r w:rsidRPr="00E81B1B">
        <w:t xml:space="preserve"> Aufbau der Schub-Biege-Versuche sowie Übersicht über die Messstellen</w:t>
      </w:r>
      <w:bookmarkEnd w:id="784"/>
      <w:bookmarkEnd w:id="785"/>
    </w:p>
    <w:p w14:paraId="5EBCB5C9" w14:textId="297042BB" w:rsidR="00A6585D" w:rsidRPr="00E81B1B" w:rsidRDefault="357BF186" w:rsidP="001076D7">
      <w:pPr>
        <w:pStyle w:val="Beschriftung"/>
      </w:pPr>
      <w:bookmarkStart w:id="786" w:name="_Ref80103385"/>
      <w:bookmarkStart w:id="787" w:name="_Toc96874722"/>
      <w:r w:rsidRPr="00E81B1B">
        <w:t xml:space="preserve">Tabelle </w:t>
      </w:r>
      <w:r>
        <w:fldChar w:fldCharType="begin"/>
      </w:r>
      <w:r>
        <w:instrText>SEQ Tabelle \* ARABIC</w:instrText>
      </w:r>
      <w:r>
        <w:fldChar w:fldCharType="separate"/>
      </w:r>
      <w:r w:rsidR="00304485">
        <w:rPr>
          <w:noProof/>
        </w:rPr>
        <w:t>13</w:t>
      </w:r>
      <w:r>
        <w:fldChar w:fldCharType="end"/>
      </w:r>
      <w:bookmarkEnd w:id="786"/>
      <w:r w:rsidRPr="00E81B1B">
        <w:t xml:space="preserve"> Übersicht über d</w:t>
      </w:r>
      <w:r w:rsidR="001E0BF2">
        <w:t>as Versuchsprogramm</w:t>
      </w:r>
      <w:r w:rsidRPr="00E81B1B">
        <w:t xml:space="preserve"> Schub-Biege-Versuche</w:t>
      </w:r>
      <w:bookmarkEnd w:id="787"/>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37B63C6D" w:rsidR="00A6585D" w:rsidRPr="00677B92" w:rsidRDefault="00A6585D" w:rsidP="00677B92">
            <w:pPr>
              <w:jc w:val="center"/>
              <w:rPr>
                <w:sz w:val="18"/>
              </w:rPr>
            </w:pPr>
            <w:r w:rsidRPr="00677B92">
              <w:rPr>
                <w:sz w:val="18"/>
              </w:rPr>
              <w:t>TU</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5217F5C4" w:rsidR="00A6585D" w:rsidRPr="00677B92" w:rsidRDefault="00A6585D" w:rsidP="00677B92">
            <w:pPr>
              <w:jc w:val="center"/>
              <w:rPr>
                <w:sz w:val="18"/>
              </w:rPr>
            </w:pPr>
            <w:r w:rsidRPr="00677B92">
              <w:rPr>
                <w:sz w:val="18"/>
              </w:rPr>
              <w:t>TU</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06119075" w:rsidR="00A6585D" w:rsidRPr="00677B92" w:rsidRDefault="00A6585D" w:rsidP="00677B92">
            <w:pPr>
              <w:jc w:val="center"/>
              <w:rPr>
                <w:sz w:val="18"/>
              </w:rPr>
            </w:pPr>
            <w:r w:rsidRPr="00677B92">
              <w:rPr>
                <w:sz w:val="18"/>
              </w:rPr>
              <w:t>TU</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88" w:name="_Toc92091747"/>
      <w:bookmarkStart w:id="789" w:name="_Toc92092189"/>
      <w:bookmarkStart w:id="790" w:name="_Toc92092301"/>
      <w:bookmarkStart w:id="791"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88"/>
      <w:bookmarkEnd w:id="789"/>
      <w:bookmarkEnd w:id="790"/>
      <w:bookmarkEnd w:id="791"/>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2"/>
      <w:commentRangeStart w:id="793"/>
      <w:r w:rsidR="760CF52A" w:rsidRPr="00E81B1B">
        <w:t>Peter-Behrens-Halle</w:t>
      </w:r>
      <w:r>
        <w:t xml:space="preserve"> </w:t>
      </w:r>
      <w:commentRangeEnd w:id="792"/>
      <w:r>
        <w:rPr>
          <w:rStyle w:val="Kommentarzeichen"/>
        </w:rPr>
        <w:commentReference w:id="792"/>
      </w:r>
      <w:commentRangeEnd w:id="793"/>
      <w:r w:rsidR="00120055">
        <w:rPr>
          <w:rStyle w:val="Kommentarzeichen"/>
        </w:rPr>
        <w:commentReference w:id="793"/>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w:t>
      </w:r>
      <w:r w:rsidR="00C838A4" w:rsidRPr="00E81B1B">
        <w:lastRenderedPageBreak/>
        <w:t xml:space="preserve">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4"/>
      <w:r w:rsidR="00C838A4" w:rsidRPr="00E81B1B">
        <w:t>Spalte</w:t>
      </w:r>
      <w:commentRangeEnd w:id="794"/>
      <w:r w:rsidR="0011102E">
        <w:rPr>
          <w:rStyle w:val="Kommentarzeichen"/>
        </w:rPr>
        <w:commentReference w:id="794"/>
      </w:r>
      <w:r w:rsidR="00C838A4" w:rsidRPr="00E81B1B">
        <w:t xml:space="preserve"> wie bei der Trockenklebung sichtbar. </w:t>
      </w:r>
      <w:r w:rsidR="760CF52A" w:rsidRPr="00E81B1B">
        <w:t xml:space="preserve">Eine </w:t>
      </w:r>
      <w:commentRangeStart w:id="795"/>
      <w:r w:rsidR="760CF52A" w:rsidRPr="00E81B1B">
        <w:t>Betrachtung</w:t>
      </w:r>
      <w:commentRangeEnd w:id="795"/>
      <w:r w:rsidR="00975866">
        <w:rPr>
          <w:rStyle w:val="Kommentarzeichen"/>
        </w:rPr>
        <w:commentReference w:id="795"/>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82392CF" w:rsidR="00817F6D" w:rsidRPr="00E81B1B" w:rsidRDefault="00817F6D" w:rsidP="00817F6D">
            <w:pPr>
              <w:pStyle w:val="Beschriftung"/>
              <w:rPr>
                <w:rFonts w:eastAsia="Calibri"/>
                <w:szCs w:val="20"/>
              </w:rPr>
            </w:pPr>
            <w:bookmarkStart w:id="796" w:name="_Ref82341842"/>
            <w:bookmarkStart w:id="797" w:name="_Toc96874672"/>
            <w:r w:rsidRPr="00E81B1B">
              <w:t xml:space="preserve">Abbildung </w:t>
            </w:r>
            <w:r>
              <w:fldChar w:fldCharType="begin"/>
            </w:r>
            <w:r>
              <w:instrText>SEQ Abbildung \* ARABIC</w:instrText>
            </w:r>
            <w:r>
              <w:fldChar w:fldCharType="separate"/>
            </w:r>
            <w:r w:rsidR="0004660C">
              <w:rPr>
                <w:noProof/>
              </w:rPr>
              <w:t>37</w:t>
            </w:r>
            <w:r>
              <w:fldChar w:fldCharType="end"/>
            </w:r>
            <w:bookmarkEnd w:id="796"/>
            <w:r w:rsidRPr="00E81B1B">
              <w:t xml:space="preserve"> </w:t>
            </w:r>
            <w:r w:rsidR="001A2394">
              <w:t>Holzba</w:t>
            </w:r>
            <w:r w:rsidRPr="00E81B1B">
              <w:t>lken</w:t>
            </w:r>
            <w:r w:rsidR="001A2394">
              <w:t xml:space="preserve"> mit Klebstoff </w:t>
            </w:r>
            <w:r w:rsidRPr="00E81B1B">
              <w:t>vor Auflegen des Betonfertigteils (hier Prüfserie SBB-TK-E3-FG)</w:t>
            </w:r>
            <w:bookmarkEnd w:id="797"/>
          </w:p>
        </w:tc>
        <w:tc>
          <w:tcPr>
            <w:tcW w:w="4954" w:type="dxa"/>
          </w:tcPr>
          <w:p w14:paraId="0FA99F65" w14:textId="3951824F" w:rsidR="00817F6D" w:rsidRPr="00E81B1B" w:rsidRDefault="00817F6D" w:rsidP="00817F6D">
            <w:pPr>
              <w:pStyle w:val="Beschriftung"/>
            </w:pPr>
            <w:bookmarkStart w:id="798" w:name="_Ref82341846"/>
            <w:bookmarkStart w:id="799" w:name="_Toc96874673"/>
            <w:r w:rsidRPr="00E81B1B">
              <w:t xml:space="preserve">Abbildung </w:t>
            </w:r>
            <w:r>
              <w:fldChar w:fldCharType="begin"/>
            </w:r>
            <w:r>
              <w:instrText>SEQ Abbildung \* ARABIC</w:instrText>
            </w:r>
            <w:r>
              <w:fldChar w:fldCharType="separate"/>
            </w:r>
            <w:r w:rsidR="0004660C">
              <w:rPr>
                <w:noProof/>
              </w:rPr>
              <w:t>38</w:t>
            </w:r>
            <w:r>
              <w:fldChar w:fldCharType="end"/>
            </w:r>
            <w:bookmarkEnd w:id="798"/>
            <w:r w:rsidRPr="00E81B1B">
              <w:t xml:space="preserve"> </w:t>
            </w:r>
            <w:proofErr w:type="spellStart"/>
            <w:r w:rsidRPr="00E81B1B">
              <w:t>Betonagevorgang</w:t>
            </w:r>
            <w:proofErr w:type="spellEnd"/>
            <w:r w:rsidRPr="00E81B1B">
              <w:t xml:space="preserve"> bei der Nassklebung (hier SBB-NK-E3)</w:t>
            </w:r>
            <w:bookmarkEnd w:id="799"/>
            <w:r w:rsidRPr="00E81B1B">
              <w:t xml:space="preserve"> </w:t>
            </w:r>
          </w:p>
          <w:p w14:paraId="2FF998AA" w14:textId="77777777" w:rsidR="00817F6D" w:rsidRPr="00E81B1B" w:rsidRDefault="00817F6D" w:rsidP="00817F6D">
            <w:pPr>
              <w:keepNext/>
              <w:rPr>
                <w:rFonts w:eastAsia="Calibri"/>
                <w:szCs w:val="20"/>
              </w:rPr>
            </w:pPr>
          </w:p>
        </w:tc>
      </w:tr>
      <w:tr w:rsidR="008727D1" w:rsidRPr="00E81B1B" w14:paraId="7A46D168" w14:textId="77777777" w:rsidTr="00817F6D">
        <w:tc>
          <w:tcPr>
            <w:tcW w:w="4106" w:type="dxa"/>
          </w:tcPr>
          <w:p w14:paraId="031BD02C" w14:textId="77777777" w:rsidR="008727D1" w:rsidRPr="00E81B1B" w:rsidRDefault="008727D1" w:rsidP="00817F6D">
            <w:pPr>
              <w:pStyle w:val="Beschriftung"/>
            </w:pPr>
          </w:p>
        </w:tc>
        <w:tc>
          <w:tcPr>
            <w:tcW w:w="4954" w:type="dxa"/>
          </w:tcPr>
          <w:p w14:paraId="5D0DECEB" w14:textId="77777777" w:rsidR="008727D1" w:rsidRPr="00E81B1B" w:rsidRDefault="008727D1" w:rsidP="00817F6D">
            <w:pPr>
              <w:pStyle w:val="Beschriftung"/>
            </w:pPr>
          </w:p>
        </w:tc>
      </w:tr>
      <w:tr w:rsidR="008727D1" w:rsidRPr="00E81B1B" w14:paraId="06E69387" w14:textId="77777777" w:rsidTr="00817F6D">
        <w:tc>
          <w:tcPr>
            <w:tcW w:w="4106" w:type="dxa"/>
          </w:tcPr>
          <w:p w14:paraId="49C932DB" w14:textId="77777777" w:rsidR="008727D1" w:rsidRPr="00E81B1B" w:rsidRDefault="008727D1" w:rsidP="00817F6D">
            <w:pPr>
              <w:pStyle w:val="Beschriftung"/>
            </w:pPr>
            <w:commentRangeStart w:id="800"/>
            <w:commentRangeEnd w:id="800"/>
            <w:r>
              <w:rPr>
                <w:rStyle w:val="Kommentarzeichen"/>
                <w:iCs w:val="0"/>
              </w:rPr>
              <w:commentReference w:id="800"/>
            </w:r>
          </w:p>
        </w:tc>
        <w:tc>
          <w:tcPr>
            <w:tcW w:w="4954" w:type="dxa"/>
          </w:tcPr>
          <w:p w14:paraId="46B0C79C" w14:textId="77777777" w:rsidR="008727D1" w:rsidRPr="00E81B1B" w:rsidRDefault="008727D1" w:rsidP="00817F6D">
            <w:pPr>
              <w:pStyle w:val="Beschriftung"/>
            </w:pPr>
          </w:p>
        </w:tc>
      </w:tr>
    </w:tbl>
    <w:p w14:paraId="4F7695CB" w14:textId="28FA6E16" w:rsidR="00105B09" w:rsidRPr="00E81B1B" w:rsidRDefault="7A19152F" w:rsidP="00F4193D">
      <w:pPr>
        <w:pStyle w:val="berschrift3"/>
        <w:numPr>
          <w:ilvl w:val="2"/>
          <w:numId w:val="43"/>
        </w:numPr>
        <w:rPr>
          <w:noProof w:val="0"/>
          <w:lang w:val="de-DE"/>
        </w:rPr>
      </w:pPr>
      <w:bookmarkStart w:id="801" w:name="_Toc92091748"/>
      <w:bookmarkStart w:id="802" w:name="_Toc92092190"/>
      <w:bookmarkStart w:id="803" w:name="_Toc92092302"/>
      <w:bookmarkStart w:id="804" w:name="_Toc96874590"/>
      <w:r w:rsidRPr="64B3F377">
        <w:rPr>
          <w:noProof w:val="0"/>
          <w:lang w:val="de-DE"/>
        </w:rPr>
        <w:t>Versuchsdurchführung</w:t>
      </w:r>
      <w:bookmarkEnd w:id="801"/>
      <w:bookmarkEnd w:id="802"/>
      <w:bookmarkEnd w:id="803"/>
      <w:bookmarkEnd w:id="804"/>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2" cstate="print">
                            <a:extLst>
                              <a:ext uri="{BEBA8EAE-BF5A-486C-A8C5-ECC9F3942E4B}">
                                <a14:imgProps xmlns:a14="http://schemas.microsoft.com/office/drawing/2010/main">
                                  <a14:imgLayer r:embed="rId83">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7F64789B" w:rsidR="00105B09" w:rsidRPr="00E81B1B" w:rsidRDefault="004034EF" w:rsidP="004034EF">
            <w:pPr>
              <w:pStyle w:val="Beschriftung"/>
            </w:pPr>
            <w:bookmarkStart w:id="805" w:name="_Ref77342018"/>
            <w:bookmarkStart w:id="806" w:name="_Toc96874674"/>
            <w:r w:rsidRPr="00E81B1B">
              <w:t xml:space="preserve">Abbildung </w:t>
            </w:r>
            <w:r w:rsidRPr="00E81B1B">
              <w:fldChar w:fldCharType="begin"/>
            </w:r>
            <w:r w:rsidRPr="00E81B1B">
              <w:instrText>SEQ Abbildung \* ARABIC</w:instrText>
            </w:r>
            <w:r w:rsidRPr="00E81B1B">
              <w:fldChar w:fldCharType="separate"/>
            </w:r>
            <w:r w:rsidR="0004660C">
              <w:rPr>
                <w:noProof/>
              </w:rPr>
              <w:t>39</w:t>
            </w:r>
            <w:r w:rsidRPr="00E81B1B">
              <w:fldChar w:fldCharType="end"/>
            </w:r>
            <w:bookmarkEnd w:id="805"/>
            <w:r w:rsidRPr="00E81B1B">
              <w:t xml:space="preserve"> Belastungsschema der Schub-Biege-Balken</w:t>
            </w:r>
            <w:bookmarkEnd w:id="806"/>
          </w:p>
        </w:tc>
        <w:tc>
          <w:tcPr>
            <w:tcW w:w="4530" w:type="dxa"/>
          </w:tcPr>
          <w:p w14:paraId="16E15545" w14:textId="19E6B293" w:rsidR="00105B09" w:rsidRPr="00E81B1B" w:rsidRDefault="004034EF" w:rsidP="004034EF">
            <w:pPr>
              <w:pStyle w:val="Beschriftung"/>
            </w:pPr>
            <w:bookmarkStart w:id="807" w:name="_Toc96874675"/>
            <w:r w:rsidRPr="00E81B1B">
              <w:t xml:space="preserve">Abbildung </w:t>
            </w:r>
            <w:r w:rsidRPr="00E81B1B">
              <w:fldChar w:fldCharType="begin"/>
            </w:r>
            <w:r w:rsidRPr="00E81B1B">
              <w:instrText>SEQ Abbildung \* ARABIC</w:instrText>
            </w:r>
            <w:r w:rsidRPr="00E81B1B">
              <w:fldChar w:fldCharType="separate"/>
            </w:r>
            <w:r w:rsidR="0004660C">
              <w:rPr>
                <w:noProof/>
              </w:rPr>
              <w:t>40</w:t>
            </w:r>
            <w:r w:rsidRPr="00E81B1B">
              <w:fldChar w:fldCharType="end"/>
            </w:r>
            <w:r w:rsidRPr="00E81B1B">
              <w:t xml:space="preserve"> Schub-Biege-Balken in der Prüfeinrichtung</w:t>
            </w:r>
            <w:bookmarkEnd w:id="807"/>
          </w:p>
        </w:tc>
      </w:tr>
    </w:tbl>
    <w:p w14:paraId="70FE3815" w14:textId="6B816F6A" w:rsidR="00C60957" w:rsidRPr="00E81B1B" w:rsidRDefault="53845AB7" w:rsidP="00F4193D">
      <w:pPr>
        <w:pStyle w:val="berschrift3"/>
        <w:numPr>
          <w:ilvl w:val="2"/>
          <w:numId w:val="43"/>
        </w:numPr>
        <w:rPr>
          <w:noProof w:val="0"/>
          <w:lang w:val="de-DE"/>
        </w:rPr>
      </w:pPr>
      <w:bookmarkStart w:id="808" w:name="_Ref82336901"/>
      <w:bookmarkStart w:id="809" w:name="_Toc96874591"/>
      <w:r w:rsidRPr="64B3F377">
        <w:rPr>
          <w:noProof w:val="0"/>
          <w:lang w:val="de-DE"/>
        </w:rPr>
        <w:t xml:space="preserve">Beobachtungen </w:t>
      </w:r>
      <w:bookmarkStart w:id="810" w:name="_Toc92091749"/>
      <w:bookmarkStart w:id="811" w:name="_Toc92092191"/>
      <w:bookmarkStart w:id="812" w:name="_Toc92092303"/>
      <w:r w:rsidRPr="64B3F377">
        <w:rPr>
          <w:noProof w:val="0"/>
          <w:lang w:val="de-DE"/>
        </w:rPr>
        <w:t>und Ergebnisse</w:t>
      </w:r>
      <w:bookmarkEnd w:id="808"/>
      <w:bookmarkEnd w:id="809"/>
      <w:bookmarkEnd w:id="810"/>
      <w:bookmarkEnd w:id="811"/>
      <w:bookmarkEnd w:id="812"/>
    </w:p>
    <w:p w14:paraId="4C7E9ED6" w14:textId="69C7EC92"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xml:space="preserve">“ ein Fügeteilversagen des Holzes, „AF“ ein Adhäsionsversagen. </w:t>
      </w:r>
      <w:r w:rsidR="00A17436">
        <w:t>Ein fugennahes Fügeteilversagen des Betons wird mit „</w:t>
      </w:r>
      <w:proofErr w:type="spellStart"/>
      <w:r w:rsidR="00A17436">
        <w:t>CSF_c</w:t>
      </w:r>
      <w:proofErr w:type="spellEnd"/>
      <w:r w:rsidR="00A17436">
        <w:t xml:space="preserve">“ bezeichnet.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 xml:space="preserve">Rissen zwischen Fuge und Beton auf.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327351A6" w:rsidR="00070845" w:rsidRDefault="00DC7135" w:rsidP="00C60957">
      <w:pPr>
        <w:spacing w:after="240"/>
      </w:pPr>
      <w:r>
        <w:t>Von den</w:t>
      </w:r>
      <w:r w:rsidR="760CF52A" w:rsidRPr="00E81B1B">
        <w:t xml:space="preserv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760CF52A" w:rsidRPr="00E81B1B">
        <w:t>Probekörper</w:t>
      </w:r>
      <w:r>
        <w:t>n</w:t>
      </w:r>
      <w:r w:rsidR="00B939F8" w:rsidRPr="00E81B1B">
        <w:t xml:space="preserve"> (SBB-TK-</w:t>
      </w:r>
      <w:r w:rsidR="009E2294">
        <w:t>C</w:t>
      </w:r>
      <w:r w:rsidR="00B939F8" w:rsidRPr="00E81B1B">
        <w:t>3-FU Proben 1-6</w:t>
      </w:r>
      <w:r w:rsidR="007D061B">
        <w:t>,10,11</w:t>
      </w:r>
      <w:r w:rsidR="00B939F8" w:rsidRPr="00E81B1B">
        <w:t>)</w:t>
      </w:r>
      <w:r w:rsidR="760CF52A" w:rsidRPr="00E81B1B">
        <w:t>, die bereits</w:t>
      </w:r>
      <w:r w:rsidR="00E56C76">
        <w:t xml:space="preserve"> vor Versuchsbeginn</w:t>
      </w:r>
      <w:r w:rsidR="760CF52A" w:rsidRPr="00E81B1B">
        <w:t xml:space="preserve"> sichtbar geschädigt waren, versagte</w:t>
      </w:r>
      <w:r>
        <w:t xml:space="preserve"> die Hälfte</w:t>
      </w:r>
      <w:r w:rsidR="760CF52A" w:rsidRPr="00E81B1B">
        <w:t xml:space="preserve"> </w:t>
      </w:r>
      <w:r w:rsidR="004C37EC">
        <w:t xml:space="preserve">bei unter 50% der geschätzten Bruchlast durch </w:t>
      </w:r>
      <w:r w:rsidR="760CF52A" w:rsidRPr="00E81B1B">
        <w:t>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760CF52A"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t>, allerdings bei höheren Lasten</w:t>
      </w:r>
      <w:r w:rsidR="00A0040C">
        <w:t>.</w:t>
      </w:r>
      <w:r w:rsidR="00287776">
        <w:t xml:space="preserve"> Auch diese Probekörper waren</w:t>
      </w:r>
      <w:r>
        <w:t xml:space="preserve"> zuvor</w:t>
      </w:r>
      <w:r w:rsidR="00287776">
        <w:t xml:space="preserve"> sichtbar </w:t>
      </w:r>
      <w:r>
        <w:t xml:space="preserve">durch Riss im Beton oberhalb der Fuge </w:t>
      </w:r>
      <w:r w:rsidR="00287776">
        <w:t xml:space="preserve">geschädigt. Es wird allerdings davon ausgegangen, dass durch die Verzahnung zwischen Klebstoff und Beton die Auswirkung </w:t>
      </w:r>
      <w:r>
        <w:t xml:space="preserve">der Schädigung geringer </w:t>
      </w:r>
      <w:r w:rsidR="00287776">
        <w:t>war als bei den geschädigten trockengeklebten Probekörpern.</w:t>
      </w:r>
      <w:r>
        <w:t xml:space="preserve"> Auch hier wurden, wie bei den Scherversuchen, weiße Ausblühungen zwischen Klebstoff und Beton beobachtet</w:t>
      </w:r>
      <w:r w:rsidR="008727D1">
        <w:t xml:space="preserve"> (</w:t>
      </w:r>
      <w:r w:rsidR="008727D1">
        <w:fldChar w:fldCharType="begin"/>
      </w:r>
      <w:r w:rsidR="008727D1">
        <w:instrText xml:space="preserve"> REF _Ref77341373 \h </w:instrText>
      </w:r>
      <w:r w:rsidR="008727D1">
        <w:fldChar w:fldCharType="separate"/>
      </w:r>
      <w:r w:rsidR="008727D1" w:rsidRPr="00A0040C">
        <w:t xml:space="preserve">Abbildung </w:t>
      </w:r>
      <w:r w:rsidR="008727D1">
        <w:rPr>
          <w:noProof/>
        </w:rPr>
        <w:t>40</w:t>
      </w:r>
      <w:r w:rsidR="008727D1">
        <w:fldChar w:fldCharType="end"/>
      </w:r>
      <w:r w:rsidR="008727D1">
        <w:t>)</w:t>
      </w:r>
      <w:r>
        <w:t xml:space="preserve">. </w:t>
      </w:r>
      <w:r w:rsidR="00B939F8" w:rsidRPr="00E81B1B">
        <w:t xml:space="preserve">Die </w:t>
      </w:r>
      <w:r w:rsidR="00A0040C">
        <w:t xml:space="preserve">im Anschluss </w:t>
      </w:r>
      <w:r w:rsidR="00B939F8" w:rsidRPr="00E81B1B">
        <w:t xml:space="preserve">an der TU Berlin </w:t>
      </w:r>
      <w:r w:rsidR="00A70D17">
        <w:t xml:space="preserve">neu </w:t>
      </w:r>
      <w:r w:rsidR="00B939F8"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w:t>
      </w:r>
      <w:r w:rsidR="00287776">
        <w:t>Rissen im Beton in der Nähe der Fuge auf, wobei unklar</w:t>
      </w:r>
      <w:r>
        <w:t xml:space="preserve"> ist</w:t>
      </w:r>
      <w:r w:rsidR="00287776">
        <w:t xml:space="preserve">, ob es sich um ein Betonversagen oder ein Adhäsionsversagen oder eine Mischung von beidem handelt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 xml:space="preserve">Die </w:t>
      </w:r>
      <w:r>
        <w:t xml:space="preserve">Probekörper mit </w:t>
      </w:r>
      <w:r w:rsidR="00A0040C">
        <w:t>geschliffener Betonoberfläche versagten stets durch ein</w:t>
      </w:r>
      <w:r w:rsidR="00287776">
        <w:t>en Bruch im Holz parallel zur Fuge</w:t>
      </w:r>
      <w:r>
        <w:t xml:space="preserve">, unabhängig davon, ob Klebstoff E3 oder C3 verwendet wurde. Die mit Klebstoff </w:t>
      </w:r>
      <w:r w:rsidR="00A0040C">
        <w:t xml:space="preserve">E3 </w:t>
      </w:r>
      <w:r>
        <w:t xml:space="preserve">nassgeklebten </w:t>
      </w:r>
      <w:r w:rsidR="00A0040C">
        <w:t xml:space="preserve">Probekörper versagten </w:t>
      </w:r>
      <w:r>
        <w:t xml:space="preserve">ebenfalls </w:t>
      </w:r>
      <w:r w:rsidR="00A0040C">
        <w:t>in allen Fällen im Holz</w:t>
      </w:r>
      <w:r>
        <w:t>.</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74CC9D4D" w:rsidR="00070845" w:rsidRPr="00A0040C" w:rsidRDefault="00070845" w:rsidP="00A0040C">
            <w:pPr>
              <w:pStyle w:val="Beschriftung"/>
            </w:pPr>
            <w:bookmarkStart w:id="813" w:name="_Ref77341373"/>
            <w:bookmarkStart w:id="814" w:name="_Toc96874676"/>
            <w:r w:rsidRPr="00A0040C">
              <w:t xml:space="preserve">Abbildung </w:t>
            </w:r>
            <w:r w:rsidRPr="00A0040C">
              <w:fldChar w:fldCharType="begin"/>
            </w:r>
            <w:r w:rsidRPr="00A0040C">
              <w:instrText>SEQ Abbildung \* ARABIC</w:instrText>
            </w:r>
            <w:r w:rsidRPr="00A0040C">
              <w:fldChar w:fldCharType="separate"/>
            </w:r>
            <w:r w:rsidR="0004660C">
              <w:rPr>
                <w:noProof/>
              </w:rPr>
              <w:t>41</w:t>
            </w:r>
            <w:r w:rsidRPr="00A0040C">
              <w:fldChar w:fldCharType="end"/>
            </w:r>
            <w:bookmarkEnd w:id="813"/>
            <w:r w:rsidRPr="00A0040C">
              <w:t xml:space="preserve"> Adhäsives Versagen einer Nassklebung mit Klebstoff C3 (Serie SBB-NK-C3)</w:t>
            </w:r>
            <w:bookmarkEnd w:id="814"/>
          </w:p>
        </w:tc>
        <w:tc>
          <w:tcPr>
            <w:tcW w:w="5022" w:type="dxa"/>
          </w:tcPr>
          <w:p w14:paraId="2B64B7B3" w14:textId="2AC8C12E" w:rsidR="00070845" w:rsidRPr="00E81B1B" w:rsidRDefault="00070845" w:rsidP="008727D1">
            <w:pPr>
              <w:pStyle w:val="Beschriftung"/>
            </w:pPr>
            <w:bookmarkStart w:id="815" w:name="_Ref82343228"/>
            <w:bookmarkStart w:id="816" w:name="_Toc96874677"/>
            <w:r w:rsidRPr="00E81B1B">
              <w:t xml:space="preserve">Abbildung </w:t>
            </w:r>
            <w:r w:rsidRPr="00E81B1B">
              <w:fldChar w:fldCharType="begin"/>
            </w:r>
            <w:r w:rsidRPr="00E81B1B">
              <w:instrText>SEQ Abbildung \* ARABIC</w:instrText>
            </w:r>
            <w:r w:rsidRPr="00E81B1B">
              <w:fldChar w:fldCharType="separate"/>
            </w:r>
            <w:r w:rsidR="0004660C">
              <w:rPr>
                <w:noProof/>
              </w:rPr>
              <w:t>42</w:t>
            </w:r>
            <w:r w:rsidRPr="00E81B1B">
              <w:fldChar w:fldCharType="end"/>
            </w:r>
            <w:bookmarkEnd w:id="815"/>
            <w:r w:rsidRPr="00E81B1B">
              <w:t xml:space="preserve"> Adhäsives Verhalten mit leichten Restanhaftungen von Beton bei einer Trockenklebung mit C3 (Serie SBB-TK-C3-FU)</w:t>
            </w:r>
            <w:bookmarkEnd w:id="816"/>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7"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7DF039B3" w:rsidR="008727D1" w:rsidRPr="008727D1" w:rsidRDefault="00070845" w:rsidP="008727D1">
            <w:pPr>
              <w:pStyle w:val="Beschriftung"/>
              <w:spacing w:after="240"/>
            </w:pPr>
            <w:bookmarkStart w:id="817" w:name="_Ref77341346"/>
            <w:bookmarkStart w:id="818" w:name="_Ref77341339"/>
            <w:bookmarkStart w:id="819" w:name="_Toc96874678"/>
            <w:r w:rsidRPr="00E81B1B">
              <w:t xml:space="preserve">Abbildung </w:t>
            </w:r>
            <w:r w:rsidRPr="00E81B1B">
              <w:fldChar w:fldCharType="begin"/>
            </w:r>
            <w:r w:rsidRPr="00E81B1B">
              <w:instrText>SEQ Abbildung \* ARABIC</w:instrText>
            </w:r>
            <w:r w:rsidRPr="00E81B1B">
              <w:fldChar w:fldCharType="separate"/>
            </w:r>
            <w:r w:rsidR="0004660C">
              <w:rPr>
                <w:noProof/>
              </w:rPr>
              <w:t>43</w:t>
            </w:r>
            <w:r w:rsidRPr="00E81B1B">
              <w:fldChar w:fldCharType="end"/>
            </w:r>
            <w:bookmarkEnd w:id="817"/>
            <w:r w:rsidRPr="00E81B1B">
              <w:t xml:space="preserve"> Bruchbild bei Holzversagen (hier am Beispiel einer Probe aus der Serie SBB-NK-C3)</w:t>
            </w:r>
            <w:bookmarkEnd w:id="818"/>
            <w:bookmarkEnd w:id="819"/>
          </w:p>
        </w:tc>
        <w:tc>
          <w:tcPr>
            <w:tcW w:w="5022" w:type="dxa"/>
          </w:tcPr>
          <w:p w14:paraId="261463BB" w14:textId="7D3E705F" w:rsidR="00070845" w:rsidRPr="00E81B1B" w:rsidRDefault="00070845" w:rsidP="00A0040C">
            <w:pPr>
              <w:pStyle w:val="Beschriftung"/>
              <w:rPr>
                <w:sz w:val="20"/>
              </w:rPr>
            </w:pPr>
            <w:bookmarkStart w:id="820" w:name="_Ref82343897"/>
            <w:bookmarkStart w:id="821" w:name="_Toc96874679"/>
            <w:r w:rsidRPr="00E81B1B">
              <w:t xml:space="preserve">Abbildung </w:t>
            </w:r>
            <w:r w:rsidRPr="00E81B1B">
              <w:fldChar w:fldCharType="begin"/>
            </w:r>
            <w:r w:rsidRPr="00E81B1B">
              <w:instrText>SEQ Abbildung \* ARABIC</w:instrText>
            </w:r>
            <w:r w:rsidRPr="00E81B1B">
              <w:fldChar w:fldCharType="separate"/>
            </w:r>
            <w:r w:rsidR="0004660C">
              <w:rPr>
                <w:noProof/>
              </w:rPr>
              <w:t>44</w:t>
            </w:r>
            <w:r w:rsidRPr="00E81B1B">
              <w:fldChar w:fldCharType="end"/>
            </w:r>
            <w:bookmarkEnd w:id="820"/>
            <w:r w:rsidRPr="00E81B1B">
              <w:t xml:space="preserve"> Versagen von Holz und anfängliche Risse im Beton (hier am Beispiel einer Probe aus der Serie SBB-TK-C3-FP)</w:t>
            </w:r>
            <w:bookmarkEnd w:id="821"/>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77777777" w:rsidR="008727D1" w:rsidRPr="00E81B1B" w:rsidRDefault="008727D1" w:rsidP="00A0040C">
            <w:pPr>
              <w:pStyle w:val="Beschriftung"/>
            </w:pPr>
          </w:p>
        </w:tc>
      </w:tr>
      <w:tr w:rsidR="008727D1" w:rsidRPr="00E81B1B" w14:paraId="4E53D41B" w14:textId="77777777" w:rsidTr="009E2294">
        <w:tc>
          <w:tcPr>
            <w:tcW w:w="4274" w:type="dxa"/>
          </w:tcPr>
          <w:p w14:paraId="09C3860F" w14:textId="3214BBDC" w:rsidR="008727D1" w:rsidRDefault="008727D1" w:rsidP="008727D1">
            <w:pPr>
              <w:pStyle w:val="Beschriftung"/>
            </w:pPr>
            <w:r>
              <w:t xml:space="preserve">Abbildung </w:t>
            </w:r>
            <w:r>
              <w:fldChar w:fldCharType="begin"/>
            </w:r>
            <w:r>
              <w:instrText xml:space="preserve"> SEQ Abbildung \* ARABIC </w:instrText>
            </w:r>
            <w:r>
              <w:fldChar w:fldCharType="separate"/>
            </w:r>
            <w:r w:rsidR="0004660C">
              <w:rPr>
                <w:noProof/>
              </w:rPr>
              <w:t>45</w:t>
            </w:r>
            <w:r>
              <w:fldChar w:fldCharType="end"/>
            </w:r>
            <w:r>
              <w:t xml:space="preserve"> Weiße Ausblühungen an mit C3 nassgeklebten Probekörpern</w:t>
            </w:r>
          </w:p>
          <w:p w14:paraId="1641D4FF" w14:textId="77777777" w:rsidR="008727D1" w:rsidRPr="00E81B1B" w:rsidRDefault="008727D1" w:rsidP="00A0040C">
            <w:pPr>
              <w:pStyle w:val="Beschriftung"/>
            </w:pPr>
          </w:p>
        </w:tc>
        <w:tc>
          <w:tcPr>
            <w:tcW w:w="5022" w:type="dxa"/>
          </w:tcPr>
          <w:p w14:paraId="769507A9" w14:textId="77777777" w:rsidR="008727D1" w:rsidRPr="00E81B1B" w:rsidRDefault="008727D1" w:rsidP="008727D1">
            <w:pPr>
              <w:pStyle w:val="Beschriftung"/>
            </w:pPr>
          </w:p>
        </w:tc>
      </w:tr>
    </w:tbl>
    <w:p w14:paraId="4B44F71C" w14:textId="4F150839" w:rsidR="007E15C0" w:rsidRPr="00E81B1B"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2"/>
      <w:r w:rsidR="00921D89" w:rsidRPr="00E81B1B">
        <w:fldChar w:fldCharType="begin"/>
      </w:r>
      <w:r w:rsidR="00921D89" w:rsidRPr="00E81B1B">
        <w:instrText xml:space="preserve"> REF _Ref82378074 \h </w:instrText>
      </w:r>
      <w:r w:rsidR="00921D89" w:rsidRPr="00E81B1B">
        <w:fldChar w:fldCharType="separate"/>
      </w:r>
      <w:r w:rsidR="004B23CB" w:rsidRPr="00E81B1B">
        <w:t xml:space="preserve">Tabelle </w:t>
      </w:r>
      <w:r w:rsidR="004B23CB">
        <w:rPr>
          <w:noProof/>
        </w:rPr>
        <w:t>12</w:t>
      </w:r>
      <w:r w:rsidR="00921D89" w:rsidRPr="00E81B1B">
        <w:fldChar w:fldCharType="end"/>
      </w:r>
      <w:r w:rsidR="00921D89" w:rsidRPr="00E81B1B">
        <w:t xml:space="preserve"> bietet zunächst einen Überblick über die Versagensmodi und die Versagenslasten.</w:t>
      </w:r>
      <w:commentRangeEnd w:id="822"/>
      <w:r w:rsidR="001A5F14">
        <w:rPr>
          <w:rStyle w:val="Kommentarzeichen"/>
        </w:rPr>
        <w:commentReference w:id="822"/>
      </w:r>
    </w:p>
    <w:p w14:paraId="05ADBD05" w14:textId="6EBE06BA" w:rsidR="000F1616" w:rsidRDefault="000F1616" w:rsidP="0067646D">
      <w:pPr>
        <w:pStyle w:val="Beschriftung"/>
      </w:pPr>
      <w:bookmarkStart w:id="823" w:name="_Ref82378176"/>
      <w:bookmarkStart w:id="824" w:name="_Ref82378169"/>
      <w:r>
        <w:rPr>
          <w:noProof/>
        </w:rPr>
        <w:lastRenderedPageBreak/>
        <w:drawing>
          <wp:inline distT="0" distB="0" distL="0" distR="0" wp14:anchorId="0B150AB4" wp14:editId="0E08CB6F">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01C96913" w:rsidR="0039347C" w:rsidRPr="00E81B1B" w:rsidRDefault="0067646D" w:rsidP="00200220">
      <w:pPr>
        <w:pStyle w:val="Beschriftung"/>
      </w:pPr>
      <w:bookmarkStart w:id="825" w:name="_Ref93344842"/>
      <w:bookmarkStart w:id="826" w:name="_Ref93344834"/>
      <w:bookmarkStart w:id="827" w:name="_Toc96874680"/>
      <w:r w:rsidRPr="00E81B1B">
        <w:t xml:space="preserve">Abbildung </w:t>
      </w:r>
      <w:r>
        <w:fldChar w:fldCharType="begin"/>
      </w:r>
      <w:r>
        <w:instrText>SEQ Abbildung \* ARABIC</w:instrText>
      </w:r>
      <w:r>
        <w:fldChar w:fldCharType="separate"/>
      </w:r>
      <w:r w:rsidR="0004660C">
        <w:rPr>
          <w:noProof/>
        </w:rPr>
        <w:t>46</w:t>
      </w:r>
      <w:r>
        <w:fldChar w:fldCharType="end"/>
      </w:r>
      <w:bookmarkEnd w:id="823"/>
      <w:bookmarkEnd w:id="825"/>
      <w:r w:rsidRPr="00E81B1B">
        <w:t xml:space="preserve"> </w:t>
      </w:r>
      <w:bookmarkEnd w:id="824"/>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826"/>
      <w:r w:rsidR="008727D1">
        <w:t xml:space="preserve"> (FG=geschliffen, FU=Filmschalung unbehandelt</w:t>
      </w:r>
      <w:r w:rsidR="00385AC2">
        <w:t xml:space="preserve">, </w:t>
      </w:r>
      <w:r w:rsidR="008727D1">
        <w:t xml:space="preserve">FP=wie FU, mit Primer) </w:t>
      </w:r>
      <w:r w:rsidR="00385AC2">
        <w:t>unter Einbeziehung der Versagensmodi</w:t>
      </w:r>
      <w:bookmarkEnd w:id="827"/>
    </w:p>
    <w:p w14:paraId="2911620F" w14:textId="69414640"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28"/>
      <w:r w:rsidRPr="00E81B1B">
        <w:t>definierte</w:t>
      </w:r>
      <w:commentRangeEnd w:id="828"/>
      <w:r w:rsidR="00D7032C">
        <w:rPr>
          <w:rStyle w:val="Kommentarzeichen"/>
        </w:rPr>
        <w:commentReference w:id="828"/>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29"/>
      <w:r w:rsidRPr="00E81B1B">
        <w:t>Reaktion</w:t>
      </w:r>
      <w:bookmarkStart w:id="830" w:name="_Toc92091638"/>
      <w:bookmarkStart w:id="831" w:name="_Toc92091750"/>
      <w:bookmarkStart w:id="832" w:name="_Toc92092192"/>
      <w:bookmarkStart w:id="833" w:name="_Toc92092304"/>
      <w:bookmarkStart w:id="834" w:name="_Toc92102663"/>
      <w:commentRangeEnd w:id="829"/>
      <w:r w:rsidR="003F5364">
        <w:rPr>
          <w:rStyle w:val="Kommentarzeichen"/>
        </w:rPr>
        <w:commentReference w:id="829"/>
      </w:r>
      <w:bookmarkEnd w:id="830"/>
      <w:bookmarkEnd w:id="831"/>
      <w:bookmarkEnd w:id="832"/>
      <w:bookmarkEnd w:id="833"/>
      <w:bookmarkEnd w:id="834"/>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35" w:name="_Toc92091639"/>
      <w:bookmarkStart w:id="836" w:name="_Toc92091751"/>
      <w:bookmarkStart w:id="837" w:name="_Toc92092193"/>
      <w:bookmarkStart w:id="838" w:name="_Toc92092305"/>
      <w:bookmarkStart w:id="839" w:name="_Toc92102664"/>
      <w:bookmarkEnd w:id="835"/>
      <w:bookmarkEnd w:id="836"/>
      <w:bookmarkEnd w:id="837"/>
      <w:bookmarkEnd w:id="838"/>
      <w:bookmarkEnd w:id="839"/>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40"/>
      <w:r w:rsidRPr="00E81B1B">
        <w:t>hervorgerufen</w:t>
      </w:r>
      <w:bookmarkStart w:id="841" w:name="_Toc92091640"/>
      <w:bookmarkStart w:id="842" w:name="_Toc92091752"/>
      <w:bookmarkStart w:id="843" w:name="_Toc92092194"/>
      <w:bookmarkStart w:id="844" w:name="_Toc92092306"/>
      <w:bookmarkStart w:id="845" w:name="_Toc92102665"/>
      <w:commentRangeEnd w:id="840"/>
      <w:r w:rsidR="00C07627">
        <w:rPr>
          <w:rStyle w:val="Kommentarzeichen"/>
        </w:rPr>
        <w:commentReference w:id="840"/>
      </w:r>
      <w:bookmarkEnd w:id="841"/>
      <w:bookmarkEnd w:id="842"/>
      <w:bookmarkEnd w:id="843"/>
      <w:bookmarkEnd w:id="844"/>
      <w:bookmarkEnd w:id="845"/>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w:t>
      </w:r>
      <w:r w:rsidRPr="00E81B1B">
        <w:lastRenderedPageBreak/>
        <w:t xml:space="preserve">langfristige Prozesse sind, liegt diese Überlegung nahe. Hinzu kommt ein sehr </w:t>
      </w:r>
      <w:commentRangeStart w:id="846"/>
      <w:r w:rsidRPr="00E81B1B">
        <w:t xml:space="preserve">trockenes Klima </w:t>
      </w:r>
      <w:commentRangeEnd w:id="846"/>
      <w:r w:rsidR="00021E7A">
        <w:rPr>
          <w:rStyle w:val="Kommentarzeichen"/>
        </w:rPr>
        <w:commentReference w:id="846"/>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47" w:name="_Toc92091641"/>
      <w:bookmarkStart w:id="848" w:name="_Toc92091753"/>
      <w:bookmarkStart w:id="849" w:name="_Toc92092195"/>
      <w:bookmarkStart w:id="850" w:name="_Toc92092307"/>
      <w:bookmarkStart w:id="851" w:name="_Toc92102666"/>
      <w:bookmarkEnd w:id="847"/>
      <w:bookmarkEnd w:id="848"/>
      <w:bookmarkEnd w:id="849"/>
      <w:bookmarkEnd w:id="850"/>
      <w:bookmarkEnd w:id="851"/>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52" w:name="_Toc92091754"/>
      <w:bookmarkStart w:id="853" w:name="_Toc92092196"/>
      <w:bookmarkStart w:id="854" w:name="_Toc92092308"/>
      <w:bookmarkStart w:id="855" w:name="_Ref93831596"/>
      <w:bookmarkStart w:id="856" w:name="_Toc96874592"/>
      <w:r>
        <w:t>Biegeversuche</w:t>
      </w:r>
      <w:bookmarkEnd w:id="852"/>
      <w:bookmarkEnd w:id="853"/>
      <w:bookmarkEnd w:id="854"/>
      <w:bookmarkEnd w:id="855"/>
      <w:bookmarkEnd w:id="856"/>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w:t>
      </w:r>
      <w:proofErr w:type="spellStart"/>
      <w:r>
        <w:t>Vor</w:t>
      </w:r>
      <w:proofErr w:type="spellEnd"/>
      <w:r>
        <w:t xml:space="preserve">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857"/>
      <w:r w:rsidRPr="00AE0C65">
        <w:t>negativen Ergebnisse m</w:t>
      </w:r>
      <w:commentRangeEnd w:id="857"/>
      <w:r w:rsidR="00E9518D">
        <w:rPr>
          <w:rStyle w:val="Kommentarzeichen"/>
        </w:rPr>
        <w:commentReference w:id="857"/>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90"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341B48C3" w:rsidR="480AC438" w:rsidRPr="00E81B1B" w:rsidRDefault="00657DD5" w:rsidP="00687760">
      <w:pPr>
        <w:pStyle w:val="Beschriftung"/>
        <w:spacing w:after="240"/>
        <w:rPr>
          <w:rFonts w:eastAsia="Calibri"/>
          <w:szCs w:val="20"/>
        </w:rPr>
      </w:pPr>
      <w:bookmarkStart w:id="858" w:name="_Ref82344906"/>
      <w:bookmarkStart w:id="859" w:name="_Toc96874683"/>
      <w:r w:rsidRPr="00E81B1B">
        <w:t xml:space="preserve">Abbildung </w:t>
      </w:r>
      <w:r>
        <w:fldChar w:fldCharType="begin"/>
      </w:r>
      <w:r>
        <w:instrText>SEQ Abbildung \* ARABIC</w:instrText>
      </w:r>
      <w:r>
        <w:fldChar w:fldCharType="separate"/>
      </w:r>
      <w:r w:rsidR="0004660C">
        <w:rPr>
          <w:noProof/>
        </w:rPr>
        <w:t>49</w:t>
      </w:r>
      <w:r>
        <w:fldChar w:fldCharType="end"/>
      </w:r>
      <w:bookmarkEnd w:id="858"/>
      <w:r w:rsidRPr="00E81B1B">
        <w:t xml:space="preserve"> Aufbau der </w:t>
      </w:r>
      <w:r w:rsidR="00A61546" w:rsidRPr="00E81B1B">
        <w:t>4-Punkt-</w:t>
      </w:r>
      <w:r w:rsidRPr="00E81B1B">
        <w:t>Biegeversuche</w:t>
      </w:r>
      <w:bookmarkEnd w:id="859"/>
    </w:p>
    <w:p w14:paraId="773077B4" w14:textId="280A622F" w:rsidR="00897A43" w:rsidRPr="00E81B1B" w:rsidRDefault="00897A43" w:rsidP="00897A43">
      <w:pPr>
        <w:pStyle w:val="Beschriftung"/>
      </w:pPr>
      <w:bookmarkStart w:id="860" w:name="_Ref83846708"/>
      <w:bookmarkStart w:id="861" w:name="_Toc96874724"/>
      <w:r w:rsidRPr="00E81B1B">
        <w:t xml:space="preserve">Tabelle </w:t>
      </w:r>
      <w:r w:rsidRPr="00E81B1B">
        <w:fldChar w:fldCharType="begin"/>
      </w:r>
      <w:r w:rsidRPr="00E81B1B">
        <w:instrText>SEQ Tabelle \* ARABIC</w:instrText>
      </w:r>
      <w:r w:rsidRPr="00E81B1B">
        <w:fldChar w:fldCharType="separate"/>
      </w:r>
      <w:r w:rsidR="00304485">
        <w:rPr>
          <w:noProof/>
        </w:rPr>
        <w:t>15</w:t>
      </w:r>
      <w:r w:rsidRPr="00E81B1B">
        <w:fldChar w:fldCharType="end"/>
      </w:r>
      <w:bookmarkEnd w:id="860"/>
      <w:r w:rsidRPr="00E81B1B">
        <w:t xml:space="preserve"> Prüfprogramm der Biegeversuche</w:t>
      </w:r>
      <w:bookmarkEnd w:id="861"/>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62" w:name="_Toc92091755"/>
      <w:bookmarkStart w:id="863" w:name="_Toc92092197"/>
      <w:bookmarkStart w:id="864" w:name="_Toc92092309"/>
      <w:bookmarkStart w:id="865" w:name="_Toc96874593"/>
      <w:r w:rsidRPr="64B3F377">
        <w:rPr>
          <w:noProof w:val="0"/>
          <w:lang w:val="de-DE"/>
        </w:rPr>
        <w:t>Herstellung der Probekörper</w:t>
      </w:r>
      <w:bookmarkEnd w:id="862"/>
      <w:bookmarkEnd w:id="863"/>
      <w:bookmarkEnd w:id="864"/>
      <w:bookmarkEnd w:id="865"/>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1"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2"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4DCA51C1" w:rsidR="00604B0E" w:rsidRPr="00E81B1B" w:rsidRDefault="00BF06DF" w:rsidP="00BF06DF">
            <w:pPr>
              <w:pStyle w:val="Beschriftung"/>
            </w:pPr>
            <w:bookmarkStart w:id="866" w:name="_Ref82346193"/>
            <w:bookmarkStart w:id="867" w:name="_Toc96874684"/>
            <w:r w:rsidRPr="00E81B1B">
              <w:t xml:space="preserve">Abbildung </w:t>
            </w:r>
            <w:r>
              <w:fldChar w:fldCharType="begin"/>
            </w:r>
            <w:r>
              <w:instrText>SEQ Abbildung \* ARABIC</w:instrText>
            </w:r>
            <w:r>
              <w:fldChar w:fldCharType="separate"/>
            </w:r>
            <w:r w:rsidR="0004660C">
              <w:rPr>
                <w:noProof/>
              </w:rPr>
              <w:t>50</w:t>
            </w:r>
            <w:r>
              <w:fldChar w:fldCharType="end"/>
            </w:r>
            <w:bookmarkEnd w:id="866"/>
            <w:r w:rsidRPr="00E81B1B">
              <w:t xml:space="preserve"> Risse im Beton an den Probekörpern der Serie B-TK-C3-FG</w:t>
            </w:r>
            <w:bookmarkEnd w:id="867"/>
          </w:p>
        </w:tc>
        <w:tc>
          <w:tcPr>
            <w:tcW w:w="4530" w:type="dxa"/>
          </w:tcPr>
          <w:p w14:paraId="50A30821" w14:textId="45CB4C99" w:rsidR="00604B0E" w:rsidRPr="00E81B1B" w:rsidRDefault="00BF06DF" w:rsidP="00604B0E">
            <w:pPr>
              <w:pStyle w:val="Beschriftung"/>
            </w:pPr>
            <w:bookmarkStart w:id="868" w:name="_Ref82345992"/>
            <w:bookmarkStart w:id="869" w:name="_Toc96874685"/>
            <w:r w:rsidRPr="00E81B1B">
              <w:t xml:space="preserve">Abbildung </w:t>
            </w:r>
            <w:r>
              <w:fldChar w:fldCharType="begin"/>
            </w:r>
            <w:r>
              <w:instrText>SEQ Abbildung \* ARABIC</w:instrText>
            </w:r>
            <w:r>
              <w:fldChar w:fldCharType="separate"/>
            </w:r>
            <w:r w:rsidR="0004660C">
              <w:rPr>
                <w:noProof/>
              </w:rPr>
              <w:t>51</w:t>
            </w:r>
            <w:r>
              <w:fldChar w:fldCharType="end"/>
            </w:r>
            <w:bookmarkEnd w:id="868"/>
            <w:r w:rsidRPr="00E81B1B">
              <w:t xml:space="preserve"> Verschieben des Klebstoffs durch den Beton bei den Prüfkörpern der Serie B-NK-E3</w:t>
            </w:r>
            <w:bookmarkEnd w:id="869"/>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09B51594" w:rsidR="00C91E5D" w:rsidRPr="00E81B1B" w:rsidRDefault="00BF06DF" w:rsidP="00C91E5D">
            <w:pPr>
              <w:pStyle w:val="Beschriftung"/>
            </w:pPr>
            <w:bookmarkStart w:id="870" w:name="_Ref82346029"/>
            <w:bookmarkStart w:id="871" w:name="_Toc96874686"/>
            <w:r w:rsidRPr="00E81B1B">
              <w:t xml:space="preserve">Abbildung </w:t>
            </w:r>
            <w:r>
              <w:fldChar w:fldCharType="begin"/>
            </w:r>
            <w:r>
              <w:instrText>SEQ Abbildung \* ARABIC</w:instrText>
            </w:r>
            <w:r>
              <w:fldChar w:fldCharType="separate"/>
            </w:r>
            <w:r w:rsidR="0004660C">
              <w:rPr>
                <w:noProof/>
              </w:rPr>
              <w:t>52</w:t>
            </w:r>
            <w:r>
              <w:fldChar w:fldCharType="end"/>
            </w:r>
            <w:bookmarkEnd w:id="870"/>
            <w:r w:rsidRPr="00E81B1B">
              <w:t xml:space="preserve"> Auftrag des Klebstoffs E3 für die Trockenklebung (Serie B-TK-E3-FG)</w:t>
            </w:r>
            <w:bookmarkEnd w:id="871"/>
          </w:p>
        </w:tc>
        <w:tc>
          <w:tcPr>
            <w:tcW w:w="4515" w:type="dxa"/>
          </w:tcPr>
          <w:p w14:paraId="67CBA91F" w14:textId="6293621C" w:rsidR="00C91E5D" w:rsidRPr="00E81B1B" w:rsidRDefault="00BF06DF" w:rsidP="00BF06DF">
            <w:pPr>
              <w:pStyle w:val="Beschriftung"/>
            </w:pPr>
            <w:bookmarkStart w:id="872" w:name="_Ref82345963"/>
            <w:bookmarkStart w:id="873" w:name="_Toc96874687"/>
            <w:r w:rsidRPr="00E81B1B">
              <w:t xml:space="preserve">Abbildung </w:t>
            </w:r>
            <w:r>
              <w:fldChar w:fldCharType="begin"/>
            </w:r>
            <w:r>
              <w:instrText>SEQ Abbildung \* ARABIC</w:instrText>
            </w:r>
            <w:r>
              <w:fldChar w:fldCharType="separate"/>
            </w:r>
            <w:r w:rsidR="0004660C">
              <w:rPr>
                <w:noProof/>
              </w:rPr>
              <w:t>53</w:t>
            </w:r>
            <w:r>
              <w:fldChar w:fldCharType="end"/>
            </w:r>
            <w:bookmarkEnd w:id="872"/>
            <w:r w:rsidRPr="00E81B1B">
              <w:t xml:space="preserve"> Vertiefungen in den Balken für den flächigen Auftrag des Klebstoffs für die Nassklebung (B-NK-E3)</w:t>
            </w:r>
            <w:bookmarkEnd w:id="873"/>
          </w:p>
        </w:tc>
      </w:tr>
    </w:tbl>
    <w:p w14:paraId="1A259EDC" w14:textId="600DC80E" w:rsidR="008E3F0D" w:rsidRPr="00E81B1B" w:rsidRDefault="19023B21" w:rsidP="00F4193D">
      <w:pPr>
        <w:pStyle w:val="berschrift3"/>
        <w:numPr>
          <w:ilvl w:val="2"/>
          <w:numId w:val="43"/>
        </w:numPr>
        <w:rPr>
          <w:noProof w:val="0"/>
          <w:lang w:val="de-DE"/>
        </w:rPr>
      </w:pPr>
      <w:bookmarkStart w:id="874" w:name="_Toc92091756"/>
      <w:bookmarkStart w:id="875" w:name="_Toc92092198"/>
      <w:bookmarkStart w:id="876" w:name="_Toc92092310"/>
      <w:bookmarkStart w:id="877" w:name="_Toc96874594"/>
      <w:r w:rsidRPr="64B3F377">
        <w:rPr>
          <w:noProof w:val="0"/>
          <w:lang w:val="de-DE"/>
        </w:rPr>
        <w:t>Versuchsdurchführung und Messtechnik</w:t>
      </w:r>
      <w:bookmarkEnd w:id="874"/>
      <w:bookmarkEnd w:id="875"/>
      <w:bookmarkEnd w:id="876"/>
      <w:bookmarkEnd w:id="877"/>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4C12E03" w:rsidR="00B80CAF" w:rsidRPr="00E81B1B" w:rsidRDefault="00340D8A" w:rsidP="00091A9B">
      <w:pPr>
        <w:pStyle w:val="Beschriftung"/>
        <w:spacing w:after="240"/>
        <w:jc w:val="center"/>
        <w:rPr>
          <w:rFonts w:eastAsia="Calibri"/>
          <w:szCs w:val="20"/>
        </w:rPr>
      </w:pPr>
      <w:bookmarkStart w:id="878" w:name="_Ref82353620"/>
      <w:bookmarkStart w:id="879"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5"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04660C">
        <w:rPr>
          <w:noProof/>
        </w:rPr>
        <w:t>54</w:t>
      </w:r>
      <w:r w:rsidR="00B80CAF">
        <w:fldChar w:fldCharType="end"/>
      </w:r>
      <w:bookmarkEnd w:id="878"/>
      <w:r w:rsidR="00B80CAF" w:rsidRPr="00E81B1B">
        <w:t xml:space="preserve"> Übersicht über die Positionen der Messpunkte an den Biegeversuchsprobekörpern</w:t>
      </w:r>
      <w:bookmarkEnd w:id="879"/>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80" w:name="_Ref82353466"/>
    </w:p>
    <w:p w14:paraId="61C25AA2" w14:textId="75D1A709" w:rsidR="6E7E6C3D" w:rsidRPr="00E81B1B" w:rsidRDefault="009E17AE" w:rsidP="00091A9B">
      <w:pPr>
        <w:pStyle w:val="Beschriftung"/>
        <w:jc w:val="center"/>
      </w:pPr>
      <w:bookmarkStart w:id="881" w:name="_Toc96874689"/>
      <w:r w:rsidRPr="00E81B1B">
        <w:t xml:space="preserve">Abbildung </w:t>
      </w:r>
      <w:r>
        <w:fldChar w:fldCharType="begin"/>
      </w:r>
      <w:r>
        <w:instrText>SEQ Abbildung \* ARABIC</w:instrText>
      </w:r>
      <w:r>
        <w:fldChar w:fldCharType="separate"/>
      </w:r>
      <w:r w:rsidR="0004660C">
        <w:rPr>
          <w:noProof/>
        </w:rPr>
        <w:t>55</w:t>
      </w:r>
      <w:r>
        <w:fldChar w:fldCharType="end"/>
      </w:r>
      <w:bookmarkEnd w:id="880"/>
      <w:r w:rsidRPr="00E81B1B">
        <w:t xml:space="preserve"> Lastregime der </w:t>
      </w:r>
      <w:r w:rsidR="00027B2E" w:rsidRPr="00E81B1B">
        <w:t>4-Punkt-</w:t>
      </w:r>
      <w:r w:rsidRPr="00E81B1B">
        <w:t>Biegeversuche</w:t>
      </w:r>
      <w:bookmarkEnd w:id="881"/>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7" cstate="print">
                      <a:extLst>
                        <a:ext uri="{BEBA8EAE-BF5A-486C-A8C5-ECC9F3942E4B}">
                          <a14:imgProps xmlns:a14="http://schemas.microsoft.com/office/drawing/2010/main">
                            <a14:imgLayer r:embed="rId98">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5E8BE981" w:rsidR="009E17AE" w:rsidRPr="00E81B1B" w:rsidRDefault="00AC5B40" w:rsidP="00091A9B">
      <w:pPr>
        <w:pStyle w:val="Beschriftung"/>
        <w:jc w:val="center"/>
      </w:pPr>
      <w:bookmarkStart w:id="882" w:name="_Ref82353643"/>
      <w:bookmarkStart w:id="883" w:name="_Toc96874690"/>
      <w:r w:rsidRPr="00E81B1B">
        <w:t xml:space="preserve">Abbildung </w:t>
      </w:r>
      <w:r>
        <w:fldChar w:fldCharType="begin"/>
      </w:r>
      <w:r>
        <w:instrText>SEQ Abbildung \* ARABIC</w:instrText>
      </w:r>
      <w:r>
        <w:fldChar w:fldCharType="separate"/>
      </w:r>
      <w:r w:rsidR="0004660C">
        <w:rPr>
          <w:noProof/>
        </w:rPr>
        <w:t>56</w:t>
      </w:r>
      <w:r>
        <w:fldChar w:fldCharType="end"/>
      </w:r>
      <w:bookmarkEnd w:id="882"/>
      <w:r w:rsidRPr="00E81B1B">
        <w:t xml:space="preserve"> </w:t>
      </w:r>
      <w:r w:rsidR="00027B2E" w:rsidRPr="00E81B1B">
        <w:t xml:space="preserve">Biegeversuchskörper </w:t>
      </w:r>
      <w:r w:rsidRPr="00E81B1B">
        <w:t>in der Prüfeinrichtung</w:t>
      </w:r>
      <w:bookmarkEnd w:id="883"/>
    </w:p>
    <w:p w14:paraId="47D2844C" w14:textId="07806FFE" w:rsidR="6E7E6C3D" w:rsidRPr="00E81B1B" w:rsidRDefault="35DB3432" w:rsidP="00F4193D">
      <w:pPr>
        <w:pStyle w:val="berschrift3"/>
        <w:numPr>
          <w:ilvl w:val="2"/>
          <w:numId w:val="43"/>
        </w:numPr>
        <w:rPr>
          <w:lang w:val="de-DE"/>
        </w:rPr>
      </w:pPr>
      <w:bookmarkStart w:id="884" w:name="_Toc96874595"/>
      <w:r w:rsidRPr="64B3F377">
        <w:rPr>
          <w:lang w:val="de-DE"/>
        </w:rPr>
        <w:t xml:space="preserve">Beobachtungen </w:t>
      </w:r>
      <w:bookmarkStart w:id="885" w:name="_Toc92091757"/>
      <w:bookmarkStart w:id="886" w:name="_Toc92092199"/>
      <w:bookmarkStart w:id="887" w:name="_Toc92092311"/>
      <w:r w:rsidRPr="64B3F377">
        <w:rPr>
          <w:lang w:val="de-DE"/>
        </w:rPr>
        <w:t>und Ergebnisse</w:t>
      </w:r>
      <w:bookmarkEnd w:id="884"/>
      <w:bookmarkEnd w:id="885"/>
      <w:bookmarkEnd w:id="886"/>
      <w:bookmarkEnd w:id="887"/>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9">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888" w:name="_Ref82354518"/>
    </w:p>
    <w:p w14:paraId="5D256464" w14:textId="560E8A4D" w:rsidR="00401E66" w:rsidRDefault="00401E66" w:rsidP="00401E66">
      <w:pPr>
        <w:pStyle w:val="Beschriftung"/>
        <w:jc w:val="center"/>
      </w:pPr>
      <w:bookmarkStart w:id="889" w:name="_Toc96874691"/>
      <w:r w:rsidRPr="00E81B1B">
        <w:t xml:space="preserve">Abbildung </w:t>
      </w:r>
      <w:r>
        <w:fldChar w:fldCharType="begin"/>
      </w:r>
      <w:r>
        <w:instrText>SEQ Abbildung \* ARABIC</w:instrText>
      </w:r>
      <w:r>
        <w:fldChar w:fldCharType="separate"/>
      </w:r>
      <w:r w:rsidR="0004660C">
        <w:rPr>
          <w:noProof/>
        </w:rPr>
        <w:t>57</w:t>
      </w:r>
      <w:r>
        <w:fldChar w:fldCharType="end"/>
      </w:r>
      <w:bookmarkEnd w:id="888"/>
      <w:r w:rsidRPr="00E81B1B">
        <w:t xml:space="preserve"> </w:t>
      </w:r>
      <w:r w:rsidR="00027B2E" w:rsidRPr="00E81B1B">
        <w:t>Biegeversuchs</w:t>
      </w:r>
      <w:r w:rsidRPr="00E81B1B">
        <w:t>körper nach Biegezugversagen des Holzes</w:t>
      </w:r>
      <w:bookmarkEnd w:id="88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1" cstate="print">
                            <a:extLst>
                              <a:ext uri="{BEBA8EAE-BF5A-486C-A8C5-ECC9F3942E4B}">
                                <a14:imgProps xmlns:a14="http://schemas.microsoft.com/office/drawing/2010/main">
                                  <a14:imgLayer r:embed="rId102">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7515FB7B" w:rsidR="005C32B8" w:rsidRDefault="009C644C" w:rsidP="009C644C">
            <w:pPr>
              <w:pStyle w:val="Beschriftung"/>
            </w:pPr>
            <w:bookmarkStart w:id="890"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04660C">
              <w:rPr>
                <w:noProof/>
              </w:rPr>
              <w:t>58</w:t>
            </w:r>
            <w:r w:rsidR="00F91F24">
              <w:rPr>
                <w:noProof/>
              </w:rPr>
              <w:fldChar w:fldCharType="end"/>
            </w:r>
            <w:bookmarkEnd w:id="890"/>
            <w:r>
              <w:t xml:space="preserve"> Typisches Versagensbild der Biegeversuchskörper: Biegezugversagen ausgehend von einer Keilzinkenverbindung an der untersten Lamelle</w:t>
            </w:r>
          </w:p>
        </w:tc>
        <w:tc>
          <w:tcPr>
            <w:tcW w:w="4530" w:type="dxa"/>
          </w:tcPr>
          <w:p w14:paraId="74333000" w14:textId="11EA2990" w:rsidR="005C32B8" w:rsidRDefault="009C644C" w:rsidP="009C644C">
            <w:pPr>
              <w:pStyle w:val="Beschriftung"/>
            </w:pPr>
            <w:bookmarkStart w:id="891"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04660C">
              <w:rPr>
                <w:noProof/>
              </w:rPr>
              <w:t>59</w:t>
            </w:r>
            <w:r w:rsidR="00F91F24">
              <w:rPr>
                <w:noProof/>
              </w:rPr>
              <w:fldChar w:fldCharType="end"/>
            </w:r>
            <w:bookmarkEnd w:id="891"/>
            <w:r>
              <w:t xml:space="preserve"> Probekörper B-TK-C3-FG-1 mit Biegezugrissen im Holz und Öffnung der Fuge zwischen Holz und Beton</w:t>
            </w:r>
          </w:p>
        </w:tc>
      </w:tr>
    </w:tbl>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6067B2"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892" w:name="_Ref97476646"/>
            <w:r w:rsidRPr="00E81B1B">
              <w:t xml:space="preserve">Gl. </w:t>
            </w:r>
            <w:r>
              <w:fldChar w:fldCharType="begin"/>
            </w:r>
            <w:r>
              <w:instrText>SEQ Formel \* ARABIC</w:instrText>
            </w:r>
            <w:r>
              <w:fldChar w:fldCharType="separate"/>
            </w:r>
            <w:r w:rsidR="00733925">
              <w:rPr>
                <w:noProof/>
              </w:rPr>
              <w:t>16</w:t>
            </w:r>
            <w:r>
              <w:fldChar w:fldCharType="end"/>
            </w:r>
            <w:bookmarkEnd w:id="892"/>
          </w:p>
        </w:tc>
      </w:tr>
    </w:tbl>
    <w:p w14:paraId="05F10F59" w14:textId="781AE5A1" w:rsidR="00733925"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32BA7212" w:rsidR="00401E66" w:rsidRDefault="00401E66" w:rsidP="00401E66">
      <w:pPr>
        <w:pStyle w:val="Beschriftung"/>
        <w:spacing w:after="240"/>
        <w:jc w:val="center"/>
      </w:pPr>
      <w:bookmarkStart w:id="893" w:name="_Ref82354405"/>
      <w:bookmarkStart w:id="894" w:name="_Toc96874692"/>
      <w:r w:rsidRPr="00E81B1B">
        <w:t xml:space="preserve">Abbildung </w:t>
      </w:r>
      <w:r>
        <w:fldChar w:fldCharType="begin"/>
      </w:r>
      <w:r>
        <w:instrText>SEQ Abbildung \* ARABIC</w:instrText>
      </w:r>
      <w:r>
        <w:fldChar w:fldCharType="separate"/>
      </w:r>
      <w:r w:rsidR="0004660C">
        <w:rPr>
          <w:noProof/>
        </w:rPr>
        <w:t>60</w:t>
      </w:r>
      <w:r>
        <w:fldChar w:fldCharType="end"/>
      </w:r>
      <w:bookmarkEnd w:id="893"/>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894"/>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3465875E" w:rsidR="00091A9B" w:rsidRDefault="006718CA" w:rsidP="006718CA">
      <w:pPr>
        <w:pStyle w:val="Beschriftung"/>
        <w:jc w:val="center"/>
      </w:pPr>
      <w:bookmarkStart w:id="895"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04660C">
        <w:rPr>
          <w:noProof/>
        </w:rPr>
        <w:t>61</w:t>
      </w:r>
      <w:r w:rsidR="00F91F24">
        <w:rPr>
          <w:noProof/>
        </w:rPr>
        <w:fldChar w:fldCharType="end"/>
      </w:r>
      <w:bookmarkEnd w:id="895"/>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7FAD3B9F" w:rsidR="00401E66" w:rsidRPr="00E81B1B" w:rsidRDefault="00401E66" w:rsidP="009D6F6F">
      <w:pPr>
        <w:pStyle w:val="Beschriftung"/>
        <w:spacing w:after="240"/>
      </w:pPr>
      <w:bookmarkStart w:id="896" w:name="_Ref97467912"/>
      <w:bookmarkStart w:id="897" w:name="_Toc96874725"/>
      <w:r w:rsidRPr="00E81B1B">
        <w:t xml:space="preserve">Tabelle </w:t>
      </w:r>
      <w:r>
        <w:fldChar w:fldCharType="begin"/>
      </w:r>
      <w:r>
        <w:instrText>SEQ Tabelle \* ARABIC</w:instrText>
      </w:r>
      <w:r>
        <w:fldChar w:fldCharType="separate"/>
      </w:r>
      <w:r w:rsidR="00304485">
        <w:rPr>
          <w:noProof/>
        </w:rPr>
        <w:t>16</w:t>
      </w:r>
      <w:r>
        <w:fldChar w:fldCharType="end"/>
      </w:r>
      <w:bookmarkEnd w:id="896"/>
      <w:r w:rsidRPr="00E81B1B">
        <w:t xml:space="preserve"> Bruchlasten der </w:t>
      </w:r>
      <w:r w:rsidR="00027B2E" w:rsidRPr="00E81B1B">
        <w:t>4-Punkt-</w:t>
      </w:r>
      <w:r w:rsidRPr="00E81B1B">
        <w:t>Biegeversuche</w:t>
      </w:r>
      <w:bookmarkEnd w:id="897"/>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898" w:name="_Ref97319093"/>
            <w:r w:rsidRPr="00E81B1B">
              <w:t xml:space="preserve">Gl. </w:t>
            </w:r>
            <w:r>
              <w:fldChar w:fldCharType="begin"/>
            </w:r>
            <w:r>
              <w:instrText>SEQ Formel \* ARABIC</w:instrText>
            </w:r>
            <w:r>
              <w:fldChar w:fldCharType="separate"/>
            </w:r>
            <w:r>
              <w:rPr>
                <w:noProof/>
              </w:rPr>
              <w:t>16</w:t>
            </w:r>
            <w:r>
              <w:fldChar w:fldCharType="end"/>
            </w:r>
            <w:bookmarkEnd w:id="898"/>
          </w:p>
        </w:tc>
      </w:tr>
    </w:tbl>
    <w:p w14:paraId="2C967CF6" w14:textId="5785167D"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304485">
        <w:rPr>
          <w:noProof/>
        </w:rPr>
        <w:t>17</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899"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00"/>
        <w:r w:rsidR="00C51DC5" w:rsidRPr="00E81B1B" w:rsidDel="00FB01AD">
          <w:rPr>
            <w:rFonts w:eastAsia="Calibri"/>
            <w:szCs w:val="20"/>
          </w:rPr>
          <w:delText>Steifigkeit</w:delText>
        </w:r>
      </w:del>
      <w:commentRangeEnd w:id="900"/>
      <w:r w:rsidR="00FB01AD">
        <w:rPr>
          <w:rStyle w:val="Kommentarzeichen"/>
        </w:rPr>
        <w:commentReference w:id="900"/>
      </w:r>
      <w:del w:id="901"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2D7A84D4" w:rsidR="00291FFA" w:rsidRPr="00E81B1B" w:rsidRDefault="00291FFA" w:rsidP="00291FFA">
      <w:pPr>
        <w:pStyle w:val="Beschriftung"/>
        <w:rPr>
          <w:rFonts w:eastAsia="Calibri"/>
          <w:szCs w:val="20"/>
        </w:rPr>
      </w:pPr>
      <w:bookmarkStart w:id="902"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04660C">
        <w:rPr>
          <w:noProof/>
        </w:rPr>
        <w:t>62</w:t>
      </w:r>
      <w:r w:rsidR="00B33CD0">
        <w:rPr>
          <w:noProof/>
        </w:rPr>
        <w:fldChar w:fldCharType="end"/>
      </w:r>
      <w:bookmarkEnd w:id="902"/>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03" w:author="Jan Wenker" w:date="2021-12-16T11:17:00Z">
        <w:r w:rsidR="008955C6">
          <w:rPr>
            <w:rFonts w:eastAsia="Calibri"/>
            <w:szCs w:val="20"/>
          </w:rPr>
          <w:t>,</w:t>
        </w:r>
      </w:ins>
      <w:r w:rsidRPr="00E81B1B">
        <w:rPr>
          <w:rFonts w:eastAsia="Calibri"/>
          <w:szCs w:val="20"/>
        </w:rPr>
        <w:t xml:space="preserve"> wie bereits beschrieben</w:t>
      </w:r>
      <w:ins w:id="904"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05"/>
      <w:commentRangeStart w:id="906"/>
      <w:r w:rsidR="00F16B0E" w:rsidRPr="00E81B1B">
        <w:rPr>
          <w:rFonts w:eastAsia="Calibri"/>
          <w:szCs w:val="20"/>
        </w:rPr>
        <w:t>Risse</w:t>
      </w:r>
      <w:commentRangeEnd w:id="905"/>
      <w:r w:rsidR="00491658">
        <w:rPr>
          <w:rStyle w:val="Kommentarzeichen"/>
        </w:rPr>
        <w:commentReference w:id="905"/>
      </w:r>
      <w:commentRangeEnd w:id="906"/>
      <w:r w:rsidR="005C6EDB">
        <w:rPr>
          <w:rStyle w:val="Kommentarzeichen"/>
        </w:rPr>
        <w:commentReference w:id="906"/>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07"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07"/>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70ABD3DE" w:rsidR="00566EAD" w:rsidRPr="00E81B1B" w:rsidRDefault="00566EAD" w:rsidP="00566EAD">
      <w:pPr>
        <w:pStyle w:val="Beschriftung"/>
      </w:pPr>
      <w:bookmarkStart w:id="908" w:name="_Ref82356955"/>
      <w:bookmarkStart w:id="909" w:name="_Toc96874693"/>
      <w:r w:rsidRPr="00E81B1B">
        <w:t xml:space="preserve">Abbildung </w:t>
      </w:r>
      <w:r>
        <w:fldChar w:fldCharType="begin"/>
      </w:r>
      <w:r>
        <w:instrText>SEQ Abbildung \* ARABIC</w:instrText>
      </w:r>
      <w:r>
        <w:fldChar w:fldCharType="separate"/>
      </w:r>
      <w:r w:rsidR="0004660C">
        <w:rPr>
          <w:noProof/>
        </w:rPr>
        <w:t>63</w:t>
      </w:r>
      <w:r>
        <w:fldChar w:fldCharType="end"/>
      </w:r>
      <w:bookmarkEnd w:id="908"/>
      <w:r w:rsidRPr="00E81B1B">
        <w:t xml:space="preserve"> Horizontale Verschiebung zwischen Holz und Beton an beiden Trägerenden</w:t>
      </w:r>
      <w:r w:rsidR="00027B2E" w:rsidRPr="00E81B1B">
        <w:t xml:space="preserve"> der Biegeversuchskörper</w:t>
      </w:r>
      <w:bookmarkEnd w:id="909"/>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6C6A24D3" w:rsidR="00401E66" w:rsidRPr="00E81B1B" w:rsidRDefault="00401E66" w:rsidP="00401E66">
      <w:pPr>
        <w:pStyle w:val="Beschriftung"/>
        <w:rPr>
          <w:rFonts w:eastAsia="Calibri"/>
          <w:szCs w:val="20"/>
        </w:rPr>
      </w:pPr>
      <w:bookmarkStart w:id="910" w:name="_Ref82358706"/>
      <w:bookmarkStart w:id="911" w:name="_Toc96874726"/>
      <w:r w:rsidRPr="00E81B1B">
        <w:t xml:space="preserve">Tabelle </w:t>
      </w:r>
      <w:r>
        <w:fldChar w:fldCharType="begin"/>
      </w:r>
      <w:r>
        <w:instrText>SEQ Tabelle \* ARABIC</w:instrText>
      </w:r>
      <w:r>
        <w:fldChar w:fldCharType="separate"/>
      </w:r>
      <w:r w:rsidR="00304485">
        <w:rPr>
          <w:noProof/>
        </w:rPr>
        <w:t>18</w:t>
      </w:r>
      <w:r>
        <w:fldChar w:fldCharType="end"/>
      </w:r>
      <w:bookmarkEnd w:id="910"/>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11"/>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00CC1F34">
            <w:pPr>
              <w:jc w:val="center"/>
              <w:rPr>
                <w:rFonts w:eastAsia="Calibri"/>
                <w:szCs w:val="20"/>
              </w:rPr>
            </w:pPr>
            <w:r w:rsidRPr="00E81B1B">
              <w:rPr>
                <w:rFonts w:eastAsia="Calibri"/>
                <w:szCs w:val="20"/>
              </w:rPr>
              <w:t>Holz</w:t>
            </w:r>
          </w:p>
        </w:tc>
        <w:tc>
          <w:tcPr>
            <w:tcW w:w="3020" w:type="dxa"/>
          </w:tcPr>
          <w:p w14:paraId="38169CC6" w14:textId="258394B5" w:rsidR="00401E66" w:rsidRPr="00E81B1B" w:rsidRDefault="00401E66" w:rsidP="00CC1F34">
            <w:pPr>
              <w:jc w:val="cente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00CC1F34">
            <w:pPr>
              <w:jc w:val="center"/>
              <w:rPr>
                <w:rFonts w:eastAsia="Calibri"/>
                <w:szCs w:val="20"/>
              </w:rPr>
            </w:pPr>
            <w:r>
              <w:rPr>
                <w:rFonts w:eastAsia="Calibri"/>
                <w:szCs w:val="20"/>
              </w:rPr>
              <w:t>35,7</w:t>
            </w:r>
          </w:p>
        </w:tc>
        <w:tc>
          <w:tcPr>
            <w:tcW w:w="3020" w:type="dxa"/>
          </w:tcPr>
          <w:p w14:paraId="24080F79" w14:textId="683D46C4" w:rsidR="00401E66" w:rsidRPr="00E81B1B" w:rsidRDefault="00401E66" w:rsidP="00CC1F34">
            <w:pPr>
              <w:jc w:val="cente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00CC1F34">
            <w:pPr>
              <w:jc w:val="center"/>
              <w:rPr>
                <w:rFonts w:eastAsia="Calibri"/>
                <w:szCs w:val="20"/>
              </w:rPr>
            </w:pPr>
            <w:r w:rsidRPr="00E81B1B">
              <w:rPr>
                <w:rFonts w:eastAsia="Calibri"/>
                <w:szCs w:val="20"/>
              </w:rPr>
              <w:t>11500</w:t>
            </w:r>
          </w:p>
        </w:tc>
        <w:tc>
          <w:tcPr>
            <w:tcW w:w="3020" w:type="dxa"/>
          </w:tcPr>
          <w:p w14:paraId="5E1682F2" w14:textId="7B4F73DC" w:rsidR="00401E66" w:rsidRPr="00E81B1B" w:rsidRDefault="00401E66" w:rsidP="00CC1F34">
            <w:pPr>
              <w:jc w:val="center"/>
              <w:rPr>
                <w:rFonts w:eastAsia="Calibri"/>
                <w:szCs w:val="20"/>
              </w:rPr>
            </w:pPr>
            <w:r w:rsidRPr="00E81B1B">
              <w:rPr>
                <w:rFonts w:eastAsia="Calibri"/>
                <w:szCs w:val="20"/>
              </w:rPr>
              <w:t>3</w:t>
            </w:r>
            <w:r w:rsidR="006A10A8" w:rsidRPr="00E81B1B">
              <w:rPr>
                <w:rFonts w:eastAsia="Calibri"/>
                <w:szCs w:val="20"/>
              </w:rPr>
              <w:t>5220</w:t>
            </w:r>
          </w:p>
        </w:tc>
      </w:tr>
    </w:tbl>
    <w:p w14:paraId="749FD467" w14:textId="021FE666"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12"/>
      <w:r w:rsidRPr="00E81B1B">
        <w:rPr>
          <w:rFonts w:eastAsia="Calibri"/>
          <w:szCs w:val="20"/>
        </w:rPr>
        <w:t xml:space="preserve">Die nach Biegetheorie und </w:t>
      </w:r>
      <w:proofErr w:type="gramStart"/>
      <w:r w:rsidRPr="00E81B1B">
        <w:rPr>
          <w:rFonts w:eastAsia="Calibri"/>
          <w:szCs w:val="20"/>
        </w:rPr>
        <w:t>mittels FE</w:t>
      </w:r>
      <w:ins w:id="913" w:author="Stefan Behring" w:date="2021-12-22T00:35:00Z">
        <w:r w:rsidR="000D37AD">
          <w:rPr>
            <w:rFonts w:eastAsia="Calibri"/>
            <w:szCs w:val="20"/>
          </w:rPr>
          <w:t>-Modell</w:t>
        </w:r>
      </w:ins>
      <w:proofErr w:type="gramEnd"/>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w:t>
      </w:r>
      <w:r w:rsidR="00FF3588" w:rsidRPr="00E81B1B">
        <w:rPr>
          <w:rFonts w:eastAsia="Calibri"/>
          <w:szCs w:val="20"/>
        </w:rPr>
        <w:lastRenderedPageBreak/>
        <w:t>und liegt somit deutlich unterhalb der geschätzten Bruchfestigkeit</w:t>
      </w:r>
      <w:ins w:id="914" w:author="Stefan Behring" w:date="2021-12-22T00:37:00Z">
        <w:r w:rsidR="00183B17">
          <w:rPr>
            <w:rFonts w:eastAsia="Calibri"/>
            <w:szCs w:val="20"/>
          </w:rPr>
          <w:t xml:space="preserve"> bei Ansatz </w:t>
        </w:r>
      </w:ins>
      <w:ins w:id="915"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12"/>
      <w:r w:rsidR="00D02CFB">
        <w:rPr>
          <w:rStyle w:val="Kommentarzeichen"/>
        </w:rPr>
        <w:commentReference w:id="912"/>
      </w:r>
      <w:r w:rsidRPr="00E81B1B">
        <w:rPr>
          <w:rFonts w:eastAsia="Calibri"/>
          <w:szCs w:val="20"/>
        </w:rPr>
        <w:t>Die Verformungswerte nach</w:t>
      </w:r>
      <w:ins w:id="916" w:author="Stefan Behring" w:date="2021-12-22T00:38:00Z">
        <w:r w:rsidR="00066F56">
          <w:rPr>
            <w:rFonts w:eastAsia="Calibri"/>
            <w:szCs w:val="20"/>
          </w:rPr>
          <w:t xml:space="preserve"> der</w:t>
        </w:r>
      </w:ins>
      <w:r w:rsidRPr="00E81B1B">
        <w:rPr>
          <w:rFonts w:eastAsia="Calibri"/>
          <w:szCs w:val="20"/>
        </w:rPr>
        <w:t xml:space="preserve"> FE-Berechnung betragen</w:t>
      </w:r>
      <w:ins w:id="917"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18" w:author="Jan Wenker" w:date="2021-12-16T11:22:00Z">
        <w:r w:rsidR="006502F7">
          <w:rPr>
            <w:rFonts w:eastAsia="Calibri"/>
            <w:szCs w:val="20"/>
          </w:rPr>
          <w:t>,</w:t>
        </w:r>
      </w:ins>
      <w:r w:rsidR="00AD7C2D" w:rsidRPr="00E81B1B">
        <w:rPr>
          <w:rFonts w:eastAsia="Calibri"/>
          <w:szCs w:val="20"/>
        </w:rPr>
        <w:t xml:space="preserve"> </w:t>
      </w:r>
      <w:ins w:id="919"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20"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21" w:author="Stefan Behring" w:date="2021-12-22T00:40:00Z">
        <w:r w:rsidR="00BE1984">
          <w:rPr>
            <w:rFonts w:eastAsia="Calibri"/>
            <w:szCs w:val="20"/>
          </w:rPr>
          <w:t>und für die 12er De</w:t>
        </w:r>
      </w:ins>
      <w:ins w:id="922" w:author="Stefan Behring" w:date="2021-12-22T00:41:00Z">
        <w:r w:rsidR="00BE1984">
          <w:rPr>
            <w:rFonts w:eastAsia="Calibri"/>
            <w:szCs w:val="20"/>
          </w:rPr>
          <w:t>cke</w:t>
        </w:r>
      </w:ins>
      <w:del w:id="923" w:author="Stefan Behring" w:date="2021-12-22T00:40:00Z">
        <w:r w:rsidRPr="00E81B1B" w:rsidDel="00BE1984">
          <w:rPr>
            <w:rFonts w:eastAsia="Calibri"/>
            <w:szCs w:val="20"/>
          </w:rPr>
          <w:delText>bzw</w:delText>
        </w:r>
      </w:del>
      <w:del w:id="924"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25" w:author="Jan Wenker" w:date="2021-12-16T11:33:00Z">
        <w:del w:id="926" w:author="Stefan Behring" w:date="2021-12-22T00:41:00Z">
          <w:r w:rsidR="001C3087" w:rsidDel="00BE1984">
            <w:rPr>
              <w:rFonts w:eastAsia="Calibri"/>
              <w:szCs w:val="20"/>
            </w:rPr>
            <w:delText>m</w:delText>
          </w:r>
        </w:del>
      </w:ins>
      <w:del w:id="927" w:author="Stefan Behring" w:date="2021-12-22T00:41:00Z">
        <w:r w:rsidR="00FF3588" w:rsidRPr="00E81B1B" w:rsidDel="00BE1984">
          <w:rPr>
            <w:rFonts w:eastAsia="Calibri"/>
            <w:szCs w:val="20"/>
          </w:rPr>
          <w:delText>r 10 cm bzw. 12 cm starken Beton</w:delText>
        </w:r>
      </w:del>
      <w:ins w:id="928" w:author="Jan Wenker" w:date="2021-12-16T11:34:00Z">
        <w:del w:id="929" w:author="Stefan Behring" w:date="2021-12-22T00:41:00Z">
          <w:r w:rsidR="001C3087" w:rsidDel="00BE1984">
            <w:rPr>
              <w:rFonts w:eastAsia="Calibri"/>
              <w:szCs w:val="20"/>
            </w:rPr>
            <w:delText>teil</w:delText>
          </w:r>
        </w:del>
      </w:ins>
      <w:del w:id="930"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31"/>
      <w:r w:rsidR="00FF3588" w:rsidRPr="00E81B1B">
        <w:rPr>
          <w:rFonts w:eastAsia="Calibri"/>
          <w:szCs w:val="20"/>
        </w:rPr>
        <w:t xml:space="preserve">Die gemessene Durchbiegung liegt </w:t>
      </w:r>
      <w:r w:rsidR="000418EF" w:rsidRPr="00E81B1B">
        <w:rPr>
          <w:rFonts w:eastAsia="Calibri"/>
          <w:szCs w:val="20"/>
        </w:rPr>
        <w:t xml:space="preserve">im Mittel bei 35 </w:t>
      </w:r>
      <w:ins w:id="932" w:author="Jan Wenker" w:date="2021-12-16T11:22:00Z">
        <w:r w:rsidR="00605D81">
          <w:rPr>
            <w:rFonts w:eastAsia="Calibri"/>
            <w:szCs w:val="20"/>
          </w:rPr>
          <w:t xml:space="preserve">mm </w:t>
        </w:r>
      </w:ins>
      <w:r w:rsidR="000418EF" w:rsidRPr="00E81B1B">
        <w:rPr>
          <w:rFonts w:eastAsia="Calibri"/>
          <w:szCs w:val="20"/>
        </w:rPr>
        <w:t>bzw. 41 mm.</w:t>
      </w:r>
      <w:commentRangeEnd w:id="931"/>
      <w:r w:rsidR="008B41AF">
        <w:rPr>
          <w:rStyle w:val="Kommentarzeichen"/>
        </w:rPr>
        <w:commentReference w:id="931"/>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33"/>
      <w:r w:rsidR="007D03E3" w:rsidRPr="00E81B1B">
        <w:rPr>
          <w:rFonts w:eastAsia="Calibri"/>
          <w:szCs w:val="20"/>
        </w:rPr>
        <w:t>Schubspannungsverlauf</w:t>
      </w:r>
      <w:commentRangeEnd w:id="933"/>
      <w:r w:rsidR="002565F8">
        <w:rPr>
          <w:rStyle w:val="Kommentarzeichen"/>
        </w:rPr>
        <w:commentReference w:id="933"/>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proofErr w:type="spellStart"/>
      <w:r w:rsidR="007D03E3" w:rsidRPr="00E81B1B">
        <w:rPr>
          <w:rFonts w:eastAsia="Calibri"/>
          <w:szCs w:val="20"/>
        </w:rPr>
        <w:t>Δx</w:t>
      </w:r>
      <w:proofErr w:type="spellEnd"/>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7"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40C23FA4" w:rsidR="00471DC8" w:rsidRDefault="001B2EEA" w:rsidP="001B2EEA">
      <w:pPr>
        <w:pStyle w:val="Beschriftung"/>
        <w:rPr>
          <w:rFonts w:eastAsia="Calibri"/>
          <w:szCs w:val="20"/>
        </w:rPr>
      </w:pPr>
      <w:bookmarkStart w:id="934"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04660C">
        <w:rPr>
          <w:noProof/>
        </w:rPr>
        <w:t>64</w:t>
      </w:r>
      <w:r w:rsidR="002C49CE">
        <w:rPr>
          <w:noProof/>
        </w:rPr>
        <w:fldChar w:fldCharType="end"/>
      </w:r>
      <w:r>
        <w:t xml:space="preserve"> Modell zur Berechnung der Schubspannungen in der Fuge anhand von Dehnmessstreifen</w:t>
      </w:r>
      <w:bookmarkEnd w:id="934"/>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6067B2"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35" w:name="_Ref82372578"/>
            <w:r w:rsidRPr="00E81B1B">
              <w:t xml:space="preserve">Gl. </w:t>
            </w:r>
            <w:r>
              <w:fldChar w:fldCharType="begin"/>
            </w:r>
            <w:r>
              <w:instrText>SEQ Formel \* ARABIC</w:instrText>
            </w:r>
            <w:r>
              <w:fldChar w:fldCharType="separate"/>
            </w:r>
            <w:r w:rsidR="004B23CB">
              <w:rPr>
                <w:noProof/>
              </w:rPr>
              <w:t>16</w:t>
            </w:r>
            <w:r>
              <w:fldChar w:fldCharType="end"/>
            </w:r>
            <w:bookmarkEnd w:id="935"/>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36" w:name="_Ref82372585"/>
            <w:r w:rsidRPr="00E81B1B">
              <w:t xml:space="preserve">Gl. </w:t>
            </w:r>
            <w:r>
              <w:fldChar w:fldCharType="begin"/>
            </w:r>
            <w:r>
              <w:instrText>SEQ Formel \* ARABIC</w:instrText>
            </w:r>
            <w:r>
              <w:fldChar w:fldCharType="separate"/>
            </w:r>
            <w:r w:rsidR="004B23CB">
              <w:rPr>
                <w:noProof/>
              </w:rPr>
              <w:t>17</w:t>
            </w:r>
            <w:r>
              <w:fldChar w:fldCharType="end"/>
            </w:r>
            <w:bookmarkEnd w:id="936"/>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37"/>
      <w:commentRangeStart w:id="938"/>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937"/>
      <w:commentRangeEnd w:id="938"/>
      <w:r w:rsidR="00A31833">
        <w:rPr>
          <w:rStyle w:val="Kommentarzeichen"/>
        </w:rPr>
        <w:commentReference w:id="938"/>
      </w:r>
      <w:r w:rsidR="00B44B05">
        <w:rPr>
          <w:rStyle w:val="Kommentarzeichen"/>
        </w:rPr>
        <w:commentReference w:id="937"/>
      </w:r>
    </w:p>
    <w:p w14:paraId="60957577" w14:textId="55201760" w:rsidR="00704811" w:rsidRPr="00E81B1B" w:rsidRDefault="002611A3" w:rsidP="009279F5">
      <w:pPr>
        <w:pStyle w:val="Beschriftung"/>
      </w:pPr>
      <w:bookmarkStart w:id="939" w:name="_Ref93411791"/>
      <w:bookmarkStart w:id="940" w:name="_Toc96874695"/>
      <w:r w:rsidRPr="00E81B1B">
        <w:t xml:space="preserve">Abbildung </w:t>
      </w:r>
      <w:r>
        <w:fldChar w:fldCharType="begin"/>
      </w:r>
      <w:r>
        <w:instrText>SEQ Abbildung \* ARABIC</w:instrText>
      </w:r>
      <w:r>
        <w:fldChar w:fldCharType="separate"/>
      </w:r>
      <w:r w:rsidR="0004660C">
        <w:rPr>
          <w:noProof/>
        </w:rPr>
        <w:t>65</w:t>
      </w:r>
      <w:r>
        <w:fldChar w:fldCharType="end"/>
      </w:r>
      <w:bookmarkEnd w:id="939"/>
      <w:r w:rsidRPr="00E81B1B">
        <w:t xml:space="preserve"> Gegenüberstellung des experimentell und des theoretisch ermittelten Schubspannungsverlauf in der Fuge der Biegeversuchsprobekörper bei einem Lastniveau von 100 kN</w:t>
      </w:r>
      <w:bookmarkEnd w:id="940"/>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689AB730" w:rsidR="00EC74EF" w:rsidRPr="00E81B1B" w:rsidRDefault="00EC74EF" w:rsidP="00EC74EF">
      <w:pPr>
        <w:pStyle w:val="Beschriftung"/>
      </w:pPr>
      <w:bookmarkStart w:id="941" w:name="_Ref83242764"/>
      <w:bookmarkStart w:id="942" w:name="_Toc96874696"/>
      <w:r w:rsidRPr="00E81B1B">
        <w:t xml:space="preserve">Abbildung </w:t>
      </w:r>
      <w:r>
        <w:fldChar w:fldCharType="begin"/>
      </w:r>
      <w:r>
        <w:instrText>SEQ Abbildung \* ARABIC</w:instrText>
      </w:r>
      <w:r>
        <w:fldChar w:fldCharType="separate"/>
      </w:r>
      <w:r w:rsidR="0004660C">
        <w:rPr>
          <w:noProof/>
        </w:rPr>
        <w:t>66</w:t>
      </w:r>
      <w:r>
        <w:fldChar w:fldCharType="end"/>
      </w:r>
      <w:bookmarkEnd w:id="941"/>
      <w:r w:rsidRPr="00E81B1B">
        <w:t xml:space="preserve"> Messtechnisch ermittelte Normalspannungsverläufe über die Höhe des Verbundquerschnitts in Feldmitte</w:t>
      </w:r>
      <w:bookmarkEnd w:id="942"/>
    </w:p>
    <w:p w14:paraId="632817F8" w14:textId="1346C8C5" w:rsidR="003A770D" w:rsidRPr="00E81B1B" w:rsidRDefault="4C11F93A" w:rsidP="009276B1">
      <w:pPr>
        <w:pStyle w:val="berschrift2"/>
        <w:numPr>
          <w:ilvl w:val="1"/>
          <w:numId w:val="43"/>
        </w:numPr>
      </w:pPr>
      <w:bookmarkStart w:id="943" w:name="_Toc92091758"/>
      <w:bookmarkStart w:id="944" w:name="_Toc92092200"/>
      <w:bookmarkStart w:id="945" w:name="_Toc92092312"/>
      <w:bookmarkStart w:id="946" w:name="_Toc96874596"/>
      <w:bookmarkStart w:id="947" w:name="_Ref98187048"/>
      <w:bookmarkStart w:id="948" w:name="_Ref99809131"/>
      <w:r>
        <w:t>Forschung und Entwicklung zu einer abgesetzten Auflagerkonstruktion</w:t>
      </w:r>
      <w:bookmarkEnd w:id="943"/>
      <w:bookmarkEnd w:id="944"/>
      <w:bookmarkEnd w:id="945"/>
      <w:bookmarkEnd w:id="946"/>
      <w:bookmarkEnd w:id="947"/>
      <w:bookmarkEnd w:id="948"/>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49"/>
      <w:r w:rsidRPr="00E81B1B">
        <w:t>werden</w:t>
      </w:r>
      <w:r w:rsidR="760CF52A" w:rsidRPr="00E81B1B">
        <w:t xml:space="preserve"> </w:t>
      </w:r>
      <w:r w:rsidRPr="00E81B1B">
        <w:t>im Holz-Hybridbau häufig eingesetzt</w:t>
      </w:r>
      <w:commentRangeEnd w:id="949"/>
      <w:r w:rsidR="00FF701D">
        <w:rPr>
          <w:rStyle w:val="Kommentarzeichen"/>
        </w:rPr>
        <w:commentReference w:id="949"/>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50"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51" w:author="Stefan Behring" w:date="2021-12-22T01:10:00Z">
        <w:r w:rsidRPr="00E81B1B" w:rsidDel="0020343C">
          <w:delText xml:space="preserve"> und eine Auflagerkonstruktion sowie ein passendes Versuchskonzept erarbeitet. </w:delText>
        </w:r>
      </w:del>
      <w:ins w:id="952"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5F2FADC0" w:rsidR="00145552" w:rsidRPr="00E81B1B" w:rsidRDefault="00145552" w:rsidP="00145552">
      <w:pPr>
        <w:pStyle w:val="Beschriftung"/>
        <w:rPr>
          <w:rFonts w:eastAsia="Calibri"/>
          <w:szCs w:val="20"/>
        </w:rPr>
      </w:pPr>
      <w:bookmarkStart w:id="953" w:name="_Ref80096971"/>
      <w:bookmarkStart w:id="954" w:name="_Toc96874697"/>
      <w:r w:rsidRPr="00E81B1B">
        <w:t xml:space="preserve">Abbildung </w:t>
      </w:r>
      <w:r>
        <w:fldChar w:fldCharType="begin"/>
      </w:r>
      <w:r>
        <w:instrText>SEQ Abbildung \* ARABIC</w:instrText>
      </w:r>
      <w:r>
        <w:fldChar w:fldCharType="separate"/>
      </w:r>
      <w:r w:rsidR="0004660C">
        <w:rPr>
          <w:noProof/>
        </w:rPr>
        <w:t>67</w:t>
      </w:r>
      <w:r>
        <w:fldChar w:fldCharType="end"/>
      </w:r>
      <w:bookmarkEnd w:id="953"/>
      <w:r w:rsidRPr="00E81B1B">
        <w:t xml:space="preserve"> Abgesetztes Auflager in einem hybriden Bürogebäude in Schöppingen (Quelle: </w:t>
      </w:r>
      <w:r w:rsidR="007113FC">
        <w:t>Brüninghoff Group</w:t>
      </w:r>
      <w:r w:rsidRPr="00E81B1B">
        <w:t>)</w:t>
      </w:r>
      <w:bookmarkEnd w:id="954"/>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55"/>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55"/>
      <w:r w:rsidR="00123FC9">
        <w:rPr>
          <w:rStyle w:val="Kommentarzeichen"/>
        </w:rPr>
        <w:commentReference w:id="955"/>
      </w:r>
      <w:r w:rsidR="00561768" w:rsidRPr="00E81B1B">
        <w:t xml:space="preserve"> dargestellte Stabwerkmodell.</w:t>
      </w:r>
    </w:p>
    <w:p w14:paraId="5949642C" w14:textId="76DA936C" w:rsidR="00304EA1" w:rsidRPr="00E81B1B" w:rsidRDefault="789DAE3D" w:rsidP="004B30B3">
      <w:commentRangeStart w:id="956"/>
      <w:r w:rsidRPr="00E81B1B">
        <w:t xml:space="preserve">Die </w:t>
      </w:r>
      <w:r w:rsidR="13D50487" w:rsidRPr="00E81B1B">
        <w:t xml:space="preserve">Betrachtung erfolgte </w:t>
      </w:r>
      <w:r w:rsidRPr="00E81B1B">
        <w:t xml:space="preserve">zunächst für eine 10 cm </w:t>
      </w:r>
      <w:r w:rsidR="0B1FEE22" w:rsidRPr="00E81B1B">
        <w:t>Betonplatte</w:t>
      </w:r>
      <w:ins w:id="957"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58" w:author="Jan Wenker" w:date="2021-12-16T11:34:00Z">
        <w:r w:rsidR="00B8217A">
          <w:t xml:space="preserve">im Folgenden </w:t>
        </w:r>
      </w:ins>
      <w:r w:rsidR="3AD2504C" w:rsidRPr="00E81B1B">
        <w:t>eine 12 cm Platte untersucht.</w:t>
      </w:r>
      <w:r w:rsidR="00794243" w:rsidRPr="00E81B1B">
        <w:t xml:space="preserve"> </w:t>
      </w:r>
      <w:commentRangeEnd w:id="956"/>
      <w:r w:rsidR="005C7422">
        <w:rPr>
          <w:rStyle w:val="Kommentarzeichen"/>
        </w:rPr>
        <w:commentReference w:id="956"/>
      </w:r>
    </w:p>
    <w:p w14:paraId="18A36C87" w14:textId="213035CE" w:rsidR="79C95F3E" w:rsidRPr="00E81B1B" w:rsidRDefault="1F6863E6" w:rsidP="1E305A1F">
      <w:commentRangeStart w:id="959"/>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1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59"/>
      <w:r w:rsidR="00ED2E07">
        <w:rPr>
          <w:rStyle w:val="Kommentarzeichen"/>
        </w:rPr>
        <w:commentReference w:id="959"/>
      </w:r>
    </w:p>
    <w:p w14:paraId="2DD26D40" w14:textId="6B5A4414" w:rsidR="00145552" w:rsidRPr="00E81B1B" w:rsidRDefault="00145552" w:rsidP="00145552">
      <w:pPr>
        <w:pStyle w:val="Beschriftung"/>
      </w:pPr>
      <w:bookmarkStart w:id="960" w:name="_Ref82361936"/>
      <w:bookmarkStart w:id="961" w:name="_Toc96874698"/>
      <w:r w:rsidRPr="00E81B1B">
        <w:t xml:space="preserve">Abbildung </w:t>
      </w:r>
      <w:r>
        <w:fldChar w:fldCharType="begin"/>
      </w:r>
      <w:r>
        <w:instrText>SEQ Abbildung \* ARABIC</w:instrText>
      </w:r>
      <w:r>
        <w:fldChar w:fldCharType="separate"/>
      </w:r>
      <w:r w:rsidR="0004660C">
        <w:rPr>
          <w:noProof/>
        </w:rPr>
        <w:t>68</w:t>
      </w:r>
      <w:r>
        <w:fldChar w:fldCharType="end"/>
      </w:r>
      <w:bookmarkEnd w:id="960"/>
      <w:r w:rsidRPr="00E81B1B">
        <w:t xml:space="preserve"> Abgesetzte Auflagerkonstru</w:t>
      </w:r>
      <w:r w:rsidR="00370981" w:rsidRPr="00E81B1B">
        <w:t>k</w:t>
      </w:r>
      <w:r w:rsidRPr="00E81B1B">
        <w:t>tion</w:t>
      </w:r>
      <w:r w:rsidR="001A5F14">
        <w:t xml:space="preserve"> mit Stabwerkmodell (rot)</w:t>
      </w:r>
      <w:bookmarkEnd w:id="961"/>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20DD133" w:rsidR="00F33490" w:rsidRPr="00E81B1B" w:rsidRDefault="00F33490" w:rsidP="00B44B05">
      <w:pPr>
        <w:pStyle w:val="Beschriftung"/>
        <w:spacing w:after="240"/>
      </w:pPr>
      <w:bookmarkStart w:id="962" w:name="_Ref93832154"/>
      <w:bookmarkStart w:id="963" w:name="_Toc96874727"/>
      <w:r w:rsidRPr="00E81B1B">
        <w:t xml:space="preserve">Tabelle </w:t>
      </w:r>
      <w:r>
        <w:fldChar w:fldCharType="begin"/>
      </w:r>
      <w:r>
        <w:instrText>SEQ Tabelle \* ARABIC</w:instrText>
      </w:r>
      <w:r>
        <w:fldChar w:fldCharType="separate"/>
      </w:r>
      <w:r w:rsidR="00304485">
        <w:rPr>
          <w:noProof/>
        </w:rPr>
        <w:t>19</w:t>
      </w:r>
      <w:r>
        <w:fldChar w:fldCharType="end"/>
      </w:r>
      <w:bookmarkEnd w:id="962"/>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63"/>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64" w:name="_Toc92091759"/>
      <w:bookmarkStart w:id="965" w:name="_Toc92092201"/>
      <w:bookmarkStart w:id="966" w:name="_Toc92092313"/>
      <w:bookmarkStart w:id="967" w:name="_Toc96874597"/>
      <w:r w:rsidRPr="4C11F93A">
        <w:rPr>
          <w:noProof w:val="0"/>
          <w:lang w:val="de-DE"/>
        </w:rPr>
        <w:t>Versuchskonzept</w:t>
      </w:r>
      <w:bookmarkEnd w:id="964"/>
      <w:bookmarkEnd w:id="965"/>
      <w:bookmarkEnd w:id="966"/>
      <w:bookmarkEnd w:id="967"/>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68"/>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68"/>
    <w:p w14:paraId="76241471" w14:textId="0865273B" w:rsidR="001D7699" w:rsidRDefault="0058275C" w:rsidP="00BF5777">
      <w:pPr>
        <w:autoSpaceDE w:val="0"/>
        <w:autoSpaceDN w:val="0"/>
        <w:adjustRightInd w:val="0"/>
        <w:spacing w:before="0" w:line="240" w:lineRule="auto"/>
      </w:pPr>
      <w:r>
        <w:rPr>
          <w:rStyle w:val="Kommentarzeichen"/>
        </w:rPr>
        <w:commentReference w:id="968"/>
      </w:r>
    </w:p>
    <w:p w14:paraId="2B9EA49A" w14:textId="526C0C7E" w:rsidR="007C1B12" w:rsidRDefault="007C1B12" w:rsidP="007C1B12">
      <w:pPr>
        <w:pStyle w:val="Beschriftung"/>
      </w:pPr>
      <w:bookmarkStart w:id="969" w:name="_Ref93835439"/>
      <w:bookmarkStart w:id="970" w:name="_Ref93835349"/>
      <w:bookmarkStart w:id="971"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304485">
        <w:rPr>
          <w:noProof/>
        </w:rPr>
        <w:t>20</w:t>
      </w:r>
      <w:r w:rsidR="00E23157">
        <w:rPr>
          <w:noProof/>
        </w:rPr>
        <w:fldChar w:fldCharType="end"/>
      </w:r>
      <w:bookmarkEnd w:id="969"/>
      <w:r>
        <w:t xml:space="preserve"> Versuchsprogramm zu abgesetzten Auflagern</w:t>
      </w:r>
      <w:bookmarkEnd w:id="970"/>
      <w:bookmarkEnd w:id="971"/>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4"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797E73EB" w:rsidR="00950524" w:rsidRPr="007C1B12" w:rsidRDefault="00950524" w:rsidP="00950524">
      <w:pPr>
        <w:pStyle w:val="Beschriftung"/>
      </w:pPr>
      <w:bookmarkStart w:id="972" w:name="_Ref83244830"/>
      <w:bookmarkStart w:id="973" w:name="_Toc96874699"/>
      <w:r w:rsidRPr="00E81B1B">
        <w:lastRenderedPageBreak/>
        <w:t xml:space="preserve">Abbildung </w:t>
      </w:r>
      <w:r>
        <w:fldChar w:fldCharType="begin"/>
      </w:r>
      <w:r>
        <w:instrText>SEQ Abbildung \* ARABIC</w:instrText>
      </w:r>
      <w:r>
        <w:fldChar w:fldCharType="separate"/>
      </w:r>
      <w:r w:rsidR="0004660C">
        <w:rPr>
          <w:noProof/>
        </w:rPr>
        <w:t>69</w:t>
      </w:r>
      <w:r>
        <w:fldChar w:fldCharType="end"/>
      </w:r>
      <w:bookmarkEnd w:id="972"/>
      <w:r w:rsidRPr="00E81B1B">
        <w:t xml:space="preserve"> Aufbau und Messkonzept der Versuche an abgesetz</w:t>
      </w:r>
      <w:r w:rsidR="001A5F14">
        <w:t>t</w:t>
      </w:r>
      <w:r w:rsidRPr="00E81B1B">
        <w:t>en Auflager</w:t>
      </w:r>
      <w:r w:rsidR="00B44B05">
        <w:t>konstruktionen</w:t>
      </w:r>
      <w:bookmarkEnd w:id="973"/>
    </w:p>
    <w:p w14:paraId="792BE980" w14:textId="2FE5F503" w:rsidR="005668AF" w:rsidRPr="00E81B1B" w:rsidRDefault="4C11F93A" w:rsidP="009276B1">
      <w:pPr>
        <w:pStyle w:val="berschrift3"/>
        <w:numPr>
          <w:ilvl w:val="2"/>
          <w:numId w:val="43"/>
        </w:numPr>
        <w:rPr>
          <w:noProof w:val="0"/>
          <w:lang w:val="de-DE"/>
        </w:rPr>
      </w:pPr>
      <w:bookmarkStart w:id="974" w:name="_Toc92091760"/>
      <w:bookmarkStart w:id="975" w:name="_Toc92092202"/>
      <w:bookmarkStart w:id="976" w:name="_Toc92092314"/>
      <w:bookmarkStart w:id="977" w:name="_Toc96874598"/>
      <w:commentRangeStart w:id="978"/>
      <w:r w:rsidRPr="4C11F93A">
        <w:rPr>
          <w:noProof w:val="0"/>
          <w:lang w:val="de-DE"/>
        </w:rPr>
        <w:t>Herstellung der Probekörper</w:t>
      </w:r>
      <w:commentRangeEnd w:id="978"/>
      <w:r w:rsidR="4364C566">
        <w:rPr>
          <w:rStyle w:val="Kommentarzeichen"/>
        </w:rPr>
        <w:commentReference w:id="978"/>
      </w:r>
      <w:bookmarkEnd w:id="974"/>
      <w:bookmarkEnd w:id="975"/>
      <w:bookmarkEnd w:id="976"/>
      <w:bookmarkEnd w:id="977"/>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CC21BB3" w:rsidR="009A0EC3" w:rsidRPr="00E81B1B" w:rsidRDefault="00CC62B3" w:rsidP="00613F6E">
      <w:pPr>
        <w:pStyle w:val="Beschriftung"/>
      </w:pPr>
      <w:bookmarkStart w:id="980" w:name="_Ref93835681"/>
      <w:bookmarkStart w:id="981"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4660C">
        <w:rPr>
          <w:noProof/>
        </w:rPr>
        <w:t>70</w:t>
      </w:r>
      <w:r w:rsidR="00E23157">
        <w:rPr>
          <w:noProof/>
        </w:rPr>
        <w:fldChar w:fldCharType="end"/>
      </w:r>
      <w:bookmarkEnd w:id="980"/>
      <w:r>
        <w:t xml:space="preserve"> Herstellung des abgesetzten Auflagers an einem Probekörper mit Kerven</w:t>
      </w:r>
      <w:bookmarkEnd w:id="981"/>
    </w:p>
    <w:p w14:paraId="4E00ABD2" w14:textId="5CF69F6A" w:rsidR="005668AF" w:rsidRPr="00E81B1B" w:rsidRDefault="4C11F93A" w:rsidP="009276B1">
      <w:pPr>
        <w:pStyle w:val="berschrift3"/>
        <w:numPr>
          <w:ilvl w:val="2"/>
          <w:numId w:val="43"/>
        </w:numPr>
        <w:rPr>
          <w:noProof w:val="0"/>
          <w:lang w:val="de-DE"/>
        </w:rPr>
      </w:pPr>
      <w:bookmarkStart w:id="982" w:name="_Toc92091761"/>
      <w:bookmarkStart w:id="983" w:name="_Toc92092203"/>
      <w:bookmarkStart w:id="984" w:name="_Toc92092315"/>
      <w:bookmarkStart w:id="985" w:name="_Toc96874599"/>
      <w:r w:rsidRPr="4C11F93A">
        <w:rPr>
          <w:noProof w:val="0"/>
          <w:lang w:val="de-DE"/>
        </w:rPr>
        <w:t>Versuchsdurchführung</w:t>
      </w:r>
      <w:bookmarkEnd w:id="982"/>
      <w:bookmarkEnd w:id="983"/>
      <w:bookmarkEnd w:id="984"/>
      <w:bookmarkEnd w:id="985"/>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86"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5018AEDF" w:rsidR="00B008A2" w:rsidRPr="00E81B1B" w:rsidRDefault="00B008A2" w:rsidP="00B008A2">
      <w:pPr>
        <w:pStyle w:val="Beschriftung"/>
        <w:rPr>
          <w:rFonts w:ascii="ArevSans-Roman" w:hAnsi="ArevSans-Roman" w:cs="ArevSans-Roman"/>
          <w:szCs w:val="20"/>
        </w:rPr>
      </w:pPr>
      <w:bookmarkStart w:id="987" w:name="_Ref82366899"/>
      <w:bookmarkStart w:id="988" w:name="_Toc96874701"/>
      <w:r w:rsidRPr="00E81B1B">
        <w:t xml:space="preserve">Abbildung </w:t>
      </w:r>
      <w:r>
        <w:fldChar w:fldCharType="begin"/>
      </w:r>
      <w:r>
        <w:instrText>SEQ Abbildung \* ARABIC</w:instrText>
      </w:r>
      <w:r>
        <w:fldChar w:fldCharType="separate"/>
      </w:r>
      <w:r w:rsidR="0004660C">
        <w:rPr>
          <w:noProof/>
        </w:rPr>
        <w:t>71</w:t>
      </w:r>
      <w:r>
        <w:fldChar w:fldCharType="end"/>
      </w:r>
      <w:bookmarkEnd w:id="987"/>
      <w:r w:rsidRPr="00E81B1B">
        <w:t xml:space="preserve"> </w:t>
      </w:r>
      <w:r w:rsidR="00670E51" w:rsidRPr="00E81B1B">
        <w:t xml:space="preserve">Belastungsschema </w:t>
      </w:r>
      <w:r w:rsidRPr="00E81B1B">
        <w:t>der Versuche an abgesetzten Auflagern</w:t>
      </w:r>
      <w:bookmarkEnd w:id="988"/>
    </w:p>
    <w:p w14:paraId="535E4E82" w14:textId="4790E34C" w:rsidR="005F5F98" w:rsidRPr="00E81B1B" w:rsidRDefault="4364C566" w:rsidP="009276B1">
      <w:pPr>
        <w:pStyle w:val="berschrift3"/>
        <w:numPr>
          <w:ilvl w:val="2"/>
          <w:numId w:val="43"/>
        </w:numPr>
        <w:rPr>
          <w:noProof w:val="0"/>
          <w:lang w:val="de-DE"/>
        </w:rPr>
      </w:pPr>
      <w:bookmarkStart w:id="989" w:name="_Toc96874600"/>
      <w:r w:rsidRPr="4C11F93A">
        <w:rPr>
          <w:noProof w:val="0"/>
          <w:lang w:val="de-DE"/>
        </w:rPr>
        <w:t xml:space="preserve">Beobachtungen </w:t>
      </w:r>
      <w:bookmarkStart w:id="990" w:name="_Toc92091762"/>
      <w:bookmarkStart w:id="991" w:name="_Toc92092204"/>
      <w:bookmarkStart w:id="992" w:name="_Toc92092316"/>
      <w:r w:rsidR="4C11F93A" w:rsidRPr="4C11F93A">
        <w:rPr>
          <w:noProof w:val="0"/>
          <w:lang w:val="de-DE"/>
        </w:rPr>
        <w:t>und Ergebnisse</w:t>
      </w:r>
      <w:bookmarkEnd w:id="989"/>
      <w:bookmarkEnd w:id="990"/>
      <w:bookmarkEnd w:id="991"/>
      <w:bookmarkEnd w:id="992"/>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241B1E1" w:rsidR="003D5475" w:rsidRPr="00E81B1B" w:rsidRDefault="003D5475" w:rsidP="003D5475">
      <w:pPr>
        <w:pStyle w:val="Beschriftung"/>
        <w:rPr>
          <w:rFonts w:ascii="ArevSans-Roman" w:hAnsi="ArevSans-Roman" w:cs="ArevSans-Roman"/>
          <w:szCs w:val="20"/>
        </w:rPr>
      </w:pPr>
      <w:bookmarkStart w:id="993" w:name="_Ref93834519"/>
      <w:bookmarkStart w:id="994" w:name="_Toc96874702"/>
      <w:r w:rsidRPr="00E81B1B">
        <w:t xml:space="preserve">Abbildung </w:t>
      </w:r>
      <w:r>
        <w:fldChar w:fldCharType="begin"/>
      </w:r>
      <w:r>
        <w:instrText>SEQ Abbildung \* ARABIC</w:instrText>
      </w:r>
      <w:r>
        <w:fldChar w:fldCharType="separate"/>
      </w:r>
      <w:r w:rsidR="0004660C">
        <w:rPr>
          <w:noProof/>
        </w:rPr>
        <w:t>72</w:t>
      </w:r>
      <w:r>
        <w:fldChar w:fldCharType="end"/>
      </w:r>
      <w:bookmarkEnd w:id="993"/>
      <w:r w:rsidRPr="00E81B1B">
        <w:t xml:space="preserve"> Typisches Bruchbild der Versuche zu abgesetzten Auflagern</w:t>
      </w:r>
      <w:bookmarkEnd w:id="994"/>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995"/>
      <w:r w:rsidR="007C1B12">
        <w:t>Seitenflächen des Betons</w:t>
      </w:r>
      <w:commentRangeEnd w:id="995"/>
      <w:r w:rsidR="007C1B12">
        <w:rPr>
          <w:rStyle w:val="Kommentarzeichen"/>
        </w:rPr>
        <w:commentReference w:id="995"/>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996"/>
      <w:commentRangeStart w:id="997"/>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996"/>
      <w:r w:rsidR="00D3622A">
        <w:rPr>
          <w:rStyle w:val="Kommentarzeichen"/>
        </w:rPr>
        <w:commentReference w:id="996"/>
      </w:r>
      <w:commentRangeEnd w:id="997"/>
      <w:r w:rsidR="00C817CB">
        <w:rPr>
          <w:rStyle w:val="Kommentarzeichen"/>
        </w:rPr>
        <w:commentReference w:id="997"/>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D29C417" w:rsidR="00145552" w:rsidRPr="00E81B1B" w:rsidRDefault="00145552" w:rsidP="00145552">
            <w:pPr>
              <w:pStyle w:val="Beschriftung"/>
            </w:pPr>
            <w:bookmarkStart w:id="998" w:name="_Ref82367860"/>
            <w:bookmarkStart w:id="999" w:name="_Toc96874703"/>
            <w:r w:rsidRPr="00E81B1B">
              <w:t xml:space="preserve">Abbildung </w:t>
            </w:r>
            <w:r>
              <w:fldChar w:fldCharType="begin"/>
            </w:r>
            <w:r>
              <w:instrText>SEQ Abbildung \* ARABIC</w:instrText>
            </w:r>
            <w:r>
              <w:fldChar w:fldCharType="separate"/>
            </w:r>
            <w:r w:rsidR="0004660C">
              <w:rPr>
                <w:noProof/>
              </w:rPr>
              <w:t>73</w:t>
            </w:r>
            <w:r>
              <w:fldChar w:fldCharType="end"/>
            </w:r>
            <w:bookmarkEnd w:id="998"/>
            <w:r w:rsidRPr="00E81B1B">
              <w:t xml:space="preserve"> Bruchlasten der Auflagerversuche</w:t>
            </w:r>
            <w:bookmarkEnd w:id="999"/>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39543DD4" w:rsidR="00145552" w:rsidRPr="00E81B1B" w:rsidRDefault="00145552" w:rsidP="00145552">
            <w:pPr>
              <w:pStyle w:val="Beschriftung"/>
              <w:rPr>
                <w:rFonts w:ascii="ArevSans-Roman" w:hAnsi="ArevSans-Roman" w:cs="ArevSans-Roman"/>
                <w:szCs w:val="20"/>
              </w:rPr>
            </w:pPr>
            <w:bookmarkStart w:id="1000" w:name="_Ref80096412"/>
            <w:bookmarkStart w:id="1001" w:name="_Ref80096407"/>
            <w:bookmarkStart w:id="1002" w:name="_Toc96874704"/>
            <w:r w:rsidRPr="00E81B1B">
              <w:t xml:space="preserve">Abbildung </w:t>
            </w:r>
            <w:r>
              <w:fldChar w:fldCharType="begin"/>
            </w:r>
            <w:r>
              <w:instrText>SEQ Abbildung \* ARABIC</w:instrText>
            </w:r>
            <w:r>
              <w:fldChar w:fldCharType="separate"/>
            </w:r>
            <w:r w:rsidR="0004660C">
              <w:rPr>
                <w:noProof/>
              </w:rPr>
              <w:t>74</w:t>
            </w:r>
            <w:r>
              <w:fldChar w:fldCharType="end"/>
            </w:r>
            <w:bookmarkEnd w:id="1000"/>
            <w:r w:rsidRPr="00E81B1B">
              <w:t xml:space="preserve"> Last-Verformungs-Diagramm der Auflagersuche</w:t>
            </w:r>
            <w:bookmarkEnd w:id="1001"/>
            <w:bookmarkEnd w:id="1002"/>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03"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72585562" w:rsidR="00BE6BD7" w:rsidRDefault="00145552" w:rsidP="00BE6BD7">
      <w:pPr>
        <w:pStyle w:val="Beschriftung"/>
        <w:spacing w:after="240"/>
      </w:pPr>
      <w:bookmarkStart w:id="1004" w:name="_Ref82373008"/>
      <w:bookmarkStart w:id="1005" w:name="_Toc96874705"/>
      <w:r w:rsidRPr="00E81B1B">
        <w:t xml:space="preserve">Abbildung </w:t>
      </w:r>
      <w:r>
        <w:fldChar w:fldCharType="begin"/>
      </w:r>
      <w:r>
        <w:instrText>SEQ Abbildung \* ARABIC</w:instrText>
      </w:r>
      <w:r>
        <w:fldChar w:fldCharType="separate"/>
      </w:r>
      <w:r w:rsidR="0004660C">
        <w:rPr>
          <w:noProof/>
        </w:rPr>
        <w:t>75</w:t>
      </w:r>
      <w:r>
        <w:fldChar w:fldCharType="end"/>
      </w:r>
      <w:bookmarkEnd w:id="1003"/>
      <w:bookmarkEnd w:id="1004"/>
      <w:r w:rsidRPr="00E81B1B">
        <w:t xml:space="preserve"> Vergleich der horizontalen und vertikalen Differentialverschiebungen zwischen Holz und Beton an den abgesetz</w:t>
      </w:r>
      <w:r w:rsidR="00B1093F" w:rsidRPr="00E81B1B">
        <w:t>t</w:t>
      </w:r>
      <w:r w:rsidRPr="00E81B1B">
        <w:t>en Auflagern</w:t>
      </w:r>
      <w:bookmarkEnd w:id="1005"/>
      <w:r w:rsidR="00BE6BD7" w:rsidRPr="00BE6BD7">
        <w:t xml:space="preserve"> </w:t>
      </w:r>
    </w:p>
    <w:p w14:paraId="27817147" w14:textId="0B95EC45" w:rsidR="00626605" w:rsidRDefault="00BE6BD7" w:rsidP="00145552">
      <w:pPr>
        <w:pStyle w:val="Beschriftung"/>
      </w:pPr>
      <w:bookmarkStart w:id="1006"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21</w:t>
      </w:r>
      <w:r w:rsidR="002C49CE">
        <w:rPr>
          <w:noProof/>
        </w:rPr>
        <w:fldChar w:fldCharType="end"/>
      </w:r>
      <w:r>
        <w:t xml:space="preserve"> Bruchlasten der Versuche zu abgesetzten Auflagern</w:t>
      </w:r>
      <w:bookmarkEnd w:id="1006"/>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07" w:name="_Toc92091763"/>
      <w:bookmarkStart w:id="1008" w:name="_Toc92092205"/>
      <w:bookmarkStart w:id="1009" w:name="_Toc92092317"/>
      <w:bookmarkStart w:id="1010" w:name="_Toc96874601"/>
      <w:r>
        <w:t>Fazit und Ausblick</w:t>
      </w:r>
      <w:bookmarkEnd w:id="1007"/>
      <w:bookmarkEnd w:id="1008"/>
      <w:bookmarkEnd w:id="1009"/>
      <w:bookmarkEnd w:id="1010"/>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1011" w:name="_Ref97986037"/>
      <w:bookmarkStart w:id="1012" w:name="_Ref94450905"/>
      <w:bookmarkStart w:id="1013" w:name="_Toc96874602"/>
      <w:bookmarkStart w:id="1014" w:name="_Toc92091764"/>
      <w:bookmarkStart w:id="1015" w:name="_Toc92092206"/>
      <w:bookmarkStart w:id="1016" w:name="_Toc92092318"/>
      <w:r>
        <w:t>Deckenscheiben</w:t>
      </w:r>
      <w:bookmarkEnd w:id="1011"/>
    </w:p>
    <w:p w14:paraId="1CAE8276" w14:textId="0ABCFFA2" w:rsidR="00F91F24" w:rsidRPr="00F91F24" w:rsidRDefault="00F91F24" w:rsidP="00F91F24">
      <w:pPr>
        <w:rPr>
          <w:b/>
        </w:rPr>
      </w:pPr>
      <w:bookmarkStart w:id="1017"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1"/>
                    <a:stretch>
                      <a:fillRect/>
                    </a:stretch>
                  </pic:blipFill>
                  <pic:spPr>
                    <a:xfrm>
                      <a:off x="0" y="0"/>
                      <a:ext cx="5006303" cy="2823290"/>
                    </a:xfrm>
                    <a:prstGeom prst="rect">
                      <a:avLst/>
                    </a:prstGeom>
                  </pic:spPr>
                </pic:pic>
              </a:graphicData>
            </a:graphic>
          </wp:inline>
        </w:drawing>
      </w:r>
    </w:p>
    <w:p w14:paraId="5AB5C721" w14:textId="6A51E17A" w:rsidR="00F91F24" w:rsidRPr="00F91F24" w:rsidRDefault="00F91F24" w:rsidP="00F91F24">
      <w:pPr>
        <w:pStyle w:val="Beschriftung"/>
      </w:pPr>
      <w:bookmarkStart w:id="1018"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76</w:t>
      </w:r>
      <w:r w:rsidR="006067B2">
        <w:rPr>
          <w:noProof/>
        </w:rPr>
        <w:fldChar w:fldCharType="end"/>
      </w:r>
      <w:bookmarkEnd w:id="1018"/>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2"/>
                    <a:stretch>
                      <a:fillRect/>
                    </a:stretch>
                  </pic:blipFill>
                  <pic:spPr>
                    <a:xfrm>
                      <a:off x="0" y="0"/>
                      <a:ext cx="4809824" cy="3201423"/>
                    </a:xfrm>
                    <a:prstGeom prst="rect">
                      <a:avLst/>
                    </a:prstGeom>
                  </pic:spPr>
                </pic:pic>
              </a:graphicData>
            </a:graphic>
          </wp:inline>
        </w:drawing>
      </w:r>
    </w:p>
    <w:p w14:paraId="7F1DFE7F" w14:textId="28459693" w:rsidR="00F91F24" w:rsidRPr="00F91F24" w:rsidRDefault="00F91F24" w:rsidP="00F91F24">
      <w:pPr>
        <w:pStyle w:val="Beschriftung"/>
      </w:pPr>
      <w:bookmarkStart w:id="1019"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77</w:t>
      </w:r>
      <w:r w:rsidR="006067B2">
        <w:rPr>
          <w:noProof/>
        </w:rPr>
        <w:fldChar w:fldCharType="end"/>
      </w:r>
      <w:bookmarkEnd w:id="1019"/>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1020"/>
      <w:commentRangeStart w:id="1021"/>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1020"/>
      <w:r w:rsidRPr="00F91F24">
        <w:commentReference w:id="1020"/>
      </w:r>
      <w:commentRangeEnd w:id="1021"/>
      <w:r w:rsidRPr="00F91F24">
        <w:t>U</w:t>
      </w:r>
      <w:r w:rsidRPr="00F91F24">
        <w:commentReference w:id="1021"/>
      </w:r>
      <w:r w:rsidRPr="00F91F24">
        <w:t xml:space="preserve">m unbewehrte Fugen auszubilden, sind diese „rau“ auszuführen. Der Nachweis ist nach DIN EN 1992-1-1:2011-01 und </w:t>
      </w:r>
      <w:commentRangeStart w:id="1022"/>
      <w:r w:rsidRPr="00F91F24">
        <w:t xml:space="preserve">DIN EN 1992-1-1/NA 6.2.2 </w:t>
      </w:r>
      <w:commentRangeEnd w:id="1022"/>
      <w:r w:rsidRPr="00F91F24">
        <w:commentReference w:id="1022"/>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1023" w:name="_Ref97980373"/>
            <w:r w:rsidRPr="00E81B1B">
              <w:t xml:space="preserve">Gl. </w:t>
            </w:r>
            <w:r>
              <w:fldChar w:fldCharType="begin"/>
            </w:r>
            <w:r>
              <w:instrText>SEQ Formel \* ARABIC</w:instrText>
            </w:r>
            <w:r>
              <w:fldChar w:fldCharType="separate"/>
            </w:r>
            <w:r w:rsidR="00465B9C">
              <w:rPr>
                <w:noProof/>
              </w:rPr>
              <w:t>21</w:t>
            </w:r>
            <w:r>
              <w:fldChar w:fldCharType="end"/>
            </w:r>
            <w:bookmarkEnd w:id="1023"/>
          </w:p>
        </w:tc>
      </w:tr>
      <w:tr w:rsidR="00465B9C" w:rsidRPr="00E81B1B" w14:paraId="7B30AECE" w14:textId="77777777" w:rsidTr="0063757D">
        <w:tc>
          <w:tcPr>
            <w:tcW w:w="7650" w:type="dxa"/>
            <w:vAlign w:val="center"/>
          </w:tcPr>
          <w:p w14:paraId="18360A0D" w14:textId="62918A53" w:rsidR="00465B9C" w:rsidRPr="00465B9C" w:rsidRDefault="006067B2"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1024" w:name="_Ref97980375"/>
            <w:r w:rsidRPr="00E81B1B">
              <w:t xml:space="preserve">Gl. </w:t>
            </w:r>
            <w:r>
              <w:fldChar w:fldCharType="begin"/>
            </w:r>
            <w:r>
              <w:instrText>SEQ Formel \* ARABIC</w:instrText>
            </w:r>
            <w:r>
              <w:fldChar w:fldCharType="separate"/>
            </w:r>
            <w:r>
              <w:rPr>
                <w:noProof/>
              </w:rPr>
              <w:t>22</w:t>
            </w:r>
            <w:r>
              <w:fldChar w:fldCharType="end"/>
            </w:r>
            <w:bookmarkEnd w:id="1024"/>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3"/>
                    <a:stretch>
                      <a:fillRect/>
                    </a:stretch>
                  </pic:blipFill>
                  <pic:spPr>
                    <a:xfrm>
                      <a:off x="0" y="0"/>
                      <a:ext cx="4210691" cy="2348145"/>
                    </a:xfrm>
                    <a:prstGeom prst="rect">
                      <a:avLst/>
                    </a:prstGeom>
                  </pic:spPr>
                </pic:pic>
              </a:graphicData>
            </a:graphic>
          </wp:inline>
        </w:drawing>
      </w:r>
    </w:p>
    <w:p w14:paraId="60E4543C" w14:textId="6B5D3AC7" w:rsidR="00F91F24" w:rsidRPr="00F91F24" w:rsidRDefault="00465B9C" w:rsidP="00465B9C">
      <w:pPr>
        <w:pStyle w:val="Beschriftung"/>
        <w:rPr>
          <w:iCs w:val="0"/>
        </w:rPr>
      </w:pPr>
      <w:bookmarkStart w:id="1025"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78</w:t>
      </w:r>
      <w:r w:rsidR="006067B2">
        <w:rPr>
          <w:noProof/>
        </w:rPr>
        <w:fldChar w:fldCharType="end"/>
      </w:r>
      <w:bookmarkEnd w:id="1025"/>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1026"/>
      <w:r w:rsidRPr="00F91F24">
        <w:t xml:space="preserve">Diese werden in den folgenden </w:t>
      </w:r>
      <w:commentRangeEnd w:id="1026"/>
      <w:r w:rsidRPr="00F91F24">
        <w:commentReference w:id="1026"/>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4"/>
                    <a:stretch>
                      <a:fillRect/>
                    </a:stretch>
                  </pic:blipFill>
                  <pic:spPr>
                    <a:xfrm>
                      <a:off x="0" y="0"/>
                      <a:ext cx="4586500" cy="2760497"/>
                    </a:xfrm>
                    <a:prstGeom prst="rect">
                      <a:avLst/>
                    </a:prstGeom>
                  </pic:spPr>
                </pic:pic>
              </a:graphicData>
            </a:graphic>
          </wp:inline>
        </w:drawing>
      </w:r>
    </w:p>
    <w:p w14:paraId="03D6AE83" w14:textId="2FC3814A" w:rsidR="00F91F24" w:rsidRPr="00F91F24" w:rsidRDefault="00AD4632" w:rsidP="00B04D8E">
      <w:pPr>
        <w:pStyle w:val="Beschriftung"/>
        <w:spacing w:after="240"/>
      </w:pPr>
      <w:bookmarkStart w:id="1027"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79</w:t>
      </w:r>
      <w:r w:rsidR="006067B2">
        <w:rPr>
          <w:noProof/>
        </w:rPr>
        <w:fldChar w:fldCharType="end"/>
      </w:r>
      <w:bookmarkEnd w:id="1027"/>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1028" w:name="_Ref92873512"/>
      <w:bookmarkStart w:id="1029" w:name="_Ref92873522"/>
      <w:bookmarkStart w:id="1030" w:name="_Toc93048302"/>
      <w:r w:rsidRPr="00F91F24">
        <w:t>Ortbeton Ringbalken</w:t>
      </w:r>
      <w:bookmarkEnd w:id="1028"/>
      <w:bookmarkEnd w:id="1029"/>
      <w:bookmarkEnd w:id="1030"/>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5"/>
                    <a:stretch>
                      <a:fillRect/>
                    </a:stretch>
                  </pic:blipFill>
                  <pic:spPr>
                    <a:xfrm>
                      <a:off x="0" y="0"/>
                      <a:ext cx="5759450" cy="3756025"/>
                    </a:xfrm>
                    <a:prstGeom prst="rect">
                      <a:avLst/>
                    </a:prstGeom>
                  </pic:spPr>
                </pic:pic>
              </a:graphicData>
            </a:graphic>
          </wp:inline>
        </w:drawing>
      </w:r>
    </w:p>
    <w:p w14:paraId="06F58744" w14:textId="6EF43807" w:rsidR="00B04D8E" w:rsidRPr="00F91F24" w:rsidRDefault="00B04D8E" w:rsidP="00B04D8E">
      <w:pPr>
        <w:pStyle w:val="Beschriftung"/>
        <w:rPr>
          <w:iCs w:val="0"/>
        </w:rPr>
      </w:pPr>
      <w:bookmarkStart w:id="1031"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80</w:t>
      </w:r>
      <w:r w:rsidR="006067B2">
        <w:rPr>
          <w:noProof/>
        </w:rPr>
        <w:fldChar w:fldCharType="end"/>
      </w:r>
      <w:bookmarkEnd w:id="1031"/>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1032" w:name="_Toc93048303"/>
      <w:r w:rsidRPr="00F91F24">
        <w:t>Geschweißte Stahl-Verbindung</w:t>
      </w:r>
      <w:bookmarkEnd w:id="1032"/>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1033"/>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6"/>
                    <a:stretch>
                      <a:fillRect/>
                    </a:stretch>
                  </pic:blipFill>
                  <pic:spPr>
                    <a:xfrm>
                      <a:off x="0" y="0"/>
                      <a:ext cx="5687188" cy="4058157"/>
                    </a:xfrm>
                    <a:prstGeom prst="rect">
                      <a:avLst/>
                    </a:prstGeom>
                  </pic:spPr>
                </pic:pic>
              </a:graphicData>
            </a:graphic>
          </wp:inline>
        </w:drawing>
      </w:r>
      <w:commentRangeEnd w:id="1033"/>
      <w:r w:rsidRPr="00F91F24">
        <w:commentReference w:id="1033"/>
      </w:r>
      <w:r w:rsidRPr="00F91F24">
        <w:t xml:space="preserve"> </w:t>
      </w:r>
      <w:commentRangeStart w:id="1034"/>
      <w:commentRangeEnd w:id="1034"/>
      <w:r w:rsidRPr="00F91F24">
        <w:commentReference w:id="1034"/>
      </w:r>
      <w:commentRangeStart w:id="1035"/>
      <w:commentRangeEnd w:id="1035"/>
      <w:r w:rsidRPr="00F91F24">
        <w:commentReference w:id="1035"/>
      </w:r>
      <w:commentRangeStart w:id="1036"/>
      <w:commentRangeEnd w:id="1036"/>
      <w:r w:rsidRPr="00F91F24">
        <w:commentReference w:id="1036"/>
      </w:r>
    </w:p>
    <w:p w14:paraId="3DB1F5DD" w14:textId="72F9567C" w:rsidR="00B04D8E" w:rsidRPr="00F91F24" w:rsidRDefault="00B04D8E" w:rsidP="00B04D8E">
      <w:pPr>
        <w:pStyle w:val="Beschriftung"/>
      </w:pPr>
      <w:bookmarkStart w:id="1037"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81</w:t>
      </w:r>
      <w:r w:rsidR="006067B2">
        <w:rPr>
          <w:noProof/>
        </w:rPr>
        <w:fldChar w:fldCharType="end"/>
      </w:r>
      <w:bookmarkEnd w:id="1037"/>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1038"/>
      <w:r w:rsidRPr="00F91F24">
        <w:t xml:space="preserve">Durchmesser der Randbewehrung sind auf </w:t>
      </w:r>
      <w:commentRangeStart w:id="1039"/>
      <w:r w:rsidRPr="00F91F24">
        <w:t xml:space="preserve">Ø12 </w:t>
      </w:r>
      <w:commentRangeEnd w:id="1039"/>
      <w:r w:rsidRPr="00F91F24">
        <w:commentReference w:id="1039"/>
      </w:r>
      <w:r w:rsidRPr="00F91F24">
        <w:t xml:space="preserve">zu begrenzen. Die Bewehrungsmenge ist </w:t>
      </w:r>
      <w:commentRangeStart w:id="1040"/>
      <w:r w:rsidRPr="00F91F24">
        <w:t xml:space="preserve">durch die Größe des Stahlblechs und den Platzbedarf der Schweißnähte limitiert. </w:t>
      </w:r>
      <w:commentRangeEnd w:id="1040"/>
      <w:r w:rsidRPr="00F91F24">
        <w:commentReference w:id="1040"/>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1038"/>
      <w:r w:rsidRPr="00F91F24">
        <w:commentReference w:id="1038"/>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1041" w:name="_Toc93048304"/>
      <w:r w:rsidRPr="00F91F24">
        <w:lastRenderedPageBreak/>
        <w:t xml:space="preserve">Bewehrungsverbindung über </w:t>
      </w:r>
      <w:bookmarkEnd w:id="1041"/>
      <w:r w:rsidRPr="00F91F24">
        <w:t>Koppelelemente</w:t>
      </w:r>
    </w:p>
    <w:p w14:paraId="19A1CFAD" w14:textId="4AA47091" w:rsidR="00F91F24" w:rsidRDefault="00F91F24" w:rsidP="00F91F24">
      <w:commentRangeStart w:id="1042"/>
      <w:commentRangeStart w:id="1043"/>
      <w:commentRangeEnd w:id="1042"/>
      <w:r w:rsidRPr="00F91F24">
        <w:commentReference w:id="1042"/>
      </w:r>
      <w:commentRangeEnd w:id="1043"/>
      <w:r w:rsidRPr="00F91F24">
        <w:commentReference w:id="1043"/>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7"/>
                    <a:stretch>
                      <a:fillRect/>
                    </a:stretch>
                  </pic:blipFill>
                  <pic:spPr>
                    <a:xfrm>
                      <a:off x="0" y="0"/>
                      <a:ext cx="5759450" cy="3733165"/>
                    </a:xfrm>
                    <a:prstGeom prst="rect">
                      <a:avLst/>
                    </a:prstGeom>
                  </pic:spPr>
                </pic:pic>
              </a:graphicData>
            </a:graphic>
          </wp:inline>
        </w:drawing>
      </w:r>
    </w:p>
    <w:p w14:paraId="7A6BC93E" w14:textId="494FC33E" w:rsidR="00B04D8E" w:rsidRDefault="00B04D8E" w:rsidP="00B04D8E">
      <w:pPr>
        <w:pStyle w:val="Beschriftung"/>
      </w:pPr>
      <w:bookmarkStart w:id="1044"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82</w:t>
      </w:r>
      <w:r w:rsidR="006067B2">
        <w:rPr>
          <w:noProof/>
        </w:rPr>
        <w:fldChar w:fldCharType="end"/>
      </w:r>
      <w:bookmarkEnd w:id="1044"/>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28C704C7" w:rsidR="00B04D8E" w:rsidRDefault="00A447F0" w:rsidP="00A447F0">
            <w:pPr>
              <w:pStyle w:val="Beschriftung"/>
            </w:pPr>
            <w:bookmarkStart w:id="1045"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83</w:t>
            </w:r>
            <w:r w:rsidR="006067B2">
              <w:rPr>
                <w:noProof/>
              </w:rPr>
              <w:fldChar w:fldCharType="end"/>
            </w:r>
            <w:bookmarkEnd w:id="1045"/>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54909722" w:rsidR="00B04D8E" w:rsidRDefault="00A447F0" w:rsidP="00A447F0">
            <w:pPr>
              <w:pStyle w:val="Beschriftung"/>
            </w:pPr>
            <w:bookmarkStart w:id="1046"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04660C">
              <w:rPr>
                <w:noProof/>
              </w:rPr>
              <w:t>84</w:t>
            </w:r>
            <w:r w:rsidR="006067B2">
              <w:rPr>
                <w:noProof/>
              </w:rPr>
              <w:fldChar w:fldCharType="end"/>
            </w:r>
            <w:bookmarkEnd w:id="1046"/>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1047"/>
      <w:r w:rsidRPr="00F91F24">
        <w:t>achteil</w:t>
      </w:r>
      <w:commentRangeEnd w:id="1047"/>
      <w:r w:rsidRPr="00F91F24">
        <w:commentReference w:id="1047"/>
      </w:r>
      <w:r w:rsidRPr="00F91F24">
        <w:t xml:space="preserve"> der Elemente besteht in den recht hohen </w:t>
      </w:r>
      <w:commentRangeStart w:id="1048"/>
      <w:r w:rsidRPr="00F91F24">
        <w:t xml:space="preserve">Kosten für die Verbinder. </w:t>
      </w:r>
      <w:commentRangeEnd w:id="1048"/>
      <w:r w:rsidRPr="00F91F24">
        <w:commentReference w:id="1048"/>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1049"/>
      <w:r w:rsidRPr="00F91F24">
        <w:t xml:space="preserve">BGW-Bügelschloss </w:t>
      </w:r>
      <w:commentRangeEnd w:id="1049"/>
      <w:r w:rsidRPr="00F91F24">
        <w:commentReference w:id="1049"/>
      </w:r>
      <w:r w:rsidRPr="00F91F24">
        <w:t>ist die Randbewehrung auf 4 Ø12 (4,52 cm²) bzw. 2 Ø</w:t>
      </w:r>
      <w:ins w:id="1050" w:author="Carsten Hein" w:date="2022-02-06T17:32:00Z">
        <w:r w:rsidRPr="00F91F24">
          <w:t xml:space="preserve"> </w:t>
        </w:r>
      </w:ins>
      <w:r w:rsidRPr="00F91F24">
        <w:t xml:space="preserve">16 (4,0 cm²) </w:t>
      </w:r>
      <w:commentRangeStart w:id="1051"/>
      <w:r w:rsidRPr="00F91F24">
        <w:t>begrenzt</w:t>
      </w:r>
      <w:commentRangeEnd w:id="1051"/>
      <w:r w:rsidRPr="00F91F24">
        <w:commentReference w:id="1051"/>
      </w:r>
      <w:r w:rsidRPr="00F91F24">
        <w:t xml:space="preserve">. Der </w:t>
      </w:r>
      <w:commentRangeStart w:id="1052"/>
      <w:commentRangeStart w:id="1053"/>
      <w:r w:rsidRPr="00F91F24">
        <w:t xml:space="preserve">HALFEN MBT </w:t>
      </w:r>
      <w:commentRangeEnd w:id="1052"/>
      <w:r w:rsidRPr="00F91F24">
        <w:commentReference w:id="1052"/>
      </w:r>
      <w:commentRangeEnd w:id="1053"/>
      <w:r w:rsidRPr="00F91F24">
        <w:commentReference w:id="1053"/>
      </w:r>
      <w:r w:rsidRPr="00F91F24">
        <w:t>ist für unge</w:t>
      </w:r>
      <w:commentRangeStart w:id="1054"/>
      <w:commentRangeStart w:id="1055"/>
      <w:r w:rsidRPr="00F91F24">
        <w:t xml:space="preserve">rade Stabanzahl geeignet. </w:t>
      </w:r>
      <w:commentRangeEnd w:id="1054"/>
      <w:r w:rsidRPr="00F91F24">
        <w:commentReference w:id="1054"/>
      </w:r>
      <w:commentRangeEnd w:id="1055"/>
      <w:r w:rsidRPr="00F91F24">
        <w:commentReference w:id="1055"/>
      </w:r>
    </w:p>
    <w:p w14:paraId="38772A89" w14:textId="77777777" w:rsidR="00F91F24" w:rsidRPr="00F91F24" w:rsidRDefault="00F91F24" w:rsidP="005134BF">
      <w:pPr>
        <w:pStyle w:val="berschrift2"/>
        <w:numPr>
          <w:ilvl w:val="1"/>
          <w:numId w:val="43"/>
        </w:numPr>
      </w:pPr>
      <w:bookmarkStart w:id="1056" w:name="_Toc93048306"/>
      <w:r w:rsidRPr="00F91F24">
        <w:t>Zusammenfassung</w:t>
      </w:r>
      <w:bookmarkEnd w:id="1056"/>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1057"/>
      <w:r w:rsidRPr="00F91F24">
        <w:t xml:space="preserve"> </w:t>
      </w:r>
      <w:commentRangeEnd w:id="1057"/>
      <w:r w:rsidRPr="00F91F24">
        <w:commentReference w:id="1057"/>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1058"/>
      <w:r w:rsidRPr="00F91F24">
        <w:t xml:space="preserve">teurer </w:t>
      </w:r>
      <w:commentRangeEnd w:id="1058"/>
      <w:r w:rsidRPr="00F91F24">
        <w:commentReference w:id="1058"/>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7A229E6E" w:rsidR="00F91F24" w:rsidRPr="00F91F24" w:rsidRDefault="00A8280C" w:rsidP="00A8280C">
      <w:pPr>
        <w:pStyle w:val="Beschriftung"/>
      </w:pPr>
      <w:bookmarkStart w:id="1059" w:name="_Ref97985147"/>
      <w:bookmarkStart w:id="1060"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304485">
        <w:rPr>
          <w:noProof/>
        </w:rPr>
        <w:t>22</w:t>
      </w:r>
      <w:r w:rsidR="006067B2">
        <w:rPr>
          <w:noProof/>
        </w:rPr>
        <w:fldChar w:fldCharType="end"/>
      </w:r>
      <w:bookmarkEnd w:id="1059"/>
      <w:r>
        <w:t xml:space="preserve"> Bewertung der Kopplungsmethoden</w:t>
      </w:r>
      <w:bookmarkEnd w:id="1060"/>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1017"/>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1061" w:author="Carsten Hein" w:date="2022-01-03T11:44:00Z"/>
          <w:b/>
        </w:rPr>
      </w:pPr>
      <w:ins w:id="1062"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1063" w:name="_Ref99829145"/>
      <w:r>
        <w:t>Schallschutz</w:t>
      </w:r>
      <w:bookmarkEnd w:id="1012"/>
      <w:bookmarkEnd w:id="1013"/>
      <w:bookmarkEnd w:id="1063"/>
    </w:p>
    <w:p w14:paraId="495A7211" w14:textId="15C7BE0D" w:rsidR="0075290C" w:rsidRPr="00E81B1B" w:rsidRDefault="0075290C" w:rsidP="007B714A">
      <w:commentRangeStart w:id="1064"/>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65" w:name="_Toc96874603"/>
      <w:r>
        <w:t>Untersuchte Varianten</w:t>
      </w:r>
      <w:commentRangeEnd w:id="1064"/>
      <w:r w:rsidR="00066E5D">
        <w:rPr>
          <w:rStyle w:val="Kommentarzeichen"/>
          <w:rFonts w:ascii="Myriad Pro" w:eastAsiaTheme="minorHAnsi" w:hAnsi="Myriad Pro" w:cstheme="minorBidi"/>
          <w:b w:val="0"/>
        </w:rPr>
        <w:commentReference w:id="1064"/>
      </w:r>
      <w:bookmarkEnd w:id="1065"/>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66"/>
      <w:r>
        <w:t>gekoppelt</w:t>
      </w:r>
      <w:r w:rsidRPr="00E81B1B">
        <w:t xml:space="preserve"> </w:t>
      </w:r>
      <w:commentRangeEnd w:id="1066"/>
      <w:r>
        <w:commentReference w:id="1066"/>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7C498D1" w:rsidR="007B714A" w:rsidRPr="00E81B1B" w:rsidRDefault="007B714A" w:rsidP="007B714A">
      <w:pPr>
        <w:pStyle w:val="Beschriftung"/>
      </w:pPr>
      <w:bookmarkStart w:id="1067" w:name="_Toc96874730"/>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3</w:t>
      </w:r>
      <w:r w:rsidRPr="00E81B1B">
        <w:fldChar w:fldCharType="end"/>
      </w:r>
      <w:r>
        <w:t xml:space="preserve"> </w:t>
      </w:r>
      <w:r w:rsidRPr="00E81B1B">
        <w:t xml:space="preserve"> Schallschutztechnisch untersuchte Deckenvarianten</w:t>
      </w:r>
      <w:bookmarkEnd w:id="1067"/>
    </w:p>
    <w:p w14:paraId="5F7E2DDA" w14:textId="0FF071DB" w:rsidR="007B714A" w:rsidRDefault="007B714A" w:rsidP="007B714A">
      <w:commentRangeStart w:id="1068"/>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68"/>
      <w:r w:rsidR="003D1498">
        <w:rPr>
          <w:rStyle w:val="Kommentarzeichen"/>
        </w:rPr>
        <w:commentReference w:id="1068"/>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69" w:name="_Toc96874604"/>
      <w:commentRangeStart w:id="1070"/>
      <w:r>
        <w:lastRenderedPageBreak/>
        <w:t>Anforderungen</w:t>
      </w:r>
      <w:commentRangeEnd w:id="1070"/>
      <w:r>
        <w:commentReference w:id="1070"/>
      </w:r>
      <w:r>
        <w:t xml:space="preserve"> an den Schallschutz</w:t>
      </w:r>
      <w:bookmarkEnd w:id="1069"/>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2B2D106C" w:rsidR="007B714A" w:rsidRPr="00E81B1B" w:rsidRDefault="007B714A" w:rsidP="007B714A">
      <w:pPr>
        <w:pStyle w:val="Beschriftung"/>
      </w:pPr>
      <w:bookmarkStart w:id="1071" w:name="_Toc96874731"/>
      <w:r w:rsidRPr="00E81B1B">
        <w:t xml:space="preserve">Tabelle </w:t>
      </w:r>
      <w:r w:rsidRPr="00E81B1B">
        <w:fldChar w:fldCharType="begin"/>
      </w:r>
      <w:r w:rsidRPr="00E81B1B">
        <w:instrText>SEQ Tabelle \* ARABIC</w:instrText>
      </w:r>
      <w:r w:rsidRPr="00E81B1B">
        <w:fldChar w:fldCharType="separate"/>
      </w:r>
      <w:r w:rsidR="00304485">
        <w:rPr>
          <w:noProof/>
        </w:rPr>
        <w:t>24</w:t>
      </w:r>
      <w:r w:rsidRPr="00E81B1B">
        <w:fldChar w:fldCharType="end"/>
      </w:r>
      <w:r w:rsidRPr="00E81B1B">
        <w:t xml:space="preserve"> </w:t>
      </w:r>
      <w:r w:rsidRPr="000C52CF">
        <w:t xml:space="preserve">Anforderungen an den Schallschutz nach DIN </w:t>
      </w:r>
      <w:r>
        <w:t xml:space="preserve">EN </w:t>
      </w:r>
      <w:r w:rsidRPr="000C52CF">
        <w:t>4109</w:t>
      </w:r>
      <w:bookmarkEnd w:id="1071"/>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72" w:name="_Toc96874605"/>
      <w:r>
        <w:t>Rechnerische Bewertung</w:t>
      </w:r>
      <w:bookmarkEnd w:id="1072"/>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73"/>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73"/>
      <w:r>
        <w:rPr>
          <w:rStyle w:val="Kommentarzeichen"/>
        </w:rPr>
        <w:commentReference w:id="1073"/>
      </w:r>
    </w:p>
    <w:p w14:paraId="5D328E22" w14:textId="77777777" w:rsidR="007B714A" w:rsidRPr="00E81B1B" w:rsidRDefault="007B714A" w:rsidP="007B714A">
      <w:r w:rsidRPr="00E81B1B">
        <w:t>Zum Nachweis der Anforderungen müssen gemäß</w:t>
      </w:r>
      <w:commentRangeStart w:id="1074"/>
      <w:r w:rsidRPr="00E81B1B">
        <w:t xml:space="preserve"> DIN </w:t>
      </w:r>
      <w:commentRangeEnd w:id="1074"/>
      <w:r w:rsidR="00066E5D">
        <w:rPr>
          <w:rStyle w:val="Kommentarzeichen"/>
        </w:rPr>
        <w:commentReference w:id="1074"/>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6067B2"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6067B2"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75" w:name="_Toc96874606"/>
      <w:commentRangeStart w:id="1076"/>
      <w:r>
        <w:lastRenderedPageBreak/>
        <w:t>Ergebnisse</w:t>
      </w:r>
      <w:commentRangeEnd w:id="1076"/>
      <w:r>
        <w:commentReference w:id="1076"/>
      </w:r>
      <w:bookmarkEnd w:id="1075"/>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7F27AD3E" w:rsidR="007B714A" w:rsidRPr="00E81B1B" w:rsidRDefault="007B714A" w:rsidP="007B714A">
      <w:pPr>
        <w:pStyle w:val="Beschriftung"/>
      </w:pPr>
      <w:bookmarkStart w:id="1077" w:name="_Toc96874732"/>
      <w:r w:rsidRPr="00E81B1B">
        <w:t xml:space="preserve">Tabelle </w:t>
      </w:r>
      <w:r w:rsidRPr="00E81B1B">
        <w:fldChar w:fldCharType="begin"/>
      </w:r>
      <w:r w:rsidRPr="00E81B1B">
        <w:instrText>SEQ Tabelle \* ARABIC</w:instrText>
      </w:r>
      <w:r w:rsidRPr="00E81B1B">
        <w:fldChar w:fldCharType="separate"/>
      </w:r>
      <w:r w:rsidR="00304485">
        <w:rPr>
          <w:noProof/>
        </w:rPr>
        <w:t>25</w:t>
      </w:r>
      <w:r w:rsidRPr="00E81B1B">
        <w:fldChar w:fldCharType="end"/>
      </w:r>
      <w:r w:rsidRPr="00E81B1B">
        <w:t xml:space="preserve"> Berechnungsergebnisse für Deckenaufbau Typ B1</w:t>
      </w:r>
      <w:bookmarkEnd w:id="1077"/>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78"/>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79"/>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79"/>
      <w:r w:rsidRPr="00E81B1B">
        <w:rPr>
          <w:rStyle w:val="Kommentarzeichen"/>
        </w:rPr>
        <w:commentReference w:id="1079"/>
      </w:r>
      <w:r w:rsidRPr="00E81B1B">
        <w:t>Das angestrebte bewertete Bau-Schalldämm-Maß ist bei Deckenplatten</w:t>
      </w:r>
      <w:ins w:id="1080" w:author="Marie" w:date="2022-01-23T15:54:00Z">
        <w:r w:rsidR="00D60FF9">
          <w:t xml:space="preserve">, </w:t>
        </w:r>
        <w:proofErr w:type="spellStart"/>
        <w:r w:rsidR="00D60FF9">
          <w:t>die</w:t>
        </w:r>
      </w:ins>
      <w:del w:id="1081"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82" w:author="Marie" w:date="2022-01-23T15:54:00Z">
        <w:r w:rsidR="00D60FF9">
          <w:t xml:space="preserve">sind, </w:t>
        </w:r>
      </w:ins>
      <w:r w:rsidRPr="00E81B1B">
        <w:t>nicht zu erreichen.</w:t>
      </w:r>
      <w:commentRangeEnd w:id="1078"/>
      <w:r w:rsidR="00D60FF9">
        <w:rPr>
          <w:rStyle w:val="Kommentarzeichen"/>
        </w:rPr>
        <w:commentReference w:id="1078"/>
      </w:r>
    </w:p>
    <w:p w14:paraId="7B07BE9F" w14:textId="5A48A68A" w:rsidR="007B714A" w:rsidRPr="00E81B1B" w:rsidRDefault="007B714A" w:rsidP="007B714A">
      <w:pPr>
        <w:pStyle w:val="Beschriftung"/>
      </w:pPr>
      <w:bookmarkStart w:id="1083" w:name="_Toc96874733"/>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6</w:t>
      </w:r>
      <w:r w:rsidRPr="00E81B1B">
        <w:fldChar w:fldCharType="end"/>
      </w:r>
      <w:r w:rsidRPr="00E81B1B">
        <w:t xml:space="preserve"> Berechnungsergebnisse für Deckenaufbau Typ W1 - ohne Unterdecke</w:t>
      </w:r>
      <w:bookmarkEnd w:id="1083"/>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84"/>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84"/>
            <w:r w:rsidRPr="00E81B1B">
              <w:rPr>
                <w:rStyle w:val="Kommentarzeichen"/>
                <w:rFonts w:ascii="Myriad Pro" w:eastAsiaTheme="minorHAnsi" w:hAnsi="Myriad Pro" w:cstheme="minorBidi"/>
              </w:rPr>
              <w:commentReference w:id="1084"/>
            </w:r>
          </w:p>
        </w:tc>
      </w:tr>
    </w:tbl>
    <w:p w14:paraId="2A12A17A" w14:textId="7A17E9BF" w:rsidR="007B714A" w:rsidRPr="00E81B1B" w:rsidRDefault="007B714A" w:rsidP="007B714A">
      <w:commentRangeStart w:id="1085"/>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85"/>
      <w:r>
        <w:rPr>
          <w:rStyle w:val="Kommentarzeichen"/>
        </w:rPr>
        <w:commentReference w:id="1085"/>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28039449" w:rsidR="007B714A" w:rsidRPr="00E81B1B" w:rsidRDefault="007B714A" w:rsidP="007B714A">
      <w:pPr>
        <w:pStyle w:val="Beschriftung"/>
      </w:pPr>
      <w:bookmarkStart w:id="1086" w:name="_Toc96874734"/>
      <w:r w:rsidRPr="00E81B1B">
        <w:t xml:space="preserve">Tabelle </w:t>
      </w:r>
      <w:r w:rsidRPr="00E81B1B">
        <w:fldChar w:fldCharType="begin"/>
      </w:r>
      <w:r w:rsidRPr="00E81B1B">
        <w:instrText>SEQ Tabelle \* ARABIC</w:instrText>
      </w:r>
      <w:r w:rsidRPr="00E81B1B">
        <w:fldChar w:fldCharType="separate"/>
      </w:r>
      <w:r w:rsidR="00304485">
        <w:rPr>
          <w:noProof/>
        </w:rPr>
        <w:t>27</w:t>
      </w:r>
      <w:r w:rsidRPr="00E81B1B">
        <w:fldChar w:fldCharType="end"/>
      </w:r>
      <w:r w:rsidRPr="00E81B1B">
        <w:t xml:space="preserve"> Berechnungsergebnisse für Deckenaufbau Typ "W2" - ohne Unterdecke</w:t>
      </w:r>
      <w:bookmarkEnd w:id="1086"/>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87"/>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87"/>
      <w:r>
        <w:rPr>
          <w:rStyle w:val="Kommentarzeichen"/>
        </w:rPr>
        <w:commentReference w:id="1087"/>
      </w:r>
    </w:p>
    <w:p w14:paraId="66DCD9A2" w14:textId="05C47D38" w:rsidR="007B714A" w:rsidRPr="00E81B1B" w:rsidRDefault="007B714A" w:rsidP="007B714A">
      <w:pPr>
        <w:spacing w:after="240"/>
      </w:pPr>
      <w:commentRangeStart w:id="1088"/>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88"/>
      <w:r w:rsidR="00D60FF9">
        <w:rPr>
          <w:rStyle w:val="Kommentarzeichen"/>
        </w:rPr>
        <w:commentReference w:id="1088"/>
      </w:r>
    </w:p>
    <w:p w14:paraId="4195F684" w14:textId="04EBA9D5" w:rsidR="007B714A" w:rsidRPr="00E81B1B" w:rsidRDefault="007B714A" w:rsidP="007B714A">
      <w:pPr>
        <w:pStyle w:val="Beschriftung"/>
      </w:pPr>
      <w:bookmarkStart w:id="1089" w:name="_Toc96874735"/>
      <w:commentRangeStart w:id="1090"/>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8</w:t>
      </w:r>
      <w:r w:rsidRPr="00E81B1B">
        <w:fldChar w:fldCharType="end"/>
      </w:r>
      <w:r w:rsidRPr="00E81B1B">
        <w:t xml:space="preserve"> Bodenaufbauten</w:t>
      </w:r>
      <w:commentRangeEnd w:id="1090"/>
      <w:r w:rsidR="00E161C3">
        <w:rPr>
          <w:rStyle w:val="Kommentarzeichen"/>
          <w:iCs w:val="0"/>
        </w:rPr>
        <w:commentReference w:id="1090"/>
      </w:r>
      <w:bookmarkEnd w:id="1089"/>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91" w:name="_Toc96874607"/>
      <w:r>
        <w:t>Unterdecken</w:t>
      </w:r>
      <w:bookmarkEnd w:id="1091"/>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92"/>
      <w:r w:rsidRPr="00E81B1B">
        <w:t xml:space="preserve">mit den aktuell vorliegenden Angaben </w:t>
      </w:r>
      <w:commentRangeEnd w:id="1092"/>
      <w:r>
        <w:rPr>
          <w:rStyle w:val="Kommentarzeichen"/>
        </w:rPr>
        <w:commentReference w:id="1092"/>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93"/>
      <w:r w:rsidRPr="00E81B1B">
        <w:t xml:space="preserve">TGA-Register als Akustikmaßnahme kommen nicht in Frage. Die Holzbalken müssen auf Grund von Brandschutzanforderungen </w:t>
      </w:r>
      <w:commentRangeStart w:id="1094"/>
      <w:commentRangeStart w:id="1095"/>
      <w:r w:rsidRPr="00E81B1B">
        <w:t xml:space="preserve">exponiert </w:t>
      </w:r>
      <w:commentRangeEnd w:id="1094"/>
      <w:r>
        <w:rPr>
          <w:rStyle w:val="Kommentarzeichen"/>
        </w:rPr>
        <w:commentReference w:id="1094"/>
      </w:r>
      <w:commentRangeEnd w:id="1095"/>
      <w:r>
        <w:rPr>
          <w:rStyle w:val="Kommentarzeichen"/>
        </w:rPr>
        <w:commentReference w:id="1095"/>
      </w:r>
      <w:r w:rsidRPr="00E81B1B">
        <w:t>sein. Die TGA</w:t>
      </w:r>
      <w:r w:rsidR="00D60FF9">
        <w:t>-</w:t>
      </w:r>
      <w:r w:rsidRPr="00E81B1B">
        <w:t xml:space="preserve">Register werden mit umlaufender Fuge montiert </w:t>
      </w:r>
      <w:commentRangeStart w:id="1096"/>
      <w:r w:rsidRPr="00E81B1B">
        <w:t>(</w:t>
      </w:r>
      <w:proofErr w:type="spellStart"/>
      <w:r w:rsidRPr="00E81B1B">
        <w:t>Hinterlüftung</w:t>
      </w:r>
      <w:proofErr w:type="spellEnd"/>
      <w:r w:rsidRPr="00E81B1B">
        <w:t xml:space="preserve"> und Brandschutzauflage</w:t>
      </w:r>
      <w:commentRangeEnd w:id="1096"/>
      <w:r w:rsidR="00D60FF9">
        <w:rPr>
          <w:rStyle w:val="Kommentarzeichen"/>
        </w:rPr>
        <w:commentReference w:id="1096"/>
      </w:r>
      <w:r w:rsidRPr="00E81B1B">
        <w:t>). Damit ist ein Ansatz zur akustischen Verbesserung ausgeschlossen</w:t>
      </w:r>
      <w:commentRangeEnd w:id="1093"/>
      <w:r w:rsidR="00D60FF9">
        <w:rPr>
          <w:rStyle w:val="Kommentarzeichen"/>
        </w:rPr>
        <w:commentReference w:id="1093"/>
      </w:r>
      <w:r w:rsidRPr="00E81B1B">
        <w:t>.</w:t>
      </w:r>
    </w:p>
    <w:p w14:paraId="415145D7" w14:textId="0AA9BD8D" w:rsidR="007B714A" w:rsidRPr="00E81B1B" w:rsidRDefault="007B714A" w:rsidP="0061328E">
      <w:pPr>
        <w:pStyle w:val="berschrift2"/>
        <w:numPr>
          <w:ilvl w:val="1"/>
          <w:numId w:val="43"/>
        </w:numPr>
      </w:pPr>
      <w:bookmarkStart w:id="1097" w:name="_Toc96874608"/>
      <w:r>
        <w:t>Konstruktive Hinweise</w:t>
      </w:r>
      <w:bookmarkEnd w:id="1097"/>
    </w:p>
    <w:p w14:paraId="65F1184D" w14:textId="77777777" w:rsidR="007B714A" w:rsidRPr="00E81B1B" w:rsidRDefault="007B714A" w:rsidP="007B714A">
      <w:commentRangeStart w:id="1098"/>
      <w:r w:rsidRPr="00E81B1B">
        <w:t>Die Berechnungen berücksichtigen nur die schalltechnischen Eigenschaften der Trenndecke selbst.</w:t>
      </w:r>
      <w:commentRangeEnd w:id="1098"/>
      <w:r>
        <w:rPr>
          <w:rStyle w:val="Kommentarzeichen"/>
        </w:rPr>
        <w:commentReference w:id="1098"/>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99" w:name="_Toc96874609"/>
      <w:r>
        <w:t>Projektbezogene Prüfung</w:t>
      </w:r>
      <w:bookmarkEnd w:id="1099"/>
    </w:p>
    <w:p w14:paraId="394C9DBE" w14:textId="77777777" w:rsidR="007B714A" w:rsidRPr="00E81B1B" w:rsidRDefault="007B714A" w:rsidP="007B714A">
      <w:commentRangeStart w:id="1100"/>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01"/>
      <w:r w:rsidRPr="00E81B1B">
        <w:t xml:space="preserve">DIN 4109 </w:t>
      </w:r>
      <w:commentRangeEnd w:id="1101"/>
      <w:r w:rsidR="000E0A9F">
        <w:rPr>
          <w:rStyle w:val="Kommentarzeichen"/>
        </w:rPr>
        <w:commentReference w:id="1101"/>
      </w:r>
      <w:r w:rsidRPr="00E81B1B">
        <w:t>kontrolliert werden kann.</w:t>
      </w:r>
      <w:commentRangeEnd w:id="1100"/>
      <w:r>
        <w:rPr>
          <w:rStyle w:val="Kommentarzeichen"/>
        </w:rPr>
        <w:commentReference w:id="1100"/>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02"/>
      <w:r w:rsidRPr="00E81B1B">
        <w:t xml:space="preserve">abgeschlossenes Raumvolumen </w:t>
      </w:r>
      <w:commentRangeEnd w:id="1102"/>
      <w:r>
        <w:rPr>
          <w:rStyle w:val="Kommentarzeichen"/>
        </w:rPr>
        <w:commentReference w:id="1102"/>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03"/>
      <w:r w:rsidRPr="0078259C">
        <w:t xml:space="preserve"> frühzeitig </w:t>
      </w:r>
      <w:commentRangeEnd w:id="1103"/>
      <w:r w:rsidR="00D60FF9">
        <w:rPr>
          <w:rStyle w:val="Kommentarzeichen"/>
        </w:rPr>
        <w:commentReference w:id="1103"/>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04" w:name="_Toc96874610"/>
      <w:commentRangeStart w:id="1105"/>
      <w:r w:rsidRPr="00AE2B4F">
        <w:t>Zusammenfassung</w:t>
      </w:r>
      <w:commentRangeEnd w:id="1105"/>
      <w:r w:rsidR="00D60FF9">
        <w:rPr>
          <w:rStyle w:val="Kommentarzeichen"/>
          <w:rFonts w:ascii="Myriad Pro" w:eastAsiaTheme="minorHAnsi" w:hAnsi="Myriad Pro" w:cstheme="minorBidi"/>
          <w:b w:val="0"/>
        </w:rPr>
        <w:commentReference w:id="1105"/>
      </w:r>
      <w:bookmarkEnd w:id="1104"/>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06" w:author="Marie" w:date="2022-01-23T15:47:00Z">
        <w:r w:rsidRPr="00AE2B4F" w:rsidDel="00D60FF9">
          <w:delText>P</w:delText>
        </w:r>
      </w:del>
      <w:ins w:id="1107" w:author="Marie" w:date="2022-01-23T15:47:00Z">
        <w:r w:rsidR="00D60FF9">
          <w:t>p</w:t>
        </w:r>
      </w:ins>
      <w:r w:rsidRPr="00AE2B4F">
        <w:t>rojekt</w:t>
      </w:r>
      <w:del w:id="1108"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09" w:author="Marie" w:date="2022-01-23T15:42:00Z">
        <w:r w:rsidR="000E0A9F">
          <w:t xml:space="preserve">eine Optimierung der </w:t>
        </w:r>
      </w:ins>
      <w:del w:id="1110" w:author="Marie" w:date="2022-01-23T15:42:00Z">
        <w:r w:rsidRPr="00AE2B4F" w:rsidDel="000E0A9F">
          <w:delText xml:space="preserve">die </w:delText>
        </w:r>
      </w:del>
      <w:r w:rsidRPr="00AE2B4F">
        <w:t xml:space="preserve">Konstruktion </w:t>
      </w:r>
      <w:del w:id="1111" w:author="Marie" w:date="2022-01-23T15:42:00Z">
        <w:r w:rsidRPr="00AE2B4F" w:rsidDel="000E0A9F">
          <w:delText xml:space="preserve">optimieren </w:delText>
        </w:r>
      </w:del>
      <w:r w:rsidRPr="00AE2B4F">
        <w:t>zu</w:t>
      </w:r>
      <w:ins w:id="1112" w:author="Marie" w:date="2022-01-23T15:42:00Z">
        <w:r w:rsidR="000E0A9F">
          <w:t xml:space="preserve"> ermöglichen</w:t>
        </w:r>
      </w:ins>
      <w:del w:id="1113" w:author="Marie" w:date="2022-01-23T15:42:00Z">
        <w:r w:rsidRPr="00AE2B4F" w:rsidDel="000E0A9F">
          <w:delText xml:space="preserve"> können. </w:delText>
        </w:r>
      </w:del>
      <w:ins w:id="1114" w:author="Marie" w:date="2022-01-23T15:42:00Z">
        <w:r w:rsidR="000E0A9F">
          <w:t xml:space="preserve">. </w:t>
        </w:r>
      </w:ins>
      <w:r w:rsidR="0078259C" w:rsidRPr="000E0A9F">
        <w:t xml:space="preserve">Durch diese messtechnische Prüfung kann das „Vorhaltemaß“ von 2 dB </w:t>
      </w:r>
      <w:ins w:id="1115" w:author="Marie" w:date="2022-01-23T15:42:00Z">
        <w:r w:rsidR="000E0A9F">
          <w:t>entfallen und s</w:t>
        </w:r>
      </w:ins>
      <w:ins w:id="1116" w:author="Marie" w:date="2022-01-23T15:43:00Z">
        <w:r w:rsidR="000E0A9F">
          <w:t>omit die</w:t>
        </w:r>
      </w:ins>
      <w:del w:id="1117"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18" w:author="Marie" w:date="2022-01-23T15:43:00Z">
        <w:r w:rsidR="000E0A9F">
          <w:t xml:space="preserve"> Betonplatte um</w:t>
        </w:r>
      </w:ins>
      <w:r w:rsidR="0078259C" w:rsidRPr="000E0A9F">
        <w:t xml:space="preserve">. 1,7 cm </w:t>
      </w:r>
      <w:del w:id="1119"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20" w:author="Marie" w:date="2022-01-23T15:43:00Z">
        <w:r w:rsidR="000E0A9F">
          <w:t>a</w:t>
        </w:r>
      </w:ins>
      <w:del w:id="1121" w:author="Marie" w:date="2022-01-23T15:43:00Z">
        <w:r w:rsidR="0078259C" w:rsidRPr="000E0A9F" w:rsidDel="000E0A9F">
          <w:delText>A</w:delText>
        </w:r>
      </w:del>
      <w:r w:rsidR="0078259C" w:rsidRPr="000E0A9F">
        <w:t>kusti</w:t>
      </w:r>
      <w:ins w:id="1122" w:author="Marie" w:date="2022-01-23T15:43:00Z">
        <w:r w:rsidR="000E0A9F">
          <w:t xml:space="preserve">sche </w:t>
        </w:r>
        <w:proofErr w:type="spellStart"/>
        <w:r w:rsidR="000E0A9F">
          <w:t>An</w:t>
        </w:r>
      </w:ins>
      <w:ins w:id="1123" w:author="Marie" w:date="2022-01-23T15:44:00Z">
        <w:r w:rsidR="000E0A9F">
          <w:t>forderunen</w:t>
        </w:r>
      </w:ins>
      <w:proofErr w:type="spellEnd"/>
      <w:del w:id="1124" w:author="Marie" w:date="2022-01-23T15:43:00Z">
        <w:r w:rsidR="0078259C" w:rsidRPr="000E0A9F" w:rsidDel="000E0A9F">
          <w:delText>k</w:delText>
        </w:r>
      </w:del>
      <w:r w:rsidR="0078259C" w:rsidRPr="000E0A9F">
        <w:t xml:space="preserve"> den maßgebenden Einfluss auf die Konstruktionshöhe der Betonplatte ha</w:t>
      </w:r>
      <w:ins w:id="1125" w:author="Marie" w:date="2022-01-23T15:44:00Z">
        <w:r w:rsidR="000E0A9F">
          <w:t>ben</w:t>
        </w:r>
      </w:ins>
      <w:del w:id="1126" w:author="Marie" w:date="2022-01-23T15:44:00Z">
        <w:r w:rsidR="0078259C" w:rsidRPr="000E0A9F" w:rsidDel="000E0A9F">
          <w:delText>t –</w:delText>
        </w:r>
      </w:del>
      <w:r w:rsidR="0078259C" w:rsidRPr="000E0A9F">
        <w:t xml:space="preserve"> </w:t>
      </w:r>
      <w:del w:id="1127" w:author="Marie" w:date="2022-01-23T15:44:00Z">
        <w:r w:rsidR="0078259C" w:rsidRPr="000E0A9F" w:rsidDel="000E0A9F">
          <w:delText>d</w:delText>
        </w:r>
      </w:del>
      <w:ins w:id="1128" w:author="Marie" w:date="2022-01-23T15:44:00Z">
        <w:r w:rsidR="000E0A9F">
          <w:t xml:space="preserve"> D</w:t>
        </w:r>
      </w:ins>
      <w:r w:rsidR="0078259C" w:rsidRPr="000E0A9F">
        <w:t>ie Anforderungen aus Brandschutz und Statik</w:t>
      </w:r>
      <w:ins w:id="1129" w:author="Marie" w:date="2022-01-23T15:44:00Z">
        <w:r w:rsidR="000E0A9F">
          <w:t xml:space="preserve"> </w:t>
        </w:r>
      </w:ins>
      <w:ins w:id="1130" w:author="Marie" w:date="2022-01-23T15:45:00Z">
        <w:r w:rsidR="00D60FF9">
          <w:t>führen zu geringeren Plattenstärken.</w:t>
        </w:r>
      </w:ins>
      <w:del w:id="1131"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32" w:author="Marie" w:date="2022-01-23T15:45:00Z">
        <w:r w:rsidR="00D60FF9">
          <w:t xml:space="preserve"> </w:t>
        </w:r>
      </w:ins>
      <w:ins w:id="1133" w:author="Marie" w:date="2022-01-23T15:46:00Z">
        <w:r w:rsidR="00D60FF9">
          <w:t>projektbezogene Prüfung</w:t>
        </w:r>
      </w:ins>
      <w:del w:id="1134"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35"/>
      <w:r w:rsidRPr="00E81B1B">
        <w:br w:type="page"/>
      </w:r>
      <w:commentRangeEnd w:id="1135"/>
      <w:r w:rsidR="00066E5D">
        <w:rPr>
          <w:rStyle w:val="Kommentarzeichen"/>
        </w:rPr>
        <w:commentReference w:id="1135"/>
      </w:r>
    </w:p>
    <w:p w14:paraId="21AFE024" w14:textId="6AE991C9" w:rsidR="0061328E" w:rsidRDefault="0061328E" w:rsidP="000D73A7">
      <w:pPr>
        <w:pStyle w:val="berschrift1"/>
        <w:numPr>
          <w:ilvl w:val="0"/>
          <w:numId w:val="43"/>
        </w:numPr>
      </w:pPr>
      <w:bookmarkStart w:id="1136" w:name="_Ref94450908"/>
      <w:bookmarkStart w:id="1137" w:name="_Toc96874611"/>
      <w:commentRangeStart w:id="1138"/>
      <w:r>
        <w:lastRenderedPageBreak/>
        <w:t>Multifunktionales Heiz-/Kühldeckenelement</w:t>
      </w:r>
      <w:commentRangeEnd w:id="1138"/>
      <w:r w:rsidR="002E08D5">
        <w:rPr>
          <w:rStyle w:val="Kommentarzeichen"/>
          <w:rFonts w:ascii="Myriad Pro" w:eastAsiaTheme="minorHAnsi" w:hAnsi="Myriad Pro" w:cstheme="minorBidi"/>
          <w:b w:val="0"/>
          <w:color w:val="auto"/>
        </w:rPr>
        <w:commentReference w:id="1138"/>
      </w:r>
      <w:bookmarkEnd w:id="1136"/>
      <w:bookmarkEnd w:id="1137"/>
    </w:p>
    <w:p w14:paraId="1D8AB393" w14:textId="77777777" w:rsidR="0061328E" w:rsidRPr="0061328E" w:rsidRDefault="0061328E" w:rsidP="0061328E">
      <w:commentRangeStart w:id="1139"/>
      <w:commentRangeEnd w:id="1139"/>
      <w:r>
        <w:rPr>
          <w:rStyle w:val="Kommentarzeichen"/>
        </w:rPr>
        <w:commentReference w:id="1139"/>
      </w:r>
    </w:p>
    <w:p w14:paraId="02CE0362" w14:textId="7D41DE50" w:rsidR="007B714A" w:rsidRPr="00E81B1B" w:rsidRDefault="0061328E" w:rsidP="0061328E">
      <w:pPr>
        <w:pStyle w:val="berschrift2"/>
        <w:numPr>
          <w:ilvl w:val="1"/>
          <w:numId w:val="43"/>
        </w:numPr>
      </w:pPr>
      <w:bookmarkStart w:id="1140" w:name="_Toc96874612"/>
      <w:r>
        <w:t>A</w:t>
      </w:r>
      <w:r w:rsidR="007B714A">
        <w:t xml:space="preserve">nnahmen zur </w:t>
      </w:r>
      <w:commentRangeStart w:id="1141"/>
      <w:r w:rsidR="007B714A">
        <w:t>Planung/Untersuchung</w:t>
      </w:r>
      <w:commentRangeEnd w:id="1141"/>
      <w:r w:rsidR="002E08D5">
        <w:rPr>
          <w:rStyle w:val="Kommentarzeichen"/>
          <w:rFonts w:ascii="Myriad Pro" w:eastAsiaTheme="minorHAnsi" w:hAnsi="Myriad Pro" w:cstheme="minorBidi"/>
          <w:b w:val="0"/>
        </w:rPr>
        <w:commentReference w:id="1141"/>
      </w:r>
      <w:bookmarkEnd w:id="1140"/>
    </w:p>
    <w:p w14:paraId="643AD692" w14:textId="77777777" w:rsidR="00E161C3" w:rsidRPr="00E161C3" w:rsidRDefault="00E161C3" w:rsidP="00E161C3">
      <w:r w:rsidRPr="00E161C3">
        <w:t xml:space="preserve">Für die Technische Gebäudeausrüstung (TGA) soll eine </w:t>
      </w:r>
      <w:commentRangeStart w:id="1142"/>
      <w:r w:rsidRPr="00E161C3">
        <w:t xml:space="preserve">multifunktionale Decke </w:t>
      </w:r>
      <w:commentRangeEnd w:id="1142"/>
      <w:r w:rsidR="00164D08">
        <w:rPr>
          <w:rStyle w:val="Kommentarzeichen"/>
        </w:rPr>
        <w:commentReference w:id="1142"/>
      </w:r>
      <w:r w:rsidRPr="00E161C3">
        <w:t xml:space="preserve">entwickelt werden. Diese </w:t>
      </w:r>
      <w:commentRangeStart w:id="1143"/>
      <w:r w:rsidRPr="00E161C3">
        <w:t>Deckenelement</w:t>
      </w:r>
      <w:commentRangeEnd w:id="1143"/>
      <w:r w:rsidR="00164D08">
        <w:rPr>
          <w:rStyle w:val="Kommentarzeichen"/>
        </w:rPr>
        <w:commentReference w:id="1143"/>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44" w:author="Marie" w:date="2022-01-23T14:36:00Z">
        <w:r w:rsidRPr="00E161C3" w:rsidDel="00164D08">
          <w:delText>, falls erforderlich</w:delText>
        </w:r>
      </w:del>
      <w:ins w:id="1145"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46" w:author="Marie" w:date="2022-01-23T14:37:00Z">
        <w:r w:rsidRPr="00E161C3" w:rsidDel="00164D08">
          <w:delText xml:space="preserve">, </w:delText>
        </w:r>
      </w:del>
      <w:del w:id="1147" w:author="Marie" w:date="2022-01-23T14:36:00Z">
        <w:r w:rsidRPr="00E161C3" w:rsidDel="00164D08">
          <w:delText>soweit erforderlich</w:delText>
        </w:r>
      </w:del>
      <w:ins w:id="1148"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49" w:author="Marie" w:date="2022-01-23T15:06:00Z">
        <w:r>
          <w:t>Verbesserung der Raumak</w:t>
        </w:r>
      </w:ins>
      <w:ins w:id="1150" w:author="Marie" w:date="2022-01-23T15:07:00Z">
        <w:r>
          <w:t>ustik (optional)</w:t>
        </w:r>
      </w:ins>
    </w:p>
    <w:p w14:paraId="7C05848D" w14:textId="197EFCF3" w:rsidR="00E161C3" w:rsidRPr="00E161C3" w:rsidRDefault="00E161C3" w:rsidP="00E161C3">
      <w:commentRangeStart w:id="1151"/>
      <w:r w:rsidRPr="00E161C3">
        <w:t xml:space="preserve">Diese </w:t>
      </w:r>
      <w:commentRangeStart w:id="1152"/>
      <w:r w:rsidRPr="00E161C3">
        <w:t>Deckenelemente</w:t>
      </w:r>
      <w:commentRangeEnd w:id="1152"/>
      <w:r w:rsidR="00164D08">
        <w:rPr>
          <w:rStyle w:val="Kommentarzeichen"/>
        </w:rPr>
        <w:commentReference w:id="1152"/>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53"/>
      <w:r w:rsidRPr="00E161C3">
        <w:t xml:space="preserve">etc. nötig, im Prinzip </w:t>
      </w:r>
      <w:commentRangeEnd w:id="1153"/>
      <w:r w:rsidR="004D5CB3">
        <w:rPr>
          <w:rStyle w:val="Kommentarzeichen"/>
        </w:rPr>
        <w:commentReference w:id="1153"/>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54"/>
      <w:r w:rsidRPr="00E161C3">
        <w:t xml:space="preserve">Statik der untersuchten Konstruktion </w:t>
      </w:r>
      <w:commentRangeEnd w:id="1154"/>
      <w:r w:rsidRPr="00E161C3">
        <w:rPr>
          <w:rStyle w:val="Kommentarzeichen"/>
        </w:rPr>
        <w:commentReference w:id="1154"/>
      </w:r>
      <w:r w:rsidRPr="00E161C3">
        <w:t xml:space="preserve">kann ein einzelnes </w:t>
      </w:r>
      <w:commentRangeStart w:id="1155"/>
      <w:r w:rsidRPr="00E161C3">
        <w:t xml:space="preserve">Deckenelement </w:t>
      </w:r>
      <w:commentRangeEnd w:id="1155"/>
      <w:r w:rsidR="00164D08">
        <w:rPr>
          <w:rStyle w:val="Kommentarzeichen"/>
        </w:rPr>
        <w:commentReference w:id="1155"/>
      </w:r>
      <w:r w:rsidRPr="00E161C3">
        <w:t xml:space="preserve">betrachtet werden, Kleinversuche liefern Ergebnisse für die Verbindungsmittel. </w:t>
      </w:r>
      <w:commentRangeStart w:id="1156"/>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56"/>
      <w:r w:rsidR="004D5CB3">
        <w:rPr>
          <w:rStyle w:val="Kommentarzeichen"/>
        </w:rPr>
        <w:commentReference w:id="1156"/>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51"/>
      <w:r w:rsidR="00164D08">
        <w:rPr>
          <w:rStyle w:val="Kommentarzeichen"/>
        </w:rPr>
        <w:commentReference w:id="1151"/>
      </w:r>
    </w:p>
    <w:p w14:paraId="7105640B" w14:textId="77777777" w:rsidR="00E161C3" w:rsidRDefault="00E161C3" w:rsidP="007B714A"/>
    <w:p w14:paraId="0C9DEF1A" w14:textId="376D23DB" w:rsidR="007B714A" w:rsidRPr="00E81B1B" w:rsidRDefault="007B714A" w:rsidP="007B714A">
      <w:commentRangeStart w:id="1157"/>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2"/>
                    <a:stretch>
                      <a:fillRect/>
                    </a:stretch>
                  </pic:blipFill>
                  <pic:spPr>
                    <a:xfrm>
                      <a:off x="0" y="0"/>
                      <a:ext cx="4071878" cy="5556519"/>
                    </a:xfrm>
                    <a:prstGeom prst="rect">
                      <a:avLst/>
                    </a:prstGeom>
                  </pic:spPr>
                </pic:pic>
              </a:graphicData>
            </a:graphic>
          </wp:inline>
        </w:drawing>
      </w:r>
      <w:commentRangeEnd w:id="1157"/>
      <w:r w:rsidR="00164D08">
        <w:rPr>
          <w:rStyle w:val="Kommentarzeichen"/>
        </w:rPr>
        <w:commentReference w:id="1157"/>
      </w:r>
    </w:p>
    <w:p w14:paraId="21EA5FDC" w14:textId="3FC55E27" w:rsidR="007B714A" w:rsidRPr="00E81B1B" w:rsidRDefault="007B714A" w:rsidP="007B714A">
      <w:pPr>
        <w:pStyle w:val="Beschriftung"/>
      </w:pPr>
      <w:bookmarkStart w:id="1158" w:name="_Toc96874706"/>
      <w:r w:rsidRPr="00E81B1B">
        <w:t xml:space="preserve">Abbildung </w:t>
      </w:r>
      <w:commentRangeStart w:id="1159"/>
      <w:r>
        <w:fldChar w:fldCharType="begin"/>
      </w:r>
      <w:r>
        <w:instrText>SEQ Abbildung \* ARABIC</w:instrText>
      </w:r>
      <w:r>
        <w:fldChar w:fldCharType="separate"/>
      </w:r>
      <w:r w:rsidR="0004660C">
        <w:rPr>
          <w:noProof/>
        </w:rPr>
        <w:t>85</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59"/>
      <w:r w:rsidR="00164D08">
        <w:rPr>
          <w:rStyle w:val="Kommentarzeichen"/>
          <w:iCs w:val="0"/>
        </w:rPr>
        <w:commentReference w:id="1159"/>
      </w:r>
      <w:bookmarkEnd w:id="1158"/>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60"/>
      <w:r w:rsidRPr="002E08D5">
        <w:t xml:space="preserve">3,0 m </w:t>
      </w:r>
      <w:commentRangeEnd w:id="1160"/>
      <w:r w:rsidRPr="002E08D5">
        <w:rPr>
          <w:rStyle w:val="Kommentarzeichen"/>
        </w:rPr>
        <w:commentReference w:id="1160"/>
      </w:r>
      <w:r w:rsidRPr="002E08D5">
        <w:t xml:space="preserve">noch als natürlich belichtet angenommen werden kann. Dabei wird von den Richtwerten gemäß </w:t>
      </w:r>
      <w:commentRangeStart w:id="1161"/>
      <w:r w:rsidRPr="002E08D5">
        <w:t>Arbeitsstättenrichtlinie (ASR) A1.2</w:t>
      </w:r>
      <w:commentRangeEnd w:id="1161"/>
      <w:r w:rsidRPr="002E08D5">
        <w:rPr>
          <w:rStyle w:val="Kommentarzeichen"/>
        </w:rPr>
        <w:commentReference w:id="1161"/>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62"/>
      <w:commentRangeStart w:id="1163"/>
      <w:commentRangeStart w:id="1164"/>
      <w:commentRangeStart w:id="1165"/>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3"/>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62"/>
      <w:r w:rsidRPr="00E81B1B">
        <w:rPr>
          <w:rStyle w:val="Kommentarzeichen"/>
        </w:rPr>
        <w:commentReference w:id="1162"/>
      </w:r>
      <w:commentRangeEnd w:id="1163"/>
      <w:r w:rsidRPr="00E81B1B">
        <w:rPr>
          <w:rStyle w:val="Kommentarzeichen"/>
        </w:rPr>
        <w:commentReference w:id="1163"/>
      </w:r>
      <w:commentRangeEnd w:id="1164"/>
      <w:r>
        <w:rPr>
          <w:rStyle w:val="Kommentarzeichen"/>
        </w:rPr>
        <w:commentReference w:id="1164"/>
      </w:r>
      <w:commentRangeEnd w:id="1165"/>
      <w:r w:rsidR="002E08D5">
        <w:rPr>
          <w:rStyle w:val="Kommentarzeichen"/>
        </w:rPr>
        <w:commentReference w:id="1165"/>
      </w:r>
    </w:p>
    <w:p w14:paraId="14974691" w14:textId="664A4793" w:rsidR="007B714A" w:rsidRPr="00E81B1B" w:rsidRDefault="007B714A" w:rsidP="007B714A">
      <w:pPr>
        <w:pStyle w:val="Beschriftung"/>
      </w:pPr>
      <w:bookmarkStart w:id="1166" w:name="_Toc96874707"/>
      <w:r w:rsidRPr="00E81B1B">
        <w:t xml:space="preserve">Abbildung </w:t>
      </w:r>
      <w:r>
        <w:fldChar w:fldCharType="begin"/>
      </w:r>
      <w:r>
        <w:instrText>SEQ Abbildung \* ARABIC</w:instrText>
      </w:r>
      <w:r>
        <w:fldChar w:fldCharType="separate"/>
      </w:r>
      <w:r w:rsidR="0004660C">
        <w:rPr>
          <w:noProof/>
        </w:rPr>
        <w:t>86</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66"/>
    </w:p>
    <w:p w14:paraId="0A7AEBF7" w14:textId="7326E55D" w:rsidR="007B714A" w:rsidRPr="00E81B1B" w:rsidRDefault="007B714A" w:rsidP="007B714A">
      <w:commentRangeStart w:id="1167"/>
      <w:r w:rsidRPr="00E81B1B">
        <w:t>Die lichte Höhe im Büro wird mit 3,0</w:t>
      </w:r>
      <w:r>
        <w:t xml:space="preserve"> </w:t>
      </w:r>
      <w:r w:rsidRPr="00E81B1B">
        <w:t>m angenommen</w:t>
      </w:r>
      <w:commentRangeEnd w:id="1167"/>
      <w:r w:rsidR="002E08D5">
        <w:rPr>
          <w:rStyle w:val="Kommentarzeichen"/>
        </w:rPr>
        <w:commentReference w:id="1167"/>
      </w:r>
      <w:r w:rsidRPr="00E81B1B">
        <w:t xml:space="preserve">, um Raumgrößen &gt; 100 m² nach ASR1.2 realisieren zu können. Die weiteren Parameter werden über die für Büroarbeitsplätze </w:t>
      </w:r>
      <w:commentRangeStart w:id="1168"/>
      <w:r w:rsidRPr="00E81B1B">
        <w:t xml:space="preserve">üblichen Lasten </w:t>
      </w:r>
      <w:commentRangeEnd w:id="1168"/>
      <w:r w:rsidR="002E08D5">
        <w:rPr>
          <w:rStyle w:val="Kommentarzeichen"/>
        </w:rPr>
        <w:commentReference w:id="1168"/>
      </w:r>
      <w:r w:rsidRPr="00E81B1B">
        <w:t xml:space="preserve">hergeleitet. Die äußeren Lasten sind sehr stark von der </w:t>
      </w:r>
      <w:r w:rsidR="00E161C3">
        <w:t>Qualität</w:t>
      </w:r>
      <w:commentRangeStart w:id="1169"/>
      <w:r w:rsidRPr="00E81B1B">
        <w:t xml:space="preserve"> der Fassade </w:t>
      </w:r>
      <w:commentRangeEnd w:id="1169"/>
      <w:r>
        <w:rPr>
          <w:rStyle w:val="Kommentarzeichen"/>
        </w:rPr>
        <w:commentReference w:id="1169"/>
      </w:r>
      <w:r w:rsidRPr="00E81B1B">
        <w:t xml:space="preserve">abhängig und </w:t>
      </w:r>
      <w:commentRangeStart w:id="1170"/>
      <w:r w:rsidRPr="00E81B1B">
        <w:t>können nicht abgeschätzt werden.</w:t>
      </w:r>
      <w:commentRangeEnd w:id="1170"/>
      <w:r w:rsidR="002E08D5">
        <w:rPr>
          <w:rStyle w:val="Kommentarzeichen"/>
        </w:rPr>
        <w:commentReference w:id="1170"/>
      </w:r>
    </w:p>
    <w:p w14:paraId="28BB1A8E" w14:textId="77777777" w:rsidR="007B714A" w:rsidRPr="00E81B1B" w:rsidRDefault="007B714A" w:rsidP="007B714A">
      <w:pPr>
        <w:rPr>
          <w:b/>
        </w:rPr>
      </w:pPr>
      <w:commentRangeStart w:id="1171"/>
      <w:r w:rsidRPr="00E81B1B">
        <w:rPr>
          <w:b/>
        </w:rPr>
        <w:t xml:space="preserve">TGA-Register </w:t>
      </w:r>
      <w:commentRangeEnd w:id="1171"/>
      <w:r w:rsidR="002E08D5">
        <w:rPr>
          <w:rStyle w:val="Kommentarzeichen"/>
        </w:rPr>
        <w:commentReference w:id="1171"/>
      </w:r>
      <w:commentRangeStart w:id="1172"/>
      <w:r w:rsidRPr="00E81B1B">
        <w:rPr>
          <w:b/>
        </w:rPr>
        <w:t>Eingangsparameter</w:t>
      </w:r>
      <w:commentRangeEnd w:id="1172"/>
      <w:r w:rsidR="002E08D5">
        <w:rPr>
          <w:rStyle w:val="Kommentarzeichen"/>
        </w:rPr>
        <w:commentReference w:id="1172"/>
      </w:r>
    </w:p>
    <w:p w14:paraId="2CF6796D" w14:textId="77777777" w:rsidR="007B714A" w:rsidRPr="00E81B1B" w:rsidRDefault="007B714A" w:rsidP="007B714A">
      <w:commentRangeStart w:id="1173"/>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73"/>
      <w:r w:rsidR="006E055C">
        <w:rPr>
          <w:rStyle w:val="Kommentarzeichen"/>
        </w:rPr>
        <w:commentReference w:id="1173"/>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74"/>
      <w:commentRangeStart w:id="1175"/>
      <w:commentRangeStart w:id="1176"/>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74"/>
      <w:r>
        <w:rPr>
          <w:rStyle w:val="Kommentarzeichen"/>
        </w:rPr>
        <w:commentReference w:id="1174"/>
      </w:r>
      <w:commentRangeEnd w:id="1175"/>
    </w:p>
    <w:p w14:paraId="069D1B26" w14:textId="74E225BD" w:rsidR="007B714A" w:rsidRPr="00E81B1B" w:rsidRDefault="007B714A" w:rsidP="00E161C3">
      <w:pPr>
        <w:pStyle w:val="Beschriftung"/>
      </w:pPr>
      <w:bookmarkStart w:id="1177" w:name="_Toc96874708"/>
      <w:r w:rsidRPr="00E81B1B">
        <w:rPr>
          <w:rStyle w:val="Kommentarzeichen"/>
        </w:rPr>
        <w:commentReference w:id="1175"/>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4660C">
        <w:rPr>
          <w:noProof/>
        </w:rPr>
        <w:t>87</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76"/>
      <w:r w:rsidR="00E161C3">
        <w:rPr>
          <w:rStyle w:val="Kommentarzeichen"/>
          <w:iCs w:val="0"/>
        </w:rPr>
        <w:commentReference w:id="1176"/>
      </w:r>
      <w:bookmarkEnd w:id="1177"/>
    </w:p>
    <w:p w14:paraId="54273E65" w14:textId="77777777" w:rsidR="007B714A" w:rsidRPr="00E81B1B" w:rsidRDefault="007B714A" w:rsidP="007B714A">
      <w:commentRangeStart w:id="1178"/>
      <w:r w:rsidRPr="00E81B1B">
        <w:t>In der Beispielrechnung wurden übliche Parameter und Leistungen angesetzt.</w:t>
      </w:r>
      <w:commentRangeEnd w:id="1178"/>
      <w:r w:rsidR="006E055C">
        <w:rPr>
          <w:rStyle w:val="Kommentarzeichen"/>
        </w:rPr>
        <w:commentReference w:id="1178"/>
      </w:r>
    </w:p>
    <w:p w14:paraId="00918E60" w14:textId="0E199BF6" w:rsidR="007B714A" w:rsidRDefault="007B714A" w:rsidP="007B714A">
      <w:commentRangeStart w:id="1179"/>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79"/>
      <w:r>
        <w:rPr>
          <w:rStyle w:val="Kommentarzeichen"/>
        </w:rPr>
        <w:commentReference w:id="1179"/>
      </w:r>
    </w:p>
    <w:p w14:paraId="0780E52B" w14:textId="22587FF2" w:rsidR="00E161C3" w:rsidRDefault="00E161C3" w:rsidP="00E161C3">
      <w:pPr>
        <w:pStyle w:val="Beschriftung"/>
      </w:pPr>
      <w:bookmarkStart w:id="1180" w:name="_Ref93839138"/>
      <w:bookmarkStart w:id="1181" w:name="_Toc96874709"/>
      <w:commentRangeStart w:id="1182"/>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4660C">
        <w:rPr>
          <w:noProof/>
        </w:rPr>
        <w:t>88</w:t>
      </w:r>
      <w:r w:rsidR="00E23157">
        <w:rPr>
          <w:noProof/>
        </w:rPr>
        <w:fldChar w:fldCharType="end"/>
      </w:r>
      <w:bookmarkEnd w:id="1180"/>
      <w:r>
        <w:t xml:space="preserve"> Auszug der Auslegung Deckensegel</w:t>
      </w:r>
      <w:commentRangeEnd w:id="1182"/>
      <w:r>
        <w:rPr>
          <w:rStyle w:val="Kommentarzeichen"/>
          <w:iCs w:val="0"/>
        </w:rPr>
        <w:commentReference w:id="1182"/>
      </w:r>
      <w:bookmarkEnd w:id="1181"/>
    </w:p>
    <w:p w14:paraId="425B3E74" w14:textId="503447E7" w:rsidR="00E161C3" w:rsidRPr="00E161C3" w:rsidRDefault="00E161C3" w:rsidP="00E161C3">
      <w:commentRangeStart w:id="1183"/>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83"/>
      <w:r>
        <w:rPr>
          <w:rStyle w:val="Kommentarzeichen"/>
        </w:rPr>
        <w:commentReference w:id="1183"/>
      </w:r>
    </w:p>
    <w:p w14:paraId="0BD74CA8" w14:textId="77777777" w:rsidR="00E161C3" w:rsidRPr="00E81B1B" w:rsidRDefault="007B714A" w:rsidP="00E161C3">
      <w:pPr>
        <w:pStyle w:val="Kommentartext"/>
      </w:pPr>
      <w:commentRangeStart w:id="1184"/>
      <w:commentRangeEnd w:id="1184"/>
      <w:r>
        <w:rPr>
          <w:rStyle w:val="Kommentarzeichen"/>
        </w:rPr>
        <w:commentReference w:id="1184"/>
      </w:r>
    </w:p>
    <w:p w14:paraId="5DA47D54" w14:textId="77777777" w:rsidR="00E161C3" w:rsidRDefault="00E161C3" w:rsidP="00E161C3">
      <w:pPr>
        <w:keepNext/>
      </w:pPr>
      <w:commentRangeStart w:id="1185"/>
      <w:commentRangeStart w:id="1186"/>
      <w:commentRangeStart w:id="1187"/>
      <w:commentRangeStart w:id="1188"/>
      <w:commentRangeStart w:id="1189"/>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6">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85"/>
      <w:commentRangeEnd w:id="1186"/>
      <w:r w:rsidR="00157649">
        <w:rPr>
          <w:rStyle w:val="Kommentarzeichen"/>
        </w:rPr>
        <w:commentReference w:id="1185"/>
      </w:r>
    </w:p>
    <w:p w14:paraId="0A68F77B" w14:textId="1942363C" w:rsidR="00E161C3" w:rsidRDefault="00E161C3" w:rsidP="00E161C3">
      <w:pPr>
        <w:pStyle w:val="Beschriftung"/>
        <w:jc w:val="both"/>
      </w:pPr>
      <w:bookmarkStart w:id="1190" w:name="_Ref93048856"/>
      <w:bookmarkStart w:id="1191"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4660C">
        <w:rPr>
          <w:noProof/>
        </w:rPr>
        <w:t>89</w:t>
      </w:r>
      <w:r w:rsidR="00E23157">
        <w:rPr>
          <w:noProof/>
        </w:rPr>
        <w:fldChar w:fldCharType="end"/>
      </w:r>
      <w:r>
        <w:t xml:space="preserve">  Auslegung der Heiz-/Kühldecke</w:t>
      </w:r>
      <w:bookmarkEnd w:id="1190"/>
      <w:bookmarkEnd w:id="1191"/>
    </w:p>
    <w:p w14:paraId="77EAD5BD" w14:textId="77777777" w:rsidR="00E161C3" w:rsidRPr="00E81B1B" w:rsidRDefault="00E161C3" w:rsidP="00E161C3">
      <w:r>
        <w:rPr>
          <w:rStyle w:val="Kommentarzeichen"/>
        </w:rPr>
        <w:commentReference w:id="1186"/>
      </w:r>
      <w:commentRangeEnd w:id="1187"/>
      <w:r>
        <w:rPr>
          <w:rStyle w:val="Kommentarzeichen"/>
        </w:rPr>
        <w:commentReference w:id="1187"/>
      </w:r>
      <w:commentRangeEnd w:id="1188"/>
      <w:r>
        <w:rPr>
          <w:rStyle w:val="Kommentarzeichen"/>
        </w:rPr>
        <w:commentReference w:id="1188"/>
      </w:r>
      <w:commentRangeEnd w:id="1189"/>
      <w:r w:rsidR="00157649">
        <w:rPr>
          <w:rStyle w:val="Kommentarzeichen"/>
        </w:rPr>
        <w:commentReference w:id="1189"/>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0619C4EE" w:rsidR="007B714A" w:rsidRPr="006E055C" w:rsidRDefault="000D73A7" w:rsidP="006E055C">
      <w:pPr>
        <w:pStyle w:val="Beschriftung"/>
      </w:pPr>
      <w:bookmarkStart w:id="1192" w:name="_Ref93839702"/>
      <w:bookmarkStart w:id="1193" w:name="_Toc96874711"/>
      <w:commentRangeStart w:id="1194"/>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04660C">
        <w:rPr>
          <w:noProof/>
        </w:rPr>
        <w:t>90</w:t>
      </w:r>
      <w:r w:rsidR="002C49CE">
        <w:rPr>
          <w:noProof/>
        </w:rPr>
        <w:fldChar w:fldCharType="end"/>
      </w:r>
      <w:r w:rsidRPr="006E055C">
        <w:t xml:space="preserve"> </w:t>
      </w:r>
      <w:bookmarkEnd w:id="1192"/>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193"/>
      <w:r w:rsidRPr="006E055C">
        <w:rPr>
          <w:highlight w:val="yellow"/>
        </w:rPr>
        <w:fldChar w:fldCharType="end"/>
      </w:r>
    </w:p>
    <w:p w14:paraId="4A641869" w14:textId="5C92D1EF" w:rsidR="000D73A7" w:rsidRDefault="000D73A7" w:rsidP="007B714A">
      <w:r>
        <w:br w:type="page"/>
      </w:r>
      <w:commentRangeEnd w:id="1194"/>
      <w:r w:rsidR="00157649">
        <w:rPr>
          <w:rStyle w:val="Kommentarzeichen"/>
        </w:rPr>
        <w:commentReference w:id="1194"/>
      </w:r>
    </w:p>
    <w:p w14:paraId="10A70FFD" w14:textId="7627FDEF" w:rsidR="007B714A" w:rsidRPr="00E81B1B" w:rsidRDefault="007B714A" w:rsidP="000D73A7">
      <w:pPr>
        <w:pStyle w:val="berschrift2"/>
        <w:numPr>
          <w:ilvl w:val="1"/>
          <w:numId w:val="43"/>
        </w:numPr>
      </w:pPr>
      <w:bookmarkStart w:id="1195" w:name="_Toc96874613"/>
      <w:r>
        <w:lastRenderedPageBreak/>
        <w:t>Koordination mit den übrigen Gewerken</w:t>
      </w:r>
      <w:bookmarkEnd w:id="1195"/>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96"/>
      <w:r w:rsidRPr="000D73A7">
        <w:t>visuelle Kontrolle durchführen kann.</w:t>
      </w:r>
      <w:commentRangeEnd w:id="1196"/>
      <w:r w:rsidR="006E055C">
        <w:rPr>
          <w:rStyle w:val="Kommentarzeichen"/>
        </w:rPr>
        <w:commentReference w:id="1196"/>
      </w:r>
    </w:p>
    <w:p w14:paraId="299F6404" w14:textId="5FAC55EA" w:rsidR="000D73A7" w:rsidRPr="000D73A7" w:rsidRDefault="000D73A7" w:rsidP="000D73A7">
      <w:pPr>
        <w:numPr>
          <w:ilvl w:val="0"/>
          <w:numId w:val="17"/>
        </w:numPr>
      </w:pPr>
      <w:r w:rsidRPr="000D73A7">
        <w:t>Das TGA-Register wird</w:t>
      </w:r>
      <w:del w:id="1197" w:author="Marie" w:date="2022-01-23T14:58:00Z">
        <w:r w:rsidRPr="000D73A7" w:rsidDel="006E055C">
          <w:delText xml:space="preserve"> daher</w:delText>
        </w:r>
      </w:del>
      <w:r w:rsidRPr="000D73A7">
        <w:t xml:space="preserve"> nicht zur Reduktion </w:t>
      </w:r>
      <w:ins w:id="1198" w:author="Marie" w:date="2022-01-23T14:58:00Z">
        <w:r w:rsidR="006E055C">
          <w:t xml:space="preserve">der </w:t>
        </w:r>
      </w:ins>
      <w:r w:rsidRPr="000D73A7">
        <w:t>Trittschall-/Luftschallübertagung zwischen den Geschossen herangezogen</w:t>
      </w:r>
      <w:ins w:id="1199" w:author="Marie" w:date="2022-01-23T14:58:00Z">
        <w:r w:rsidR="006E055C">
          <w:t>, da</w:t>
        </w:r>
      </w:ins>
      <w:del w:id="1200" w:author="Marie" w:date="2022-01-23T14:58:00Z">
        <w:r w:rsidRPr="000D73A7" w:rsidDel="006E055C">
          <w:delText>.</w:delText>
        </w:r>
      </w:del>
      <w:r w:rsidRPr="000D73A7">
        <w:t xml:space="preserve"> </w:t>
      </w:r>
      <w:commentRangeStart w:id="1201"/>
      <w:ins w:id="1202" w:author="Marie" w:date="2022-01-23T14:58:00Z">
        <w:r w:rsidR="006E055C">
          <w:t>a</w:t>
        </w:r>
      </w:ins>
      <w:del w:id="1203" w:author="Marie" w:date="2022-01-23T14:58:00Z">
        <w:r w:rsidRPr="000D73A7" w:rsidDel="006E055C">
          <w:delText>A</w:delText>
        </w:r>
      </w:del>
      <w:r w:rsidRPr="000D73A7">
        <w:t>uf</w:t>
      </w:r>
      <w:ins w:id="1204" w:author="Marie" w:date="2022-01-23T14:58:00Z">
        <w:r w:rsidR="006E055C">
          <w:t>g</w:t>
        </w:r>
      </w:ins>
      <w:del w:id="1205" w:author="Marie" w:date="2022-01-23T14:58:00Z">
        <w:r w:rsidRPr="000D73A7" w:rsidDel="006E055C">
          <w:delText xml:space="preserve"> G</w:delText>
        </w:r>
      </w:del>
      <w:r w:rsidRPr="000D73A7">
        <w:t xml:space="preserve">rund </w:t>
      </w:r>
      <w:commentRangeEnd w:id="1201"/>
      <w:r w:rsidR="006E055C">
        <w:rPr>
          <w:rStyle w:val="Kommentarzeichen"/>
        </w:rPr>
        <w:commentReference w:id="1201"/>
      </w:r>
      <w:r w:rsidRPr="000D73A7">
        <w:t>der Brandschutzanforderungen</w:t>
      </w:r>
      <w:ins w:id="1206" w:author="Marie" w:date="2022-01-23T14:59:00Z">
        <w:r w:rsidR="006E055C">
          <w:t xml:space="preserve"> </w:t>
        </w:r>
      </w:ins>
      <w:del w:id="1207" w:author="Marie" w:date="2022-01-23T14:59:00Z">
        <w:r w:rsidRPr="000D73A7" w:rsidDel="006E055C">
          <w:delText xml:space="preserve"> und des vorgesehenen Einsatzes </w:delText>
        </w:r>
      </w:del>
      <w:del w:id="1208"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09" w:author="Marie" w:date="2022-01-23T14:58:00Z">
        <w:r w:rsidR="006E055C">
          <w:t xml:space="preserve">wird. </w:t>
        </w:r>
      </w:ins>
      <w:ins w:id="1210" w:author="Marie" w:date="2022-01-23T14:59:00Z">
        <w:r w:rsidR="006E055C">
          <w:t>Außerdem hat ein freihängendes Deckensegel eine bessere</w:t>
        </w:r>
        <w:commentRangeStart w:id="1211"/>
        <w:r w:rsidR="006E055C">
          <w:t xml:space="preserve"> Leistung</w:t>
        </w:r>
      </w:ins>
      <w:commentRangeEnd w:id="1211"/>
      <w:ins w:id="1212" w:author="Marie" w:date="2022-01-23T15:00:00Z">
        <w:r w:rsidR="006E055C">
          <w:rPr>
            <w:rStyle w:val="Kommentarzeichen"/>
          </w:rPr>
          <w:commentReference w:id="1211"/>
        </w:r>
      </w:ins>
      <w:ins w:id="1213" w:author="Marie" w:date="2022-01-23T14:59:00Z">
        <w:r w:rsidR="006E055C">
          <w:t>.</w:t>
        </w:r>
      </w:ins>
      <w:del w:id="1214" w:author="Marie" w:date="2022-01-23T14:59:00Z">
        <w:r w:rsidRPr="000D73A7" w:rsidDel="006E055C">
          <w:delText>(das frei hängende Deckensegel hat eine bessere Leistung)</w:delText>
        </w:r>
      </w:del>
      <w:r w:rsidRPr="000D73A7">
        <w:t>. Das Register kann a</w:t>
      </w:r>
      <w:ins w:id="1215" w:author="Marie" w:date="2022-01-23T14:59:00Z">
        <w:r w:rsidR="006E055C">
          <w:t>ll</w:t>
        </w:r>
      </w:ins>
      <w:ins w:id="1216" w:author="Marie" w:date="2022-01-23T15:00:00Z">
        <w:r w:rsidR="006E055C">
          <w:t>erdings</w:t>
        </w:r>
      </w:ins>
      <w:del w:id="1217" w:author="Marie" w:date="2022-01-23T14:59:00Z">
        <w:r w:rsidRPr="000D73A7" w:rsidDel="006E055C">
          <w:delText>ber</w:delText>
        </w:r>
      </w:del>
      <w:r w:rsidRPr="000D73A7">
        <w:t xml:space="preserve"> zur Verbesserung der Raumakustik</w:t>
      </w:r>
      <w:ins w:id="1218" w:author="Marie" w:date="2022-01-23T15:00:00Z">
        <w:r w:rsidR="006E055C">
          <w:t xml:space="preserve"> beitragen</w:t>
        </w:r>
      </w:ins>
      <w:del w:id="1219"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20" w:author="Marie" w:date="2022-01-23T15:01:00Z">
        <w:r w:rsidR="006E055C">
          <w:t>g</w:t>
        </w:r>
      </w:ins>
      <w:del w:id="1221" w:author="Marie" w:date="2022-01-23T15:01:00Z">
        <w:r w:rsidRPr="000D73A7" w:rsidDel="006E055C">
          <w:delText xml:space="preserve"> G</w:delText>
        </w:r>
      </w:del>
      <w:r w:rsidRPr="000D73A7">
        <w:t xml:space="preserve">rund der modularen Bauweise und </w:t>
      </w:r>
      <w:ins w:id="1222" w:author="Marie" w:date="2022-01-23T15:01:00Z">
        <w:r w:rsidR="006E055C">
          <w:t xml:space="preserve">des </w:t>
        </w:r>
      </w:ins>
      <w:del w:id="1223" w:author="Marie" w:date="2022-01-23T15:01:00Z">
        <w:r w:rsidRPr="000D73A7" w:rsidDel="006E055C">
          <w:delText xml:space="preserve">eines </w:delText>
        </w:r>
      </w:del>
      <w:r w:rsidRPr="000D73A7">
        <w:t xml:space="preserve">zirkularen Planungskonzeptes wird der Rohbau auf &gt;75 Jahre </w:t>
      </w:r>
      <w:commentRangeStart w:id="1224"/>
      <w:r w:rsidRPr="000D73A7">
        <w:t xml:space="preserve">Lebenszyklus (LC = Life Cycle) </w:t>
      </w:r>
      <w:commentRangeEnd w:id="1224"/>
      <w:r w:rsidRPr="000D73A7">
        <w:rPr>
          <w:rStyle w:val="Kommentarzeichen"/>
        </w:rPr>
        <w:commentReference w:id="1224"/>
      </w:r>
      <w:r w:rsidRPr="000D73A7">
        <w:t xml:space="preserve">ausgelegt, während die TGA-Register nach </w:t>
      </w:r>
      <w:commentRangeStart w:id="1225"/>
      <w:del w:id="1226" w:author="Marie" w:date="2022-01-23T15:02:00Z">
        <w:r w:rsidRPr="000D73A7" w:rsidDel="006E055C">
          <w:delText xml:space="preserve">ca. </w:delText>
        </w:r>
      </w:del>
      <w:commentRangeEnd w:id="1225"/>
      <w:r w:rsidR="006E055C">
        <w:rPr>
          <w:rStyle w:val="Kommentarzeichen"/>
        </w:rPr>
        <w:commentReference w:id="1225"/>
      </w:r>
      <w:r w:rsidRPr="000D73A7">
        <w:t xml:space="preserve">15-20 Jahren </w:t>
      </w:r>
      <w:commentRangeStart w:id="1227"/>
      <w:r w:rsidRPr="000D73A7">
        <w:t xml:space="preserve">ausgetauscht/ersetzt </w:t>
      </w:r>
      <w:commentRangeEnd w:id="1227"/>
      <w:r w:rsidR="006E055C">
        <w:rPr>
          <w:rStyle w:val="Kommentarzeichen"/>
        </w:rPr>
        <w:commentReference w:id="1227"/>
      </w:r>
      <w:r w:rsidRPr="000D73A7">
        <w:t>werden müssen. Daher ist bei der Konstruktion der Elemente auf flexible Montage</w:t>
      </w:r>
      <w:ins w:id="1228" w:author="Marie" w:date="2022-01-23T15:03:00Z">
        <w:r w:rsidR="006E055C">
          <w:t xml:space="preserve"> und Demontage für die Wartung und den Austausch der Register</w:t>
        </w:r>
      </w:ins>
      <w:del w:id="1229" w:author="Marie" w:date="2022-01-23T15:03:00Z">
        <w:r w:rsidRPr="000D73A7" w:rsidDel="006E055C">
          <w:delText>, Wartung und Demontage/Ersatz</w:delText>
        </w:r>
      </w:del>
      <w:r w:rsidRPr="000D73A7">
        <w:t xml:space="preserve"> zu achten. Das </w:t>
      </w:r>
      <w:commentRangeStart w:id="1230"/>
      <w:r w:rsidRPr="000D73A7">
        <w:t xml:space="preserve">Deckensegel aus Abschluss </w:t>
      </w:r>
      <w:commentRangeEnd w:id="1230"/>
      <w:r w:rsidR="0085507B">
        <w:rPr>
          <w:rStyle w:val="Kommentarzeichen"/>
        </w:rPr>
        <w:commentReference w:id="1230"/>
      </w:r>
      <w:r w:rsidRPr="000D73A7">
        <w:t xml:space="preserve">des TGA-Registers wird in Segmente aufgeteilt, </w:t>
      </w:r>
      <w:del w:id="1231" w:author="Marie" w:date="2022-01-23T15:12:00Z">
        <w:r w:rsidRPr="000D73A7" w:rsidDel="0085507B">
          <w:delText>sodass sie</w:delText>
        </w:r>
      </w:del>
      <w:ins w:id="1232" w:author="Marie" w:date="2022-01-23T15:12:00Z">
        <w:r w:rsidR="0085507B">
          <w:t>die</w:t>
        </w:r>
      </w:ins>
      <w:r w:rsidRPr="000D73A7">
        <w:t xml:space="preserve"> durch eine Person ausgehängt werden können. Sie sind normalerweise mit Ketten gesichert, an denen sie </w:t>
      </w:r>
      <w:ins w:id="1233" w:author="Marie" w:date="2022-01-23T15:13:00Z">
        <w:r w:rsidR="0085507B">
          <w:t>im heruntergeklappten Zustand herab</w:t>
        </w:r>
      </w:ins>
      <w:del w:id="1234" w:author="Marie" w:date="2022-01-23T15:13:00Z">
        <w:r w:rsidRPr="000D73A7" w:rsidDel="0085507B">
          <w:delText xml:space="preserve">abgeklappt </w:delText>
        </w:r>
      </w:del>
      <w:commentRangeStart w:id="1235"/>
      <w:r w:rsidRPr="000D73A7">
        <w:t>hängen</w:t>
      </w:r>
      <w:commentRangeEnd w:id="1235"/>
      <w:r w:rsidRPr="000D73A7">
        <w:rPr>
          <w:rStyle w:val="Kommentarzeichen"/>
        </w:rPr>
        <w:commentReference w:id="1235"/>
      </w:r>
      <w:r w:rsidRPr="000D73A7">
        <w:t>.</w:t>
      </w:r>
    </w:p>
    <w:p w14:paraId="62F291D7" w14:textId="4B63CD6B" w:rsidR="000D73A7" w:rsidRPr="000D73A7" w:rsidRDefault="000D73A7" w:rsidP="000D73A7">
      <w:pPr>
        <w:numPr>
          <w:ilvl w:val="0"/>
          <w:numId w:val="17"/>
        </w:numPr>
      </w:pPr>
      <w:r w:rsidRPr="000D73A7">
        <w:t xml:space="preserve">Aufgrund des Lebenszyklus der </w:t>
      </w:r>
      <w:ins w:id="1236" w:author="Marie" w:date="2022-01-23T15:25:00Z">
        <w:r w:rsidR="00A46D85">
          <w:t xml:space="preserve">technischen Gebäudeausrüstung </w:t>
        </w:r>
      </w:ins>
      <w:del w:id="1237" w:author="Marie" w:date="2022-01-23T15:25:00Z">
        <w:r w:rsidRPr="000D73A7" w:rsidDel="00A46D85">
          <w:delText xml:space="preserve">haustechnischen Systeme </w:delText>
        </w:r>
      </w:del>
      <w:r w:rsidRPr="000D73A7">
        <w:t xml:space="preserve">ergibt sich eine Empfehlung für die Ausschreibung und damit auch </w:t>
      </w:r>
      <w:ins w:id="1238" w:author="Marie" w:date="2022-01-23T15:25:00Z">
        <w:r w:rsidR="00A46D85">
          <w:t xml:space="preserve">für die </w:t>
        </w:r>
      </w:ins>
      <w:r w:rsidRPr="000D73A7">
        <w:t>Fertigung. Die HBV</w:t>
      </w:r>
      <w:r w:rsidR="00785066">
        <w:t>-</w:t>
      </w:r>
      <w:r w:rsidRPr="000D73A7">
        <w:t>Decken werden unabhängig von einem Holzbauunternehmen hergestellt</w:t>
      </w:r>
      <w:del w:id="1239" w:author="Marie" w:date="2022-01-23T15:26:00Z">
        <w:r w:rsidRPr="000D73A7" w:rsidDel="00A46D85">
          <w:delText>,</w:delText>
        </w:r>
      </w:del>
      <w:ins w:id="1240" w:author="Marie" w:date="2022-01-23T15:26:00Z">
        <w:r w:rsidR="00A46D85">
          <w:t xml:space="preserve"> und</w:t>
        </w:r>
      </w:ins>
      <w:r w:rsidRPr="000D73A7">
        <w:t xml:space="preserve"> mit einer konstruktiven Vorrüstung zur Montage der Multifunktionsdecken</w:t>
      </w:r>
      <w:ins w:id="1241" w:author="Marie" w:date="2022-01-23T15:26:00Z">
        <w:r w:rsidR="00A46D85">
          <w:t xml:space="preserve"> versehen</w:t>
        </w:r>
      </w:ins>
      <w:r w:rsidRPr="000D73A7">
        <w:t xml:space="preserve">. Die </w:t>
      </w:r>
      <w:del w:id="1242" w:author="Marie" w:date="2022-01-23T15:26:00Z">
        <w:r w:rsidRPr="000D73A7" w:rsidDel="00A46D85">
          <w:delText xml:space="preserve">Deckensegel </w:delText>
        </w:r>
      </w:del>
      <w:ins w:id="1243" w:author="Marie" w:date="2022-01-23T15:26:00Z">
        <w:r w:rsidR="00A46D85">
          <w:t xml:space="preserve"> </w:t>
        </w:r>
        <w:commentRangeStart w:id="1244"/>
        <w:r w:rsidR="00A46D85">
          <w:t xml:space="preserve">TGA-Register </w:t>
        </w:r>
        <w:commentRangeEnd w:id="1244"/>
        <w:r w:rsidR="00A46D85">
          <w:rPr>
            <w:rStyle w:val="Kommentarzeichen"/>
          </w:rPr>
          <w:commentReference w:id="1244"/>
        </w:r>
      </w:ins>
      <w:ins w:id="1245" w:author="Marie" w:date="2022-01-23T15:28:00Z">
        <w:r w:rsidR="00A46D85">
          <w:t xml:space="preserve">werden </w:t>
        </w:r>
      </w:ins>
      <w:del w:id="1246" w:author="Marie" w:date="2022-01-23T15:27:00Z">
        <w:r w:rsidRPr="000D73A7" w:rsidDel="00A46D85">
          <w:delText>können dann</w:delText>
        </w:r>
      </w:del>
      <w:r w:rsidRPr="000D73A7">
        <w:t xml:space="preserve"> unabhängig gefertigt</w:t>
      </w:r>
      <w:del w:id="1247" w:author="Marie" w:date="2022-01-23T15:28:00Z">
        <w:r w:rsidRPr="000D73A7" w:rsidDel="00A46D85">
          <w:delText xml:space="preserve"> werden</w:delText>
        </w:r>
      </w:del>
      <w:r w:rsidRPr="000D73A7">
        <w:t xml:space="preserve"> und </w:t>
      </w:r>
      <w:del w:id="1248" w:author="Marie" w:date="2022-01-23T15:28:00Z">
        <w:r w:rsidRPr="000D73A7" w:rsidDel="00A46D85">
          <w:delText xml:space="preserve">werden </w:delText>
        </w:r>
      </w:del>
      <w:r w:rsidRPr="000D73A7">
        <w:t xml:space="preserve">erst </w:t>
      </w:r>
      <w:del w:id="1249" w:author="Marie" w:date="2022-01-23T15:28:00Z">
        <w:r w:rsidRPr="000D73A7" w:rsidDel="00A46D85">
          <w:delText xml:space="preserve">vor Ort </w:delText>
        </w:r>
      </w:del>
      <w:r w:rsidRPr="000D73A7">
        <w:t>auf der Baustelle oder im Gebäude montiert</w:t>
      </w:r>
      <w:ins w:id="1250" w:author="Marie" w:date="2022-01-23T15:28:00Z">
        <w:r w:rsidR="00A46D85">
          <w:t>. Die</w:t>
        </w:r>
      </w:ins>
      <w:del w:id="1251" w:author="Marie" w:date="2022-01-23T15:28:00Z">
        <w:r w:rsidRPr="000D73A7" w:rsidDel="00A46D85">
          <w:delText xml:space="preserve"> – mit denselben </w:delText>
        </w:r>
      </w:del>
      <w:ins w:id="1252" w:author="Marie" w:date="2022-01-23T15:28:00Z">
        <w:r w:rsidR="00A46D85">
          <w:t xml:space="preserve"> </w:t>
        </w:r>
      </w:ins>
      <w:r w:rsidRPr="000D73A7">
        <w:t>Montageschritte</w:t>
      </w:r>
      <w:ins w:id="1253" w:author="Marie" w:date="2022-01-23T15:28:00Z">
        <w:r w:rsidR="00A46D85">
          <w:t xml:space="preserve"> sind beim ersten Einbau und b</w:t>
        </w:r>
      </w:ins>
      <w:ins w:id="1254" w:author="Marie" w:date="2022-01-23T15:29:00Z">
        <w:r w:rsidR="00A46D85">
          <w:t xml:space="preserve">ei Instandsetzung und </w:t>
        </w:r>
        <w:proofErr w:type="spellStart"/>
        <w:r w:rsidR="00A46D85">
          <w:t>Austausc</w:t>
        </w:r>
        <w:proofErr w:type="spellEnd"/>
        <w:r w:rsidR="00A46D85">
          <w:t xml:space="preserve"> der Komponenten immer die gleichen.</w:t>
        </w:r>
      </w:ins>
      <w:del w:id="1255" w:author="Marie" w:date="2022-01-23T15:28:00Z">
        <w:r w:rsidRPr="000D73A7" w:rsidDel="00A46D85">
          <w:delText xml:space="preserve">n, </w:delText>
        </w:r>
      </w:del>
      <w:del w:id="1256"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57" w:author="Marie" w:date="2022-01-23T15:30:00Z">
        <w:r w:rsidR="00A46D85">
          <w:t xml:space="preserve"> es, </w:t>
        </w:r>
      </w:ins>
      <w:del w:id="1258" w:author="Marie" w:date="2022-01-23T15:30:00Z">
        <w:r w:rsidRPr="000D73A7" w:rsidDel="00A46D85">
          <w:delText xml:space="preserve"> auch</w:delText>
        </w:r>
      </w:del>
      <w:r w:rsidRPr="000D73A7">
        <w:t xml:space="preserve"> die Leistungen der </w:t>
      </w:r>
      <w:ins w:id="1259" w:author="Marie" w:date="2022-01-23T15:30:00Z">
        <w:r w:rsidR="00A46D85">
          <w:t>t</w:t>
        </w:r>
      </w:ins>
      <w:del w:id="1260"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61"/>
      <w:r w:rsidRPr="000D73A7">
        <w:t xml:space="preserve">bei dem nur die Funktionen der TGA gebucht werden und die Installation und Wartung der haustechnischen Systeme dem Anbieter überlassen </w:t>
      </w:r>
      <w:commentRangeStart w:id="1262"/>
      <w:r w:rsidRPr="000D73A7">
        <w:t>bleibt</w:t>
      </w:r>
      <w:commentRangeEnd w:id="1262"/>
      <w:r w:rsidR="00A46D85">
        <w:rPr>
          <w:rStyle w:val="Kommentarzeichen"/>
        </w:rPr>
        <w:commentReference w:id="1262"/>
      </w:r>
      <w:r w:rsidRPr="000D73A7">
        <w:t>.</w:t>
      </w:r>
      <w:commentRangeEnd w:id="1261"/>
      <w:r w:rsidR="00A46D85">
        <w:rPr>
          <w:rStyle w:val="Kommentarzeichen"/>
        </w:rPr>
        <w:commentReference w:id="1261"/>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63" w:name="_Toc96874614"/>
      <w:commentRangeStart w:id="1264"/>
      <w:commentRangeStart w:id="1265"/>
      <w:r w:rsidRPr="000D73A7">
        <w:t>Zusammenfassung</w:t>
      </w:r>
      <w:commentRangeEnd w:id="1264"/>
      <w:r w:rsidRPr="000D73A7">
        <w:commentReference w:id="1264"/>
      </w:r>
      <w:commentRangeEnd w:id="1265"/>
      <w:r w:rsidR="00157649">
        <w:rPr>
          <w:rStyle w:val="Kommentarzeichen"/>
          <w:rFonts w:ascii="Myriad Pro" w:eastAsiaTheme="minorHAnsi" w:hAnsi="Myriad Pro" w:cstheme="minorBidi"/>
          <w:b w:val="0"/>
        </w:rPr>
        <w:commentReference w:id="1265"/>
      </w:r>
      <w:bookmarkEnd w:id="1263"/>
    </w:p>
    <w:p w14:paraId="0C2EB2AE" w14:textId="34DC7475" w:rsidR="000D73A7" w:rsidRPr="000D73A7" w:rsidRDefault="000D73A7" w:rsidP="000D73A7">
      <w:commentRangeStart w:id="1266"/>
      <w:r w:rsidRPr="000D73A7">
        <w:t>Das TGA-Register ergänzt die modulare Konstruktion der HBV-Decke.</w:t>
      </w:r>
      <w:commentRangeEnd w:id="1266"/>
      <w:r w:rsidR="006901AD">
        <w:rPr>
          <w:rStyle w:val="Kommentarzeichen"/>
        </w:rPr>
        <w:commentReference w:id="1266"/>
      </w:r>
      <w:r w:rsidRPr="000D73A7">
        <w:t xml:space="preserve"> Aus der Koordination mit den übrigen Gewerken wird empfohlen, die TGA Register separat zu vergeben und fertigen zu lassen</w:t>
      </w:r>
      <w:ins w:id="1267" w:author="Marie" w:date="2022-01-23T15:35:00Z">
        <w:r w:rsidR="00157649">
          <w:t>.</w:t>
        </w:r>
      </w:ins>
      <w:del w:id="1268" w:author="Marie" w:date="2022-01-23T15:35:00Z">
        <w:r w:rsidRPr="000D73A7" w:rsidDel="00157649">
          <w:delText>,</w:delText>
        </w:r>
      </w:del>
      <w:r w:rsidRPr="000D73A7">
        <w:t xml:space="preserve"> </w:t>
      </w:r>
      <w:ins w:id="1269" w:author="Marie" w:date="2022-01-23T15:35:00Z">
        <w:r w:rsidR="00157649">
          <w:t>D</w:t>
        </w:r>
      </w:ins>
      <w:del w:id="1270" w:author="Marie" w:date="2022-01-23T15:35:00Z">
        <w:r w:rsidRPr="000D73A7" w:rsidDel="00157649">
          <w:delText>d</w:delText>
        </w:r>
      </w:del>
      <w:r w:rsidRPr="000D73A7">
        <w:t>ie HBV</w:t>
      </w:r>
      <w:ins w:id="1271" w:author="Marie" w:date="2022-01-23T15:35:00Z">
        <w:r w:rsidR="00157649">
          <w:t>-</w:t>
        </w:r>
      </w:ins>
      <w:del w:id="1272" w:author="Marie" w:date="2022-01-23T15:35:00Z">
        <w:r w:rsidRPr="000D73A7" w:rsidDel="00157649">
          <w:delText xml:space="preserve"> </w:delText>
        </w:r>
      </w:del>
      <w:r w:rsidRPr="000D73A7">
        <w:t>Decken erhalten Vorhaltungen</w:t>
      </w:r>
      <w:ins w:id="1273" w:author="Marie" w:date="2022-01-23T15:35:00Z">
        <w:r w:rsidR="00157649">
          <w:t xml:space="preserve">, </w:t>
        </w:r>
      </w:ins>
      <w:del w:id="1274" w:author="Marie" w:date="2022-01-23T15:35:00Z">
        <w:r w:rsidRPr="000D73A7" w:rsidDel="00157649">
          <w:delText xml:space="preserve"> (</w:delText>
        </w:r>
      </w:del>
      <w:r w:rsidRPr="000D73A7">
        <w:t>zum Beispiel Ankerschienen</w:t>
      </w:r>
      <w:ins w:id="1275" w:author="Marie" w:date="2022-01-23T15:35:00Z">
        <w:r w:rsidR="00157649">
          <w:t>,</w:t>
        </w:r>
      </w:ins>
      <w:del w:id="1276"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77" w:author="Marie" w:date="2022-01-23T15:35:00Z">
        <w:r w:rsidRPr="000D73A7" w:rsidDel="00157649">
          <w:delText xml:space="preserve"> </w:delText>
        </w:r>
      </w:del>
      <w:r w:rsidRPr="000D73A7">
        <w:t>die Wartungs- und Instandhaltungs</w:t>
      </w:r>
      <w:del w:id="1278"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79" w:name="_Toc96874615"/>
      <w:r w:rsidRPr="4C11F93A">
        <w:rPr>
          <w:rFonts w:eastAsia="Calibri"/>
        </w:rPr>
        <w:lastRenderedPageBreak/>
        <w:t>Planungs- und Vergabeprozesse</w:t>
      </w:r>
      <w:bookmarkEnd w:id="1014"/>
      <w:bookmarkEnd w:id="1015"/>
      <w:bookmarkEnd w:id="1016"/>
      <w:bookmarkEnd w:id="1279"/>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80"/>
      <w:r w:rsidRPr="00E81B1B">
        <w:rPr>
          <w:szCs w:val="24"/>
        </w:rPr>
        <w:t xml:space="preserve">relevante </w:t>
      </w:r>
      <w:commentRangeEnd w:id="1280"/>
      <w:r w:rsidR="00A81624">
        <w:rPr>
          <w:rStyle w:val="Kommentarzeichen"/>
        </w:rPr>
        <w:commentReference w:id="1280"/>
      </w:r>
      <w:r w:rsidRPr="00E81B1B">
        <w:rPr>
          <w:szCs w:val="24"/>
        </w:rPr>
        <w:t xml:space="preserve">Vergabeverfahren </w:t>
      </w:r>
      <w:commentRangeStart w:id="1281"/>
      <w:r w:rsidRPr="00E81B1B">
        <w:rPr>
          <w:szCs w:val="24"/>
        </w:rPr>
        <w:t xml:space="preserve">ausgewählt </w:t>
      </w:r>
      <w:commentRangeEnd w:id="1281"/>
      <w:r w:rsidR="00A81624">
        <w:rPr>
          <w:rStyle w:val="Kommentarzeichen"/>
        </w:rPr>
        <w:commentReference w:id="1281"/>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82"/>
      <w:r w:rsidRPr="00E81B1B">
        <w:rPr>
          <w:szCs w:val="24"/>
        </w:rPr>
        <w:t xml:space="preserve">vorteilhaftesten </w:t>
      </w:r>
      <w:commentRangeEnd w:id="1282"/>
      <w:r w:rsidR="00ED6BEA">
        <w:rPr>
          <w:rStyle w:val="Kommentarzeichen"/>
        </w:rPr>
        <w:commentReference w:id="1282"/>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83"/>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83"/>
      <w:r w:rsidR="00C2329C">
        <w:rPr>
          <w:rStyle w:val="Kommentarzeichen"/>
        </w:rPr>
        <w:commentReference w:id="1283"/>
      </w:r>
      <w:r w:rsidRPr="00E81B1B">
        <w:rPr>
          <w:szCs w:val="24"/>
        </w:rPr>
        <w:t>.</w:t>
      </w:r>
    </w:p>
    <w:p w14:paraId="24D514F6" w14:textId="5BE8C5B7" w:rsidR="00AA74DC" w:rsidRPr="00E81B1B" w:rsidRDefault="00AA74DC" w:rsidP="00AA74DC">
      <w:pPr>
        <w:pStyle w:val="Beschriftung"/>
        <w:rPr>
          <w:b/>
          <w:szCs w:val="24"/>
        </w:rPr>
      </w:pPr>
      <w:bookmarkStart w:id="1284" w:name="_Ref54796205"/>
      <w:bookmarkStart w:id="1285" w:name="_Toc96874736"/>
      <w:r w:rsidRPr="00E81B1B">
        <w:lastRenderedPageBreak/>
        <w:t xml:space="preserve">Tabelle </w:t>
      </w:r>
      <w:r>
        <w:fldChar w:fldCharType="begin"/>
      </w:r>
      <w:r>
        <w:instrText>SEQ Tabelle \* ARABIC</w:instrText>
      </w:r>
      <w:r>
        <w:fldChar w:fldCharType="separate"/>
      </w:r>
      <w:r w:rsidR="00304485">
        <w:rPr>
          <w:noProof/>
        </w:rPr>
        <w:t>29</w:t>
      </w:r>
      <w:r>
        <w:fldChar w:fldCharType="end"/>
      </w:r>
      <w:bookmarkEnd w:id="1284"/>
      <w:r w:rsidRPr="00E81B1B">
        <w:t xml:space="preserve"> Übersicht über die Vergabeverfahren</w:t>
      </w:r>
      <w:bookmarkEnd w:id="1285"/>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86"/>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86"/>
            <w:r w:rsidR="001F79ED" w:rsidRPr="00E81B1B">
              <w:rPr>
                <w:rStyle w:val="Kommentarzeichen"/>
                <w:rFonts w:ascii="Myriad Pro" w:hAnsi="Myriad Pro" w:cstheme="minorBidi"/>
                <w:lang w:eastAsia="en-US"/>
              </w:rPr>
              <w:commentReference w:id="1286"/>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87" w:author="Carsten Hein" w:date="2022-01-03T11:45:00Z"/>
          <w:rStyle w:val="berschrift2Zchn"/>
          <w:rFonts w:ascii="Minion Pro" w:hAnsi="Minion Pro"/>
          <w:b w:val="0"/>
          <w:bCs/>
          <w:sz w:val="36"/>
          <w:szCs w:val="36"/>
        </w:rPr>
      </w:pPr>
      <w:bookmarkStart w:id="1288" w:name="_Toc92091765"/>
      <w:bookmarkStart w:id="1289" w:name="_Toc92092207"/>
      <w:bookmarkStart w:id="1290" w:name="_Toc92092319"/>
      <w:ins w:id="1291"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92"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88"/>
      <w:bookmarkEnd w:id="1289"/>
      <w:bookmarkEnd w:id="1290"/>
      <w:bookmarkEnd w:id="1292"/>
    </w:p>
    <w:p w14:paraId="685FB126" w14:textId="77777777" w:rsidR="00C818BA" w:rsidRPr="00E81B1B" w:rsidRDefault="00C818BA" w:rsidP="00EF0771">
      <w:r w:rsidRPr="000E4C79">
        <w:rPr>
          <w:lang w:val="fr-FR"/>
          <w:rPrChange w:id="1293" w:author="Volker Schmid" w:date="2021-12-22T11:10:00Z">
            <w:rPr/>
          </w:rPrChange>
        </w:rPr>
        <w:t xml:space="preserve">Nunc </w:t>
      </w:r>
      <w:proofErr w:type="spellStart"/>
      <w:r w:rsidRPr="000E4C79">
        <w:rPr>
          <w:lang w:val="fr-FR"/>
          <w:rPrChange w:id="1294" w:author="Volker Schmid" w:date="2021-12-22T11:10:00Z">
            <w:rPr/>
          </w:rPrChange>
        </w:rPr>
        <w:t>viverra</w:t>
      </w:r>
      <w:proofErr w:type="spellEnd"/>
      <w:r w:rsidRPr="000E4C79">
        <w:rPr>
          <w:lang w:val="fr-FR"/>
          <w:rPrChange w:id="1295" w:author="Volker Schmid" w:date="2021-12-22T11:10:00Z">
            <w:rPr/>
          </w:rPrChange>
        </w:rPr>
        <w:t xml:space="preserve"> </w:t>
      </w:r>
      <w:proofErr w:type="spellStart"/>
      <w:r w:rsidRPr="000E4C79">
        <w:rPr>
          <w:lang w:val="fr-FR"/>
          <w:rPrChange w:id="1296" w:author="Volker Schmid" w:date="2021-12-22T11:10:00Z">
            <w:rPr/>
          </w:rPrChange>
        </w:rPr>
        <w:t>imperdiet</w:t>
      </w:r>
      <w:proofErr w:type="spellEnd"/>
      <w:r w:rsidRPr="000E4C79">
        <w:rPr>
          <w:lang w:val="fr-FR"/>
          <w:rPrChange w:id="1297" w:author="Volker Schmid" w:date="2021-12-22T11:10:00Z">
            <w:rPr/>
          </w:rPrChange>
        </w:rPr>
        <w:t xml:space="preserve"> </w:t>
      </w:r>
      <w:proofErr w:type="spellStart"/>
      <w:r w:rsidRPr="000E4C79">
        <w:rPr>
          <w:lang w:val="fr-FR"/>
          <w:rPrChange w:id="1298" w:author="Volker Schmid" w:date="2021-12-22T11:10:00Z">
            <w:rPr/>
          </w:rPrChange>
        </w:rPr>
        <w:t>enim</w:t>
      </w:r>
      <w:proofErr w:type="spellEnd"/>
      <w:r w:rsidRPr="000E4C79">
        <w:rPr>
          <w:lang w:val="fr-FR"/>
          <w:rPrChange w:id="1299" w:author="Volker Schmid" w:date="2021-12-22T11:10:00Z">
            <w:rPr/>
          </w:rPrChange>
        </w:rPr>
        <w:t xml:space="preserve">. </w:t>
      </w:r>
      <w:proofErr w:type="spellStart"/>
      <w:r w:rsidRPr="000E4C79">
        <w:rPr>
          <w:lang w:val="fr-FR"/>
          <w:rPrChange w:id="1300" w:author="Volker Schmid" w:date="2021-12-22T11:10:00Z">
            <w:rPr/>
          </w:rPrChange>
        </w:rPr>
        <w:t>Fusce</w:t>
      </w:r>
      <w:proofErr w:type="spellEnd"/>
      <w:r w:rsidRPr="000E4C79">
        <w:rPr>
          <w:lang w:val="fr-FR"/>
          <w:rPrChange w:id="1301"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8"/>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11" w:name="_Toc92091766"/>
      <w:bookmarkStart w:id="1312" w:name="_Toc92092208"/>
      <w:bookmarkStart w:id="1313" w:name="_Toc92092320"/>
      <w:bookmarkStart w:id="1314" w:name="_Toc96874617"/>
      <w:commentRangeStart w:id="1315"/>
      <w:commentRangeStart w:id="1316"/>
      <w:r w:rsidRPr="00E81B1B">
        <w:lastRenderedPageBreak/>
        <w:t>Ausblick</w:t>
      </w:r>
      <w:commentRangeEnd w:id="1315"/>
      <w:r w:rsidR="009D0E0A" w:rsidRPr="00E81B1B">
        <w:rPr>
          <w:rStyle w:val="Kommentarzeichen"/>
          <w:rFonts w:ascii="Myriad Pro" w:eastAsiaTheme="minorHAnsi" w:hAnsi="Myriad Pro" w:cstheme="minorBidi"/>
          <w:b w:val="0"/>
          <w:color w:val="auto"/>
        </w:rPr>
        <w:commentReference w:id="1315"/>
      </w:r>
      <w:commentRangeEnd w:id="1316"/>
      <w:r w:rsidR="00C2329C">
        <w:rPr>
          <w:rStyle w:val="Kommentarzeichen"/>
          <w:rFonts w:ascii="Myriad Pro" w:eastAsiaTheme="minorHAnsi" w:hAnsi="Myriad Pro" w:cstheme="minorBidi"/>
          <w:b w:val="0"/>
          <w:color w:val="auto"/>
        </w:rPr>
        <w:commentReference w:id="1316"/>
      </w:r>
      <w:bookmarkEnd w:id="1311"/>
      <w:bookmarkEnd w:id="1312"/>
      <w:bookmarkEnd w:id="1313"/>
      <w:bookmarkEnd w:id="1314"/>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17" w:name="_Toc92091767"/>
      <w:bookmarkStart w:id="1318" w:name="_Toc92092209"/>
      <w:bookmarkStart w:id="1319" w:name="_Toc92092321"/>
      <w:bookmarkStart w:id="1320" w:name="_Toc96874618"/>
      <w:commentRangeStart w:id="1321"/>
      <w:r w:rsidRPr="00E81B1B">
        <w:lastRenderedPageBreak/>
        <w:t>Mitwirkende</w:t>
      </w:r>
      <w:commentRangeEnd w:id="1321"/>
      <w:r w:rsidR="00396532">
        <w:rPr>
          <w:rStyle w:val="Kommentarzeichen"/>
          <w:rFonts w:ascii="Myriad Pro" w:eastAsiaTheme="minorHAnsi" w:hAnsi="Myriad Pro" w:cstheme="minorBidi"/>
          <w:b w:val="0"/>
          <w:color w:val="auto"/>
        </w:rPr>
        <w:commentReference w:id="1321"/>
      </w:r>
      <w:bookmarkEnd w:id="1317"/>
      <w:bookmarkEnd w:id="1318"/>
      <w:bookmarkEnd w:id="1319"/>
      <w:bookmarkEnd w:id="1320"/>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22"/>
      <w:proofErr w:type="spellStart"/>
      <w:r>
        <w:t>MSc</w:t>
      </w:r>
      <w:proofErr w:type="spellEnd"/>
      <w:r>
        <w:t xml:space="preserve"> Marius Augenstein</w:t>
      </w:r>
      <w:commentRangeEnd w:id="1322"/>
      <w:r w:rsidR="000D73A7">
        <w:rPr>
          <w:rStyle w:val="Kommentarzeichen"/>
        </w:rPr>
        <w:commentReference w:id="1322"/>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23"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24"/>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24"/>
      <w:r>
        <w:rPr>
          <w:rStyle w:val="Kommentarzeichen"/>
        </w:rPr>
        <w:commentReference w:id="1324"/>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25"/>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25"/>
      <w:r>
        <w:rPr>
          <w:rStyle w:val="Kommentarzeichen"/>
        </w:rPr>
        <w:commentReference w:id="1325"/>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26" w:name="_Toc92091768"/>
      <w:bookmarkStart w:id="1327" w:name="_Toc92092210"/>
      <w:bookmarkStart w:id="1328" w:name="_Toc92092322"/>
      <w:bookmarkStart w:id="1329" w:name="_Toc96874619"/>
      <w:commentRangeStart w:id="1330"/>
      <w:r w:rsidRPr="00E81B1B">
        <w:lastRenderedPageBreak/>
        <w:t>Kurzbiographien</w:t>
      </w:r>
      <w:commentRangeEnd w:id="1330"/>
      <w:r w:rsidR="00FD30E6" w:rsidRPr="00E81B1B">
        <w:rPr>
          <w:rStyle w:val="Kommentarzeichen"/>
          <w:rFonts w:ascii="Myriad Pro" w:eastAsiaTheme="minorHAnsi" w:hAnsi="Myriad Pro" w:cstheme="minorBidi"/>
          <w:b w:val="0"/>
        </w:rPr>
        <w:commentReference w:id="1330"/>
      </w:r>
      <w:bookmarkEnd w:id="1326"/>
      <w:bookmarkEnd w:id="1327"/>
      <w:bookmarkEnd w:id="1328"/>
      <w:bookmarkEnd w:id="1329"/>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31"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31"/>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4"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32"/>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32"/>
            <w:r>
              <w:rPr>
                <w:rStyle w:val="Kommentarzeichen"/>
              </w:rPr>
              <w:commentReference w:id="1332"/>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33" w:name="_Toc92091769"/>
      <w:bookmarkStart w:id="1334" w:name="_Toc92092211"/>
      <w:bookmarkStart w:id="1335" w:name="_Toc92092323"/>
      <w:bookmarkStart w:id="1336" w:name="_Toc96874620"/>
      <w:commentRangeStart w:id="1337"/>
      <w:r w:rsidRPr="00E81B1B">
        <w:lastRenderedPageBreak/>
        <w:t>Verzeichnisse</w:t>
      </w:r>
      <w:r w:rsidR="00A63789" w:rsidRPr="00E81B1B">
        <w:tab/>
      </w:r>
      <w:commentRangeEnd w:id="1337"/>
      <w:r w:rsidR="00FD30E6" w:rsidRPr="00E81B1B">
        <w:rPr>
          <w:rStyle w:val="Kommentarzeichen"/>
          <w:rFonts w:ascii="Myriad Pro" w:eastAsiaTheme="minorHAnsi" w:hAnsi="Myriad Pro" w:cstheme="minorBidi"/>
          <w:b w:val="0"/>
          <w:color w:val="auto"/>
        </w:rPr>
        <w:commentReference w:id="1337"/>
      </w:r>
      <w:bookmarkEnd w:id="1333"/>
      <w:bookmarkEnd w:id="1334"/>
      <w:bookmarkEnd w:id="1335"/>
      <w:bookmarkEnd w:id="1336"/>
    </w:p>
    <w:bookmarkStart w:id="1338" w:name="_Toc96874621" w:displacedByCustomXml="next"/>
    <w:bookmarkStart w:id="1339" w:name="_Toc92091770" w:displacedByCustomXml="next"/>
    <w:bookmarkStart w:id="1340" w:name="_Toc92092212" w:displacedByCustomXml="next"/>
    <w:bookmarkStart w:id="1341"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41"/>
          <w:bookmarkEnd w:id="1340"/>
          <w:bookmarkEnd w:id="1339"/>
          <w:bookmarkEnd w:id="1338"/>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42" w:name="_Toc92091771"/>
      <w:bookmarkStart w:id="1343" w:name="_Toc92092213"/>
      <w:bookmarkStart w:id="1344" w:name="_Toc92092325"/>
      <w:bookmarkStart w:id="1345" w:name="_Toc96874622"/>
      <w:r w:rsidRPr="00E81B1B">
        <w:lastRenderedPageBreak/>
        <w:t>Abbildungsverzeichnis</w:t>
      </w:r>
      <w:bookmarkEnd w:id="1342"/>
      <w:bookmarkEnd w:id="1343"/>
      <w:bookmarkEnd w:id="1344"/>
      <w:bookmarkEnd w:id="1345"/>
    </w:p>
    <w:commentRangeStart w:id="1346"/>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6067B2">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6067B2">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6067B2">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6067B2">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6067B2">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6067B2">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6067B2">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6067B2">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6067B2">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6067B2">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6067B2">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6067B2">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6067B2">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6067B2">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6067B2">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6067B2">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6067B2">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6067B2">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6067B2">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6067B2">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6067B2">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6067B2">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6067B2">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6067B2">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6067B2">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6067B2">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6067B2">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6067B2">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6067B2">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6067B2">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6067B2">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6067B2">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6067B2">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6067B2">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6067B2">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6067B2">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6067B2">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6067B2">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6067B2">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6067B2">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6067B2">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6067B2">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6067B2">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6067B2">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6067B2">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6067B2">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6067B2">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6067B2">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6067B2">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6067B2">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5"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6067B2">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6067B2">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6067B2">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6067B2">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6067B2">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6067B2">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6067B2">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6067B2">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6067B2">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6067B2">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6067B2">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6067B2">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6067B2">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6067B2">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6067B2">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6067B2">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6067B2">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6067B2">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6067B2">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6067B2">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6067B2">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6067B2">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6067B2">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46"/>
      <w:r w:rsidR="00FD30E6" w:rsidRPr="00E81B1B">
        <w:rPr>
          <w:rStyle w:val="Kommentarzeichen"/>
        </w:rPr>
        <w:commentReference w:id="1346"/>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47" w:name="_Toc92091772"/>
      <w:bookmarkStart w:id="1348" w:name="_Toc92092214"/>
      <w:bookmarkStart w:id="1349" w:name="_Toc92092326"/>
      <w:bookmarkStart w:id="1350" w:name="_Toc96874623"/>
      <w:r w:rsidRPr="00E81B1B">
        <w:lastRenderedPageBreak/>
        <w:t>Tabellenverzeichnis</w:t>
      </w:r>
      <w:bookmarkEnd w:id="1347"/>
      <w:bookmarkEnd w:id="1348"/>
      <w:bookmarkEnd w:id="1349"/>
      <w:bookmarkEnd w:id="1350"/>
    </w:p>
    <w:commentRangeStart w:id="1351"/>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6067B2">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6067B2">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6067B2">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6067B2">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6067B2">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6067B2">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6067B2">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6067B2">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6067B2">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6067B2">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6067B2">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6067B2">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6067B2">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6067B2">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6067B2">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6067B2">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6067B2">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6067B2">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6067B2">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6067B2">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6067B2">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6067B2">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6067B2">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6067B2">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51"/>
      <w:r w:rsidR="00FD30E6" w:rsidRPr="00E81B1B">
        <w:rPr>
          <w:rStyle w:val="Kommentarzeichen"/>
        </w:rPr>
        <w:commentReference w:id="1351"/>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52" w:name="_Toc92091773"/>
      <w:bookmarkStart w:id="1353" w:name="_Toc92092215"/>
      <w:bookmarkStart w:id="1354" w:name="_Toc92092327"/>
      <w:bookmarkStart w:id="1355" w:name="_Toc96874624"/>
      <w:r w:rsidRPr="00E81B1B">
        <w:lastRenderedPageBreak/>
        <w:t>Anlagen</w:t>
      </w:r>
      <w:bookmarkEnd w:id="1352"/>
      <w:bookmarkEnd w:id="1353"/>
      <w:bookmarkEnd w:id="1354"/>
      <w:bookmarkEnd w:id="1355"/>
    </w:p>
    <w:p w14:paraId="355CF5C1" w14:textId="72FA7558" w:rsidR="001F79D5" w:rsidRPr="00E81B1B" w:rsidRDefault="00FD30E6" w:rsidP="001F79D5">
      <w:commentRangeStart w:id="1356"/>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56"/>
      <w:proofErr w:type="spellEnd"/>
      <w:r w:rsidRPr="00E81B1B">
        <w:rPr>
          <w:rStyle w:val="Kommentarzeichen"/>
        </w:rPr>
        <w:commentReference w:id="1356"/>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6"/>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3B605F" w:rsidRDefault="003B605F">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3B605F" w:rsidRDefault="003B605F">
      <w:pPr>
        <w:pStyle w:val="Kommentartext"/>
      </w:pPr>
      <w:r>
        <w:rPr>
          <w:rStyle w:val="Kommentarzeichen"/>
        </w:rPr>
        <w:annotationRef/>
      </w:r>
      <w:r>
        <w:t>Mail Adressen (ja/nein)?</w:t>
      </w:r>
    </w:p>
  </w:comment>
  <w:comment w:id="12" w:author="Marie" w:date="2022-01-17T14:09:00Z" w:initials="M">
    <w:p w14:paraId="47D8DA5B" w14:textId="653DA9A7" w:rsidR="003B605F" w:rsidRDefault="003B605F">
      <w:pPr>
        <w:pStyle w:val="Kommentartext"/>
      </w:pPr>
      <w:r>
        <w:rPr>
          <w:rStyle w:val="Kommentarzeichen"/>
        </w:rPr>
        <w:annotationRef/>
      </w:r>
    </w:p>
  </w:comment>
  <w:comment w:id="31" w:author="Marie" w:date="2021-09-29T23:19:00Z" w:initials="M">
    <w:p w14:paraId="7BE4AC17" w14:textId="32E738B6" w:rsidR="003B605F" w:rsidRDefault="003B605F">
      <w:pPr>
        <w:pStyle w:val="Kommentartext"/>
      </w:pPr>
      <w:r>
        <w:rPr>
          <w:rStyle w:val="Kommentarzeichen"/>
        </w:rPr>
        <w:annotationRef/>
      </w:r>
      <w:r>
        <w:t xml:space="preserve">Ergänzen </w:t>
      </w:r>
    </w:p>
  </w:comment>
  <w:comment w:id="38" w:author="Jan Wenker" w:date="2021-12-07T08:42:00Z" w:initials="JW">
    <w:p w14:paraId="5AFB1040" w14:textId="57576A90" w:rsidR="003B605F" w:rsidRDefault="003B605F">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3B605F" w:rsidRDefault="003B605F">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3B605F" w:rsidRDefault="003B605F">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3B605F" w:rsidRDefault="003B605F">
      <w:pPr>
        <w:pStyle w:val="Kommentartext"/>
      </w:pPr>
      <w:r>
        <w:rPr>
          <w:rStyle w:val="Kommentarzeichen"/>
        </w:rPr>
        <w:annotationRef/>
      </w:r>
      <w:r>
        <w:t>sehe ich auch so, erst das Ganze in Deutsch fertig machen und als allerletzten Schritt das englische Abstract ergänzen.</w:t>
      </w:r>
    </w:p>
    <w:p w14:paraId="4112C12E" w14:textId="322101D1" w:rsidR="003B605F" w:rsidRDefault="003B605F">
      <w:pPr>
        <w:pStyle w:val="Kommentartext"/>
      </w:pPr>
    </w:p>
  </w:comment>
  <w:comment w:id="53" w:author="Jan Wenker" w:date="2021-12-07T08:34:00Z" w:initials="JW">
    <w:p w14:paraId="6C171D4C" w14:textId="729EC25D" w:rsidR="003B605F" w:rsidRDefault="003B605F">
      <w:pPr>
        <w:pStyle w:val="Kommentartext"/>
      </w:pPr>
      <w:r>
        <w:rPr>
          <w:rStyle w:val="Kommentarzeichen"/>
        </w:rPr>
        <w:annotationRef/>
      </w:r>
      <w:r>
        <w:t>Absatzstruktur?</w:t>
      </w:r>
    </w:p>
  </w:comment>
  <w:comment w:id="54" w:author="Jan Wenker" w:date="2021-12-07T08:35:00Z" w:initials="JW">
    <w:p w14:paraId="6181D9C2" w14:textId="1634DAD6" w:rsidR="003B605F" w:rsidRDefault="003B605F">
      <w:pPr>
        <w:pStyle w:val="Kommentartext"/>
      </w:pPr>
      <w:r>
        <w:rPr>
          <w:rStyle w:val="Kommentarzeichen"/>
        </w:rPr>
        <w:annotationRef/>
      </w:r>
      <w:r>
        <w:t>Korrektes Englisch?</w:t>
      </w:r>
    </w:p>
  </w:comment>
  <w:comment w:id="76" w:author="Jan Wenker" w:date="2021-12-09T15:07:00Z" w:initials="JW">
    <w:p w14:paraId="377ADB25" w14:textId="22F1DDB6" w:rsidR="003B605F" w:rsidRDefault="003B605F">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3B605F" w:rsidRDefault="003B605F">
      <w:pPr>
        <w:pStyle w:val="Kommentartext"/>
      </w:pPr>
      <w:r>
        <w:rPr>
          <w:rStyle w:val="Kommentarzeichen"/>
        </w:rPr>
        <w:annotationRef/>
      </w:r>
      <w:r>
        <w:t>Wird von mir noch überarbeitet, In Arbeit!</w:t>
      </w:r>
    </w:p>
  </w:comment>
  <w:comment w:id="105" w:author="Marie" w:date="2022-01-15T09:59:00Z" w:initials="M">
    <w:p w14:paraId="0C19FBBC" w14:textId="716EFEC7" w:rsidR="003B605F" w:rsidRDefault="003B605F">
      <w:pPr>
        <w:pStyle w:val="Kommentartext"/>
      </w:pPr>
      <w:r>
        <w:rPr>
          <w:rStyle w:val="Kommentarzeichen"/>
        </w:rPr>
        <w:annotationRef/>
      </w:r>
      <w:r>
        <w:t>Zu prüfen, in Arbeit!</w:t>
      </w:r>
    </w:p>
  </w:comment>
  <w:comment w:id="112" w:author="Marie" w:date="2022-01-23T16:32:00Z" w:initials="M">
    <w:p w14:paraId="21D616C3" w14:textId="1EB95722" w:rsidR="003B605F" w:rsidRDefault="003B605F">
      <w:pPr>
        <w:pStyle w:val="Kommentartext"/>
      </w:pPr>
      <w:r>
        <w:rPr>
          <w:rStyle w:val="Kommentarzeichen"/>
        </w:rPr>
        <w:annotationRef/>
      </w:r>
      <w:r>
        <w:t>Zu prüfen, in Arbeit</w:t>
      </w:r>
    </w:p>
  </w:comment>
  <w:comment w:id="187" w:author="Stefan Behring" w:date="2021-12-20T13:01:00Z" w:initials="SB">
    <w:p w14:paraId="3C95F566" w14:textId="57227C68" w:rsidR="003B605F" w:rsidRDefault="003B605F">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3B605F" w:rsidRDefault="003B605F">
      <w:pPr>
        <w:pStyle w:val="Kommentartext"/>
      </w:pPr>
      <w:r>
        <w:rPr>
          <w:rStyle w:val="Kommentarzeichen"/>
        </w:rPr>
        <w:annotationRef/>
      </w:r>
      <w:r>
        <w:t>Nochmal drüber nachdenken</w:t>
      </w:r>
    </w:p>
  </w:comment>
  <w:comment w:id="190" w:author="Stefan Behring" w:date="2021-12-20T15:34:00Z" w:initials="SB">
    <w:p w14:paraId="13E8C362" w14:textId="12F29D8C" w:rsidR="003B605F" w:rsidRDefault="003B605F">
      <w:r>
        <w:t>Verweis prüfen.</w:t>
      </w:r>
      <w:r>
        <w:annotationRef/>
      </w:r>
    </w:p>
  </w:comment>
  <w:comment w:id="189" w:author="Marie" w:date="2022-01-15T10:47:00Z" w:initials="M">
    <w:p w14:paraId="6C032FFB" w14:textId="4C4959CA" w:rsidR="003B605F" w:rsidRDefault="003B605F">
      <w:pPr>
        <w:pStyle w:val="Kommentartext"/>
      </w:pPr>
      <w:r>
        <w:rPr>
          <w:rStyle w:val="Kommentarzeichen"/>
        </w:rPr>
        <w:annotationRef/>
      </w:r>
      <w:r>
        <w:t>Link</w:t>
      </w:r>
    </w:p>
  </w:comment>
  <w:comment w:id="191" w:author="Jan Wenker" w:date="2021-12-09T15:05:00Z" w:initials="JW">
    <w:p w14:paraId="68257884" w14:textId="19FB1975" w:rsidR="003B605F" w:rsidRDefault="003B605F">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3B605F" w:rsidRDefault="003B605F">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3B605F" w:rsidRDefault="003B605F">
      <w:pPr>
        <w:pStyle w:val="Kommentartext"/>
      </w:pPr>
      <w:r>
        <w:rPr>
          <w:rStyle w:val="Kommentarzeichen"/>
        </w:rPr>
        <w:annotationRef/>
      </w:r>
      <w:r>
        <w:t>…</w:t>
      </w:r>
    </w:p>
  </w:comment>
  <w:comment w:id="208" w:author="Stefan Behring" w:date="2021-12-19T23:01:00Z" w:initials="SB">
    <w:p w14:paraId="4C99511D" w14:textId="65986B6F" w:rsidR="003B605F" w:rsidRDefault="003B605F">
      <w:r>
        <w:t>Der ganze Absatz gehört in den Abschnitt zum statischen Modell.</w:t>
      </w:r>
      <w:r>
        <w:annotationRef/>
      </w:r>
    </w:p>
  </w:comment>
  <w:comment w:id="222" w:author="Jan Wenker" w:date="2021-12-09T15:10:00Z" w:initials="JW">
    <w:p w14:paraId="1EE5B40E" w14:textId="77777777" w:rsidR="003B605F" w:rsidRDefault="003B605F">
      <w:pPr>
        <w:pStyle w:val="Kommentartext"/>
      </w:pPr>
      <w:r>
        <w:rPr>
          <w:rStyle w:val="Kommentarzeichen"/>
        </w:rPr>
        <w:annotationRef/>
      </w:r>
      <w:r>
        <w:t>Völlig neue Nomenklatur hier. Eher gebräuchlich aus dem Massivbau.</w:t>
      </w:r>
    </w:p>
    <w:p w14:paraId="6802F9B5" w14:textId="1984303E" w:rsidR="003B605F" w:rsidRDefault="003B605F">
      <w:pPr>
        <w:pStyle w:val="Kommentartext"/>
      </w:pPr>
      <w:r>
        <w:t>Vorschlag: HBV-Rippendecke</w:t>
      </w:r>
    </w:p>
  </w:comment>
  <w:comment w:id="223" w:author="Jan Wenker" w:date="2021-12-09T15:11:00Z" w:initials="JW">
    <w:p w14:paraId="771D1B51" w14:textId="77777777" w:rsidR="003B605F" w:rsidRDefault="003B605F">
      <w:pPr>
        <w:pStyle w:val="Kommentartext"/>
      </w:pPr>
      <w:r>
        <w:rPr>
          <w:rStyle w:val="Kommentarzeichen"/>
        </w:rPr>
        <w:annotationRef/>
      </w:r>
      <w:r>
        <w:t>Unverständlich. Ohne Doppelbalken am Elementstoß, oder wie?</w:t>
      </w:r>
    </w:p>
    <w:p w14:paraId="72463BDD" w14:textId="77777777" w:rsidR="003B605F" w:rsidRDefault="003B605F">
      <w:pPr>
        <w:pStyle w:val="Kommentartext"/>
      </w:pPr>
      <w:r>
        <w:t>Was sind Module in diesem Zusammenhang? Elemente?</w:t>
      </w:r>
    </w:p>
    <w:p w14:paraId="152208AB" w14:textId="18CD76B8" w:rsidR="003B605F" w:rsidRDefault="003B605F">
      <w:pPr>
        <w:pStyle w:val="Kommentartext"/>
      </w:pPr>
      <w:r>
        <w:t>Einheitliches Wording notwendig!</w:t>
      </w:r>
    </w:p>
  </w:comment>
  <w:comment w:id="227" w:author="Stefan Behring" w:date="2021-12-20T15:40:00Z" w:initials="SB">
    <w:p w14:paraId="7AE923A8" w14:textId="3786339E" w:rsidR="003B605F" w:rsidRDefault="003B605F">
      <w:r>
        <w:t>Weg oder so formulieren, dass nicht nur ich es verstehe.</w:t>
      </w:r>
      <w:r>
        <w:annotationRef/>
      </w:r>
    </w:p>
  </w:comment>
  <w:comment w:id="224" w:author="Stefan Behring" w:date="2021-12-19T23:09:00Z" w:initials="SB">
    <w:p w14:paraId="4E8F9E7F" w14:textId="6D45D781" w:rsidR="003B605F" w:rsidRDefault="003B605F">
      <w:r>
        <w:t>Entweder rausnehmen oder besser erklären.</w:t>
      </w:r>
      <w:r>
        <w:annotationRef/>
      </w:r>
    </w:p>
  </w:comment>
  <w:comment w:id="231" w:author="Jan Wenker" w:date="2021-12-09T15:12:00Z" w:initials="JW">
    <w:p w14:paraId="23A9F530" w14:textId="286CC3F0" w:rsidR="003B605F" w:rsidRDefault="003B605F">
      <w:pPr>
        <w:pStyle w:val="Kommentartext"/>
      </w:pPr>
      <w:r>
        <w:rPr>
          <w:rStyle w:val="Kommentarzeichen"/>
        </w:rPr>
        <w:annotationRef/>
      </w:r>
      <w:r>
        <w:t>Wording!</w:t>
      </w:r>
    </w:p>
  </w:comment>
  <w:comment w:id="236" w:author="Marie" w:date="2022-01-15T11:53:00Z" w:initials="M">
    <w:p w14:paraId="52BA5AD3" w14:textId="3E805783" w:rsidR="003B605F" w:rsidRDefault="003B605F">
      <w:pPr>
        <w:pStyle w:val="Kommentartext"/>
      </w:pPr>
      <w:r>
        <w:rPr>
          <w:rStyle w:val="Kommentarzeichen"/>
        </w:rPr>
        <w:annotationRef/>
      </w:r>
      <w:r>
        <w:t>Ggf. schöner formulieren</w:t>
      </w:r>
    </w:p>
  </w:comment>
  <w:comment w:id="247" w:author="Jan Wenker" w:date="2021-12-09T15:14:00Z" w:initials="JW">
    <w:p w14:paraId="10C4B6C7" w14:textId="183199E0" w:rsidR="003B605F" w:rsidRDefault="003B605F">
      <w:pPr>
        <w:pStyle w:val="Kommentartext"/>
      </w:pPr>
      <w:r>
        <w:rPr>
          <w:rStyle w:val="Kommentarzeichen"/>
        </w:rPr>
        <w:annotationRef/>
      </w:r>
      <w:r>
        <w:t>Sprache!</w:t>
      </w:r>
    </w:p>
  </w:comment>
  <w:comment w:id="249" w:author="Jan Wenker" w:date="2021-12-09T15:16:00Z" w:initials="JW">
    <w:p w14:paraId="1AD99065" w14:textId="77777777" w:rsidR="003B605F" w:rsidRDefault="003B605F" w:rsidP="00D963AA">
      <w:pPr>
        <w:pStyle w:val="Kommentartext"/>
      </w:pPr>
      <w:r>
        <w:rPr>
          <w:rStyle w:val="Kommentarzeichen"/>
        </w:rPr>
        <w:annotationRef/>
      </w:r>
      <w:r>
        <w:t>Abkürzung?</w:t>
      </w:r>
    </w:p>
  </w:comment>
  <w:comment w:id="262" w:author="Jan Wenker" w:date="2021-12-09T15:19:00Z" w:initials="JW">
    <w:p w14:paraId="1BDBF9A7" w14:textId="56D23E7C" w:rsidR="003B605F" w:rsidRDefault="003B605F"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3B605F" w:rsidRDefault="003B605F">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3B605F" w:rsidRDefault="003B605F">
      <w:pPr>
        <w:pStyle w:val="Kommentartext"/>
      </w:pPr>
      <w:r>
        <w:rPr>
          <w:rStyle w:val="Kommentarzeichen"/>
        </w:rPr>
        <w:annotationRef/>
      </w:r>
      <w:r>
        <w:t>Klären</w:t>
      </w:r>
    </w:p>
  </w:comment>
  <w:comment w:id="302" w:author="Marie" w:date="2022-01-15T12:33:00Z" w:initials="M">
    <w:p w14:paraId="3D2F11F0" w14:textId="46AD273C" w:rsidR="003B605F" w:rsidRDefault="003B605F">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3B605F" w:rsidRDefault="003B605F">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3B605F" w:rsidRDefault="003B605F">
      <w:r>
        <w:t>Mit dem Symbol bei 0,24 stimmt etwas nicht.</w:t>
      </w:r>
      <w:r>
        <w:annotationRef/>
      </w:r>
    </w:p>
    <w:p w14:paraId="76F42A81" w14:textId="67EF57A3" w:rsidR="003B605F" w:rsidRDefault="003B605F">
      <w:r>
        <w:t>Stimmt das am Ende so auch mit dem GZG überein???</w:t>
      </w:r>
    </w:p>
  </w:comment>
  <w:comment w:id="314" w:author="Jan Wenker" w:date="2021-12-09T15:20:00Z" w:initials="JW">
    <w:p w14:paraId="75E35233" w14:textId="67F155CB" w:rsidR="003B605F" w:rsidRDefault="003B605F">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3B605F" w:rsidRDefault="003B605F">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3B605F" w:rsidRDefault="003B605F">
      <w:pPr>
        <w:pStyle w:val="Kommentartext"/>
      </w:pPr>
      <w:r>
        <w:rPr>
          <w:rStyle w:val="Kommentarzeichen"/>
        </w:rPr>
        <w:annotationRef/>
      </w:r>
      <w:r>
        <w:t>Wollte Jan nicht?</w:t>
      </w:r>
    </w:p>
  </w:comment>
  <w:comment w:id="321" w:author="Stefan Behring" w:date="2021-12-19T23:01:00Z" w:initials="SB">
    <w:p w14:paraId="15C5D090" w14:textId="65986B6F" w:rsidR="003B605F" w:rsidRDefault="003B605F">
      <w:r>
        <w:t>Der ganze Absatz gehört in den Abschnitt zum statischen Modell.</w:t>
      </w:r>
      <w:r>
        <w:annotationRef/>
      </w:r>
    </w:p>
  </w:comment>
  <w:comment w:id="334" w:author="Jan Wenker" w:date="2021-12-09T15:21:00Z" w:initials="JW">
    <w:p w14:paraId="605399EB" w14:textId="77777777" w:rsidR="003B605F" w:rsidRDefault="003B605F">
      <w:pPr>
        <w:pStyle w:val="Kommentartext"/>
      </w:pPr>
      <w:r>
        <w:rPr>
          <w:rStyle w:val="Kommentarzeichen"/>
        </w:rPr>
        <w:annotationRef/>
      </w:r>
      <w:proofErr w:type="spellStart"/>
      <w:r>
        <w:t>Grosse</w:t>
      </w:r>
      <w:proofErr w:type="spellEnd"/>
      <w:r>
        <w:t xml:space="preserve"> et al.</w:t>
      </w:r>
    </w:p>
    <w:p w14:paraId="789CE9E6" w14:textId="0037429B" w:rsidR="003B605F" w:rsidRDefault="003B605F">
      <w:pPr>
        <w:pStyle w:val="Kommentartext"/>
      </w:pPr>
      <w:r>
        <w:t>Einheitlicher Zitierstil</w:t>
      </w:r>
    </w:p>
  </w:comment>
  <w:comment w:id="343" w:author="Stefan Behring" w:date="2021-12-20T20:07:00Z" w:initials="SB">
    <w:p w14:paraId="61D4079D" w14:textId="0D5BE081" w:rsidR="003B605F" w:rsidRDefault="003B605F">
      <w:r>
        <w:t>Gut wäre an dieser Stelle ein statisches System. Auflagerung des Balkens und nicht der Platte.</w:t>
      </w:r>
      <w:r>
        <w:annotationRef/>
      </w:r>
    </w:p>
  </w:comment>
  <w:comment w:id="345" w:author="Jan Wenker" w:date="2021-12-09T15:21:00Z" w:initials="JW">
    <w:p w14:paraId="286D4664" w14:textId="740334BE" w:rsidR="003B605F" w:rsidRDefault="003B605F">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3B605F" w:rsidRDefault="003B605F">
      <w:pPr>
        <w:pStyle w:val="Kommentartext"/>
      </w:pPr>
      <w:r>
        <w:rPr>
          <w:rStyle w:val="Kommentarzeichen"/>
        </w:rPr>
        <w:annotationRef/>
      </w:r>
      <w:r>
        <w:t>…durch Stäbe modelliert, die….</w:t>
      </w:r>
    </w:p>
  </w:comment>
  <w:comment w:id="408" w:author="Stefan Behring" w:date="2021-12-20T18:54:00Z" w:initials="SB">
    <w:p w14:paraId="5AED2F08" w14:textId="4C4B8F35" w:rsidR="003B605F" w:rsidRDefault="003B605F">
      <w:r>
        <w:t>Format??</w:t>
      </w:r>
      <w:r>
        <w:annotationRef/>
      </w:r>
    </w:p>
  </w:comment>
  <w:comment w:id="419" w:author="Jan Wenker" w:date="2021-12-09T15:27:00Z" w:initials="JW">
    <w:p w14:paraId="6EC5EC6F" w14:textId="045177D4" w:rsidR="003B605F" w:rsidRDefault="003B605F">
      <w:pPr>
        <w:pStyle w:val="Kommentartext"/>
      </w:pPr>
      <w:r>
        <w:rPr>
          <w:rStyle w:val="Kommentarzeichen"/>
        </w:rPr>
        <w:annotationRef/>
      </w:r>
      <w:r>
        <w:t>Bildquelle in Bildunterschrift.</w:t>
      </w:r>
    </w:p>
  </w:comment>
  <w:comment w:id="455" w:author="Jan Wenker" w:date="2021-12-09T15:30:00Z" w:initials="JW">
    <w:p w14:paraId="1F28CF79" w14:textId="181B8040" w:rsidR="003B605F" w:rsidRDefault="003B605F">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3B605F" w:rsidRDefault="003B605F">
      <w:r>
        <w:t>musst du auch für beide</w:t>
      </w:r>
      <w:r>
        <w:annotationRef/>
      </w:r>
    </w:p>
  </w:comment>
  <w:comment w:id="459" w:author="Jan Wenker" w:date="2021-12-09T15:33:00Z" w:initials="JW">
    <w:p w14:paraId="78EFBE01" w14:textId="3DFB41A6" w:rsidR="003B605F" w:rsidRDefault="003B605F">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3B605F" w:rsidRDefault="003B605F">
      <w:r>
        <w:t>vorher kommen die Lastkombis</w:t>
      </w:r>
      <w:r>
        <w:annotationRef/>
      </w:r>
    </w:p>
  </w:comment>
  <w:comment w:id="469" w:author="Stefan Behring" w:date="2021-12-20T19:35:00Z" w:initials="SB">
    <w:p w14:paraId="7E41156D" w14:textId="2A084F81" w:rsidR="003B605F" w:rsidRDefault="003B605F">
      <w:r>
        <w:t>Die Abbildung erschließt sich mir nicht sofort???</w:t>
      </w:r>
      <w:r>
        <w:annotationRef/>
      </w:r>
    </w:p>
  </w:comment>
  <w:comment w:id="498" w:author="Stefan Behring" w:date="2021-12-20T20:23:00Z" w:initials="SB">
    <w:p w14:paraId="24B3700D" w14:textId="502FE888" w:rsidR="003B605F" w:rsidRDefault="003B605F">
      <w:r>
        <w:t>Stellt sich die Frage, wo sie sind, die Ergebnisse. ????????</w:t>
      </w:r>
      <w:r>
        <w:annotationRef/>
      </w:r>
    </w:p>
  </w:comment>
  <w:comment w:id="506" w:author="Stefan Behring" w:date="2021-12-20T20:24:00Z" w:initials="SB">
    <w:p w14:paraId="35A1FA80" w14:textId="788F988A" w:rsidR="003B605F" w:rsidRDefault="003B605F">
      <w:r>
        <w:t>Vor Bemessungsablauf.</w:t>
      </w:r>
      <w:r>
        <w:annotationRef/>
      </w:r>
    </w:p>
  </w:comment>
  <w:comment w:id="507" w:author="Jan Wenker" w:date="2021-12-09T15:35:00Z" w:initials="JW">
    <w:p w14:paraId="6A96893F" w14:textId="77777777" w:rsidR="003B605F" w:rsidRDefault="003B605F">
      <w:pPr>
        <w:pStyle w:val="Kommentartext"/>
      </w:pPr>
      <w:r>
        <w:rPr>
          <w:rStyle w:val="Kommentarzeichen"/>
        </w:rPr>
        <w:annotationRef/>
      </w:r>
      <w:r>
        <w:t>Wurden/Werden</w:t>
      </w:r>
    </w:p>
    <w:p w14:paraId="513585AB" w14:textId="413E7289" w:rsidR="003B605F" w:rsidRDefault="003B605F">
      <w:pPr>
        <w:pStyle w:val="Kommentartext"/>
      </w:pPr>
      <w:r>
        <w:t>Grundsätzlich in welcher Zeit schreiben?</w:t>
      </w:r>
    </w:p>
  </w:comment>
  <w:comment w:id="510" w:author="Stefan Behring" w:date="2021-12-20T20:26:00Z" w:initials="SB">
    <w:p w14:paraId="68F136E4" w14:textId="76FBDEF3" w:rsidR="003B605F" w:rsidRDefault="003B605F">
      <w:r>
        <w:t>Wo sind die erwähnt???</w:t>
      </w:r>
      <w:r>
        <w:annotationRef/>
      </w:r>
    </w:p>
  </w:comment>
  <w:comment w:id="515" w:author="Stefan Behring" w:date="2021-12-20T20:27:00Z" w:initials="SB">
    <w:p w14:paraId="7A61B057" w14:textId="31B9675E" w:rsidR="003B605F" w:rsidRDefault="003B605F">
      <w:r>
        <w:t>Vor Bemessungsablauf</w:t>
      </w:r>
      <w:r>
        <w:annotationRef/>
      </w:r>
    </w:p>
  </w:comment>
  <w:comment w:id="516" w:author="Stefan Behring" w:date="2021-12-20T20:33:00Z" w:initials="SB">
    <w:p w14:paraId="3F1A3E28" w14:textId="068AA3D1" w:rsidR="003B605F" w:rsidRDefault="003B605F">
      <w:r>
        <w:t>Absatz ist nicht gut verständlich.</w:t>
      </w:r>
      <w:r>
        <w:annotationRef/>
      </w:r>
    </w:p>
    <w:p w14:paraId="4A91A430" w14:textId="531B78E3" w:rsidR="003B605F" w:rsidRDefault="003B605F">
      <w:r>
        <w:t>Lastfall Schwinden des Betons ist noch nicht eingeführt.</w:t>
      </w:r>
    </w:p>
    <w:p w14:paraId="2459C8A4" w14:textId="2DEA1FF1" w:rsidR="003B605F" w:rsidRDefault="003B605F">
      <w:r>
        <w:t>Also entweder richtig alles erklären oder halt nur die Tabelle.</w:t>
      </w:r>
    </w:p>
  </w:comment>
  <w:comment w:id="517" w:author="Jan Wenker" w:date="2021-12-09T15:36:00Z" w:initials="JW">
    <w:p w14:paraId="26F465D0" w14:textId="77777777" w:rsidR="003B605F" w:rsidRDefault="003B605F">
      <w:pPr>
        <w:pStyle w:val="Kommentartext"/>
      </w:pPr>
      <w:r>
        <w:rPr>
          <w:rStyle w:val="Kommentarzeichen"/>
        </w:rPr>
        <w:annotationRef/>
      </w:r>
      <w:r>
        <w:t>Einheitlicher Zitierstil. Dias et al.</w:t>
      </w:r>
    </w:p>
    <w:p w14:paraId="7730A92B" w14:textId="111C68BF" w:rsidR="003B605F" w:rsidRDefault="003B605F">
      <w:pPr>
        <w:pStyle w:val="Kommentartext"/>
      </w:pPr>
      <w:r>
        <w:t>20118???</w:t>
      </w:r>
    </w:p>
  </w:comment>
  <w:comment w:id="526" w:author="Jan Wenker" w:date="2021-12-09T15:38:00Z" w:initials="JW">
    <w:p w14:paraId="4B034CCB" w14:textId="6E6F4727" w:rsidR="003B605F" w:rsidRDefault="003B605F">
      <w:pPr>
        <w:pStyle w:val="Kommentartext"/>
      </w:pPr>
      <w:r>
        <w:rPr>
          <w:rStyle w:val="Kommentarzeichen"/>
        </w:rPr>
        <w:annotationRef/>
      </w:r>
      <w:r>
        <w:t>Wording. Verbundmittel = Verbindungsmittel?!</w:t>
      </w:r>
    </w:p>
  </w:comment>
  <w:comment w:id="527" w:author="Jan Wenker" w:date="2021-12-09T15:41:00Z" w:initials="JW">
    <w:p w14:paraId="23B5E752" w14:textId="2FC8EEEC" w:rsidR="003B605F" w:rsidRDefault="003B605F">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3B605F" w:rsidRDefault="003B605F">
      <w:pPr>
        <w:pStyle w:val="Kommentartext"/>
      </w:pPr>
      <w:r>
        <w:rPr>
          <w:rStyle w:val="Kommentarzeichen"/>
        </w:rPr>
        <w:annotationRef/>
      </w:r>
      <w:r>
        <w:t>s. o. Vereinheitlichen?</w:t>
      </w:r>
    </w:p>
  </w:comment>
  <w:comment w:id="576" w:author="Stefan Behring" w:date="2021-12-20T20:50:00Z" w:initials="SB">
    <w:p w14:paraId="56BCF92D" w14:textId="7F0BC0F3" w:rsidR="003B605F" w:rsidRDefault="003B605F">
      <w:r>
        <w:t>Marie, denk an eine Einheitliche Zeitform.</w:t>
      </w:r>
      <w:r>
        <w:annotationRef/>
      </w:r>
    </w:p>
    <w:p w14:paraId="500098A4" w14:textId="0ED2F644" w:rsidR="003B605F" w:rsidRDefault="003B605F">
      <w:r>
        <w:t>Ich mache das auch, dass ich hin und her springe. Hier passt das aber nicht so recht.</w:t>
      </w:r>
    </w:p>
  </w:comment>
  <w:comment w:id="583" w:author="Stefan Behring" w:date="2021-12-20T21:04:00Z" w:initials="SB">
    <w:p w14:paraId="2DCB7F53" w14:textId="40085D0E" w:rsidR="003B605F" w:rsidRDefault="003B605F">
      <w:r>
        <w:t>Ist alle wahr, haben wir im Projekt aber meines Wissens nach nicht gemacht.</w:t>
      </w:r>
      <w:r>
        <w:annotationRef/>
      </w:r>
    </w:p>
    <w:p w14:paraId="6B215593" w14:textId="043EA65F" w:rsidR="003B605F" w:rsidRDefault="003B605F">
      <w:r>
        <w:t>Also umschreiben.</w:t>
      </w:r>
    </w:p>
  </w:comment>
  <w:comment w:id="584" w:author="Jan Wenker" w:date="2021-12-10T12:56:00Z" w:initials="JW">
    <w:p w14:paraId="349620D2" w14:textId="3BBA57D6" w:rsidR="003B605F" w:rsidRDefault="003B605F">
      <w:pPr>
        <w:pStyle w:val="Kommentartext"/>
      </w:pPr>
      <w:r>
        <w:rPr>
          <w:rStyle w:val="Kommentarzeichen"/>
        </w:rPr>
        <w:annotationRef/>
      </w:r>
      <w:r>
        <w:t>Satz?</w:t>
      </w:r>
    </w:p>
  </w:comment>
  <w:comment w:id="589" w:author="Jan Wenker" w:date="2021-12-10T12:59:00Z" w:initials="JW">
    <w:p w14:paraId="3D440B53" w14:textId="77777777" w:rsidR="003B605F" w:rsidRDefault="003B605F" w:rsidP="004C1276">
      <w:pPr>
        <w:pStyle w:val="Kommentartext"/>
      </w:pPr>
      <w:r>
        <w:rPr>
          <w:rStyle w:val="Kommentarzeichen"/>
        </w:rPr>
        <w:annotationRef/>
      </w:r>
      <w:r>
        <w:t>Diese Variante ist bisher nicht beschrieben worden. Kann sie daher als bekannt und „üblich“ vorausgesetzt werden?</w:t>
      </w:r>
    </w:p>
  </w:comment>
  <w:comment w:id="591" w:author="Stefan Behring" w:date="2021-12-20T22:02:00Z" w:initials="SB">
    <w:p w14:paraId="3E22C80A" w14:textId="77777777" w:rsidR="003B605F" w:rsidRDefault="003B605F" w:rsidP="000A484B">
      <w:r>
        <w:t xml:space="preserve">Ergänze die Tabelle um eine Spalte in der du den Versuch beschreibst. </w:t>
      </w:r>
      <w:r>
        <w:annotationRef/>
      </w:r>
    </w:p>
    <w:p w14:paraId="5760EED0" w14:textId="77777777" w:rsidR="003B605F" w:rsidRDefault="003B605F" w:rsidP="000A484B">
      <w:r>
        <w:t>Z.B. Gewinde einbetoniert oder abisoliert. Kannst du auch anderweitig beschreiben. So aber versteht es kein Mensch.</w:t>
      </w:r>
    </w:p>
  </w:comment>
  <w:comment w:id="592" w:author="Stefan Behring" w:date="2021-12-20T21:48:00Z" w:initials="SB">
    <w:p w14:paraId="3CB690D5" w14:textId="77777777" w:rsidR="003B605F" w:rsidRDefault="003B605F" w:rsidP="000A484B">
      <w:r>
        <w:t>Die Teilgewindeschraube ist eine Tellerkopfschraube, die hatte meines Erachtens nach keine U-Scheibe.</w:t>
      </w:r>
      <w:r>
        <w:annotationRef/>
      </w:r>
    </w:p>
    <w:p w14:paraId="42DF0B1A" w14:textId="77777777" w:rsidR="003B605F" w:rsidRDefault="003B605F" w:rsidP="000A484B">
      <w:r>
        <w:t>Die Gewindelänge ist hier glaube ich auch nur 80mm</w:t>
      </w:r>
    </w:p>
  </w:comment>
  <w:comment w:id="597" w:author="Stefan Behring" w:date="2021-12-20T22:02:00Z" w:initials="SB">
    <w:p w14:paraId="3A255A8F" w14:textId="0E4CF22E" w:rsidR="003B605F" w:rsidRDefault="003B605F">
      <w:r>
        <w:t xml:space="preserve">Ergänze die Tabelle um eine Spalte in der du den Versuch beschreibst. </w:t>
      </w:r>
      <w:r>
        <w:annotationRef/>
      </w:r>
    </w:p>
    <w:p w14:paraId="67610139" w14:textId="4C8955B7" w:rsidR="003B605F" w:rsidRDefault="003B605F">
      <w:r>
        <w:t>Z.B. Gewinde einbetoniert oder abisoliert. Kannst du auch anderweitig beschreiben. So aber versteht es kein Mensch.</w:t>
      </w:r>
    </w:p>
  </w:comment>
  <w:comment w:id="598" w:author="Stefan Behring" w:date="2021-12-20T21:48:00Z" w:initials="SB">
    <w:p w14:paraId="1F11AA7D" w14:textId="76BD6192" w:rsidR="003B605F" w:rsidRDefault="003B605F">
      <w:r>
        <w:t>Die Teilgewindeschraube ist eine Tellerkopfschraube, die hatte meines Erachtens nach keine U-Scheibe.</w:t>
      </w:r>
      <w:r>
        <w:annotationRef/>
      </w:r>
    </w:p>
    <w:p w14:paraId="42A1739B" w14:textId="4D088D36" w:rsidR="003B605F" w:rsidRDefault="003B605F">
      <w:r>
        <w:t>Die Gewindelänge ist hier glaube ich auch nur 80mm</w:t>
      </w:r>
    </w:p>
  </w:comment>
  <w:comment w:id="599" w:author="Marie" w:date="2022-01-15T14:21:00Z" w:initials="M">
    <w:p w14:paraId="2B4DE19B" w14:textId="7B6DCEA1" w:rsidR="003B605F" w:rsidRDefault="003B605F">
      <w:pPr>
        <w:pStyle w:val="Kommentartext"/>
      </w:pPr>
      <w:r>
        <w:rPr>
          <w:rStyle w:val="Kommentarzeichen"/>
        </w:rPr>
        <w:annotationRef/>
      </w:r>
      <w:r>
        <w:t>Bezeichnungen noch einmal durchgehen</w:t>
      </w:r>
    </w:p>
  </w:comment>
  <w:comment w:id="600" w:author="Stefan Behring" w:date="2021-12-20T21:59:00Z" w:initials="SB">
    <w:p w14:paraId="5306CA1E" w14:textId="77777777" w:rsidR="003B605F" w:rsidRDefault="003B605F" w:rsidP="004C1276">
      <w:r>
        <w:t>Groß- oder Kleinschreibung gleiche mit deiner Gleichung ab.</w:t>
      </w:r>
      <w:r>
        <w:annotationRef/>
      </w:r>
    </w:p>
  </w:comment>
  <w:comment w:id="601" w:author="Marie" w:date="2022-01-30T18:02:00Z" w:initials="M">
    <w:p w14:paraId="6760E42D" w14:textId="0978C7C9" w:rsidR="003B605F" w:rsidRDefault="003B605F">
      <w:pPr>
        <w:pStyle w:val="Kommentartext"/>
      </w:pPr>
      <w:r>
        <w:rPr>
          <w:rStyle w:val="Kommentarzeichen"/>
        </w:rPr>
        <w:annotationRef/>
      </w:r>
      <w:r>
        <w:t>Tabelle raussuchen</w:t>
      </w:r>
    </w:p>
  </w:comment>
  <w:comment w:id="603" w:author="Stefan Behring" w:date="2021-12-20T22:07:00Z" w:initials="SB">
    <w:p w14:paraId="0EE4899E" w14:textId="77777777" w:rsidR="003B605F" w:rsidRDefault="003B605F" w:rsidP="004C1276">
      <w:r>
        <w:t>Nummerierung prüfen.</w:t>
      </w:r>
      <w:r>
        <w:annotationRef/>
      </w:r>
    </w:p>
  </w:comment>
  <w:comment w:id="604" w:author="Marie" w:date="2022-01-15T14:18:00Z" w:initials="M">
    <w:p w14:paraId="5B40A84A" w14:textId="04772A1C" w:rsidR="003B605F" w:rsidRDefault="003B605F">
      <w:pPr>
        <w:pStyle w:val="Kommentartext"/>
      </w:pPr>
      <w:r>
        <w:rPr>
          <w:rStyle w:val="Kommentarzeichen"/>
        </w:rPr>
        <w:annotationRef/>
      </w:r>
      <w:r>
        <w:t>Übersichtsgrafik mit Varianten + Beschreibung zur Schraube (abisoliert, etc.)</w:t>
      </w:r>
    </w:p>
  </w:comment>
  <w:comment w:id="605" w:author="Marie" w:date="2022-01-15T14:18:00Z" w:initials="M">
    <w:p w14:paraId="6303C531" w14:textId="22B0D5F4" w:rsidR="003B605F" w:rsidRDefault="003B605F">
      <w:pPr>
        <w:pStyle w:val="Kommentartext"/>
      </w:pPr>
      <w:r>
        <w:rPr>
          <w:rStyle w:val="Kommentarzeichen"/>
        </w:rPr>
        <w:annotationRef/>
      </w:r>
    </w:p>
  </w:comment>
  <w:comment w:id="606" w:author="Marie" w:date="2022-01-15T14:15:00Z" w:initials="M">
    <w:p w14:paraId="318874D7" w14:textId="18F15DA9" w:rsidR="003B605F" w:rsidRDefault="003B605F">
      <w:pPr>
        <w:pStyle w:val="Kommentartext"/>
      </w:pPr>
      <w:r>
        <w:rPr>
          <w:rStyle w:val="Kommentarzeichen"/>
        </w:rPr>
        <w:annotationRef/>
      </w:r>
      <w:proofErr w:type="spellStart"/>
      <w:r>
        <w:t>Vorr</w:t>
      </w:r>
      <w:proofErr w:type="spellEnd"/>
      <w:r>
        <w:t xml:space="preserve"> die Tabelle</w:t>
      </w:r>
    </w:p>
  </w:comment>
  <w:comment w:id="609" w:author="Stefan Behring" w:date="2021-12-20T22:08:00Z" w:initials="SB">
    <w:p w14:paraId="5AB80B58" w14:textId="136E6DCF" w:rsidR="003B605F" w:rsidRDefault="003B605F">
      <w:r>
        <w:t>Lag der Bügel wirklich so??</w:t>
      </w:r>
      <w:r>
        <w:annotationRef/>
      </w:r>
    </w:p>
  </w:comment>
  <w:comment w:id="623" w:author="Stefan Behring" w:date="2021-12-20T22:26:00Z" w:initials="SB">
    <w:p w14:paraId="063A6A35" w14:textId="5073B1BB" w:rsidR="003B605F" w:rsidRDefault="003B605F">
      <w:r>
        <w:t>Beschreibe, was du damit meinst. Einbetoniertes Gewinde, abisoliert???</w:t>
      </w:r>
      <w:r>
        <w:annotationRef/>
      </w:r>
    </w:p>
  </w:comment>
  <w:comment w:id="624" w:author="Stefan Behring" w:date="2021-12-20T22:34:00Z" w:initials="SB">
    <w:p w14:paraId="5D363DC0" w14:textId="6DDF3BA4" w:rsidR="003B605F" w:rsidRDefault="003B605F">
      <w:r>
        <w:t>Beschreibe die einzelnen Schrauben. Es sind zu wenig Versuche, lass den Versuch der Interpretation.</w:t>
      </w:r>
      <w:r>
        <w:annotationRef/>
      </w:r>
    </w:p>
  </w:comment>
  <w:comment w:id="625" w:author="Stefan Behring" w:date="2021-12-20T22:37:00Z" w:initials="SB">
    <w:p w14:paraId="453C7416" w14:textId="657BA5AE" w:rsidR="003B605F" w:rsidRDefault="003B605F">
      <w:r>
        <w:t>Woran könnte das liegen??</w:t>
      </w:r>
      <w:r>
        <w:annotationRef/>
      </w:r>
    </w:p>
  </w:comment>
  <w:comment w:id="626" w:author="Jan Wenker" w:date="2021-12-10T13:04:00Z" w:initials="JW">
    <w:p w14:paraId="684A798B" w14:textId="7114031B" w:rsidR="003B605F" w:rsidRDefault="003B605F">
      <w:pPr>
        <w:pStyle w:val="Kommentartext"/>
      </w:pPr>
      <w:r>
        <w:rPr>
          <w:rStyle w:val="Kommentarzeichen"/>
        </w:rPr>
        <w:annotationRef/>
      </w:r>
      <w:r>
        <w:t>Welche, oben wurden noch die Nachteile beleuchtet…viel Aufwand…</w:t>
      </w:r>
    </w:p>
  </w:comment>
  <w:comment w:id="632" w:author="Stefan Behring" w:date="2021-12-20T22:36:00Z" w:initials="SB">
    <w:p w14:paraId="075F8ADB" w14:textId="5AD47529" w:rsidR="003B605F" w:rsidRDefault="003B605F">
      <w:r>
        <w:t>Größer machen, erkennt man nicht.</w:t>
      </w:r>
      <w:r>
        <w:annotationRef/>
      </w:r>
    </w:p>
  </w:comment>
  <w:comment w:id="640" w:author="Marie" w:date="2022-01-15T19:47:00Z" w:initials="M">
    <w:p w14:paraId="38692D7F" w14:textId="4135FE0F" w:rsidR="003B605F" w:rsidRDefault="003B605F">
      <w:pPr>
        <w:pStyle w:val="Kommentartext"/>
      </w:pPr>
      <w:r>
        <w:rPr>
          <w:rStyle w:val="Kommentarzeichen"/>
        </w:rPr>
        <w:annotationRef/>
      </w:r>
      <w:r>
        <w:t>Überarbeiten</w:t>
      </w:r>
    </w:p>
  </w:comment>
  <w:comment w:id="646" w:author="Jan Wenker" w:date="2021-12-14T12:57:00Z" w:initials="JW">
    <w:p w14:paraId="6F081187" w14:textId="56C41A56" w:rsidR="003B605F" w:rsidRDefault="003B605F">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7" w:author="Jan Wenker" w:date="2021-12-14T12:59:00Z" w:initials="JW">
    <w:p w14:paraId="607B6411" w14:textId="18F16B04" w:rsidR="003B605F" w:rsidRDefault="003B605F">
      <w:pPr>
        <w:pStyle w:val="Kommentartext"/>
      </w:pPr>
      <w:r>
        <w:rPr>
          <w:rStyle w:val="Kommentarzeichen"/>
        </w:rPr>
        <w:annotationRef/>
      </w:r>
      <w:r>
        <w:t>Nicht das Schwinden, sondern die Erhöhung der Holzfeuchte!</w:t>
      </w:r>
    </w:p>
  </w:comment>
  <w:comment w:id="650" w:author="Jan Wenker" w:date="2021-12-14T13:12:00Z" w:initials="JW">
    <w:p w14:paraId="6F3EAC52" w14:textId="45A8576D" w:rsidR="003B605F" w:rsidRDefault="003B605F">
      <w:pPr>
        <w:pStyle w:val="Kommentartext"/>
      </w:pPr>
      <w:r>
        <w:rPr>
          <w:rStyle w:val="Kommentarzeichen"/>
        </w:rPr>
        <w:annotationRef/>
      </w:r>
      <w:r>
        <w:t>Abkürzung bei erster Verwendung ausschreiben.</w:t>
      </w:r>
    </w:p>
  </w:comment>
  <w:comment w:id="651" w:author="Jan Wenker" w:date="2021-12-14T13:14:00Z" w:initials="JW">
    <w:p w14:paraId="0BFFD60F" w14:textId="08890997" w:rsidR="003B605F" w:rsidRDefault="003B605F">
      <w:pPr>
        <w:pStyle w:val="Kommentartext"/>
      </w:pPr>
      <w:r>
        <w:rPr>
          <w:rStyle w:val="Kommentarzeichen"/>
        </w:rPr>
        <w:annotationRef/>
      </w:r>
      <w:r>
        <w:t>M. E. gilt: Keine Zahl ohne Einheit!</w:t>
      </w:r>
    </w:p>
  </w:comment>
  <w:comment w:id="654" w:author="Jan Wenker" w:date="2021-12-14T13:23:00Z" w:initials="JW">
    <w:p w14:paraId="20B9884B" w14:textId="39E0D4E5" w:rsidR="003B605F" w:rsidRDefault="003B605F">
      <w:pPr>
        <w:pStyle w:val="Kommentartext"/>
      </w:pPr>
      <w:r>
        <w:rPr>
          <w:rStyle w:val="Kommentarzeichen"/>
        </w:rPr>
        <w:annotationRef/>
      </w:r>
      <w:r>
        <w:t>Nadel-FSH?</w:t>
      </w:r>
    </w:p>
  </w:comment>
  <w:comment w:id="659" w:author="Marie" w:date="2022-02-06T22:09:00Z" w:initials="M">
    <w:p w14:paraId="0544F12D" w14:textId="299A54F5" w:rsidR="003B605F" w:rsidRDefault="003B605F">
      <w:pPr>
        <w:pStyle w:val="Kommentartext"/>
      </w:pPr>
      <w:r>
        <w:rPr>
          <w:rStyle w:val="Kommentarzeichen"/>
        </w:rPr>
        <w:annotationRef/>
      </w:r>
      <w:r>
        <w:t>Um zu viele Dopplungen zu vermeiden recht knapp gehalten…</w:t>
      </w:r>
    </w:p>
  </w:comment>
  <w:comment w:id="660" w:author="Marie" w:date="2022-01-15T14:37:00Z" w:initials="M">
    <w:p w14:paraId="12D598E7" w14:textId="489EA763" w:rsidR="003B605F" w:rsidRDefault="003B605F">
      <w:pPr>
        <w:pStyle w:val="Kommentartext"/>
      </w:pPr>
      <w:r>
        <w:rPr>
          <w:rStyle w:val="Kommentarzeichen"/>
        </w:rPr>
        <w:annotationRef/>
      </w:r>
      <w:proofErr w:type="spellStart"/>
      <w:r>
        <w:t>Legene</w:t>
      </w:r>
      <w:proofErr w:type="spellEnd"/>
      <w:r>
        <w:t xml:space="preserve"> / bzw. Erklärung</w:t>
      </w:r>
    </w:p>
  </w:comment>
  <w:comment w:id="668" w:author="Jan Wenker" w:date="2021-12-14T14:13:00Z" w:initials="JW">
    <w:p w14:paraId="3BEBDBB6" w14:textId="0BD83A92" w:rsidR="003B605F" w:rsidRDefault="003B605F">
      <w:pPr>
        <w:pStyle w:val="Kommentartext"/>
      </w:pPr>
      <w:r>
        <w:rPr>
          <w:rStyle w:val="Kommentarzeichen"/>
        </w:rPr>
        <w:annotationRef/>
      </w:r>
      <w:r>
        <w:t>Zusätzlich Zementleim an der Oberfläche?</w:t>
      </w:r>
    </w:p>
  </w:comment>
  <w:comment w:id="669" w:author="Marie" w:date="2022-01-16T10:51:00Z" w:initials="M">
    <w:p w14:paraId="44963D09" w14:textId="0F8BB084" w:rsidR="003B605F" w:rsidRDefault="003B605F">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74" w:author="Marie" w:date="2022-01-16T11:07:00Z" w:initials="M">
    <w:p w14:paraId="13C530B8" w14:textId="0EEAB25A" w:rsidR="003B605F" w:rsidRDefault="003B605F">
      <w:pPr>
        <w:pStyle w:val="Kommentartext"/>
      </w:pPr>
      <w:r>
        <w:rPr>
          <w:rStyle w:val="Kommentarzeichen"/>
        </w:rPr>
        <w:annotationRef/>
      </w:r>
    </w:p>
  </w:comment>
  <w:comment w:id="683" w:author="Marie" w:date="2021-09-12T11:11:00Z" w:initials="M">
    <w:p w14:paraId="6DF14D08" w14:textId="77777777" w:rsidR="003B605F" w:rsidRDefault="003B605F" w:rsidP="008F3C89">
      <w:pPr>
        <w:pStyle w:val="Kommentartext"/>
      </w:pPr>
      <w:r>
        <w:rPr>
          <w:rStyle w:val="Kommentarzeichen"/>
        </w:rPr>
        <w:annotationRef/>
      </w:r>
      <w:r>
        <w:t>Anhang, sobald die letzten Prüfungen abgeschlossen sind</w:t>
      </w:r>
    </w:p>
  </w:comment>
  <w:comment w:id="684" w:author="Jan Wenker" w:date="2021-12-14T14:24:00Z" w:initials="JW">
    <w:p w14:paraId="5D2525E3" w14:textId="77777777" w:rsidR="003B605F" w:rsidRDefault="003B605F" w:rsidP="008F3C89">
      <w:pPr>
        <w:pStyle w:val="Kommentartext"/>
      </w:pPr>
      <w:r>
        <w:rPr>
          <w:rStyle w:val="Kommentarzeichen"/>
        </w:rPr>
        <w:annotationRef/>
      </w:r>
      <w:r>
        <w:t>Von der TU Berlin?</w:t>
      </w:r>
    </w:p>
  </w:comment>
  <w:comment w:id="687" w:author="Stefan Behring" w:date="2021-12-21T18:49:00Z" w:initials="SB">
    <w:p w14:paraId="13402578" w14:textId="71865D5B" w:rsidR="003B605F" w:rsidRDefault="003B605F">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20" w:author="Stefan Behring" w:date="2021-12-21T19:53:00Z" w:initials="SB">
    <w:p w14:paraId="4EC44910" w14:textId="0BB1BD2B" w:rsidR="003B605F" w:rsidRDefault="003B605F">
      <w:pPr>
        <w:pStyle w:val="Kommentartext"/>
      </w:pPr>
      <w:r>
        <w:rPr>
          <w:rStyle w:val="Kommentarzeichen"/>
        </w:rPr>
        <w:annotationRef/>
      </w:r>
      <w:r>
        <w:t>Zeichne die Kraftpfeile in deine Zeichnung ein.</w:t>
      </w:r>
    </w:p>
  </w:comment>
  <w:comment w:id="728" w:author="Stefan Behring" w:date="2021-12-21T20:21:00Z" w:initials="SB">
    <w:p w14:paraId="69700010" w14:textId="77777777" w:rsidR="003B605F" w:rsidRDefault="003B605F">
      <w:pPr>
        <w:pStyle w:val="Kommentartext"/>
      </w:pPr>
      <w:r>
        <w:rPr>
          <w:rStyle w:val="Kommentarzeichen"/>
        </w:rPr>
        <w:annotationRef/>
      </w:r>
      <w:r>
        <w:t>Baustoffe sehe ich da nicht.</w:t>
      </w:r>
    </w:p>
    <w:p w14:paraId="3B683F41" w14:textId="5DD5DD1D" w:rsidR="003B605F" w:rsidRDefault="003B605F">
      <w:pPr>
        <w:pStyle w:val="Kommentartext"/>
      </w:pPr>
      <w:r>
        <w:t>Schreibe es irgendwie klarer, selbst für mich liest es sich sehr schwer.</w:t>
      </w:r>
    </w:p>
  </w:comment>
  <w:comment w:id="735" w:author="Stefan Behring" w:date="2021-12-21T20:30:00Z" w:initials="SB">
    <w:p w14:paraId="71B531DD" w14:textId="258CB762" w:rsidR="003B605F" w:rsidRDefault="003B605F">
      <w:pPr>
        <w:pStyle w:val="Kommentartext"/>
      </w:pPr>
      <w:r>
        <w:rPr>
          <w:rStyle w:val="Kommentarzeichen"/>
        </w:rPr>
        <w:annotationRef/>
      </w:r>
      <w:r>
        <w:t>Hier auch Abdichtband, warum dann noch dann noch Distanzstücken. Überlege ob du das wegschweigen willst. Nu du weißt, was du gemacht hast.</w:t>
      </w:r>
    </w:p>
  </w:comment>
  <w:comment w:id="740" w:author="Stefan Behring" w:date="2021-12-21T20:31:00Z" w:initials="SB">
    <w:p w14:paraId="62FE5A72" w14:textId="76B2B139" w:rsidR="003B605F" w:rsidRDefault="003B605F">
      <w:pPr>
        <w:pStyle w:val="Kommentartext"/>
      </w:pPr>
      <w:r>
        <w:rPr>
          <w:rStyle w:val="Kommentarzeichen"/>
        </w:rPr>
        <w:annotationRef/>
      </w:r>
      <w:r>
        <w:t>Genaue Maschinenbeschreibung mit Baujahr und Prüflast, wie es sich gehört!</w:t>
      </w:r>
    </w:p>
  </w:comment>
  <w:comment w:id="741" w:author="Marie" w:date="2022-02-08T22:25:00Z" w:initials="M">
    <w:p w14:paraId="73016651" w14:textId="6B8E9DBB" w:rsidR="003B605F" w:rsidRDefault="003B605F">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51" w:author="Stefan Behring" w:date="2021-12-21T22:02:00Z" w:initials="SB">
    <w:p w14:paraId="40E7EEF5" w14:textId="77777777" w:rsidR="003B605F" w:rsidRDefault="003B605F" w:rsidP="00701C7D">
      <w:pPr>
        <w:pStyle w:val="Kommentartext"/>
      </w:pPr>
      <w:r>
        <w:rPr>
          <w:rStyle w:val="Kommentarzeichen"/>
        </w:rPr>
        <w:annotationRef/>
      </w:r>
      <w:proofErr w:type="gramStart"/>
      <w:r>
        <w:t>größeren  Bildausschnitt</w:t>
      </w:r>
      <w:proofErr w:type="gramEnd"/>
      <w:r>
        <w:t xml:space="preserve"> wählen.</w:t>
      </w:r>
    </w:p>
  </w:comment>
  <w:comment w:id="752" w:author="Marie" w:date="2022-01-13T17:38:00Z" w:initials="M">
    <w:p w14:paraId="1CC6FC6E" w14:textId="77777777" w:rsidR="003B605F" w:rsidRDefault="003B605F"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66" w:author="Jan Wenker" w:date="2021-12-14T15:52:00Z" w:initials="JW">
    <w:p w14:paraId="300886C3" w14:textId="77777777" w:rsidR="003B605F" w:rsidRDefault="003B605F"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767" w:author="Marie" w:date="2022-02-08T22:42:00Z" w:initials="M">
    <w:p w14:paraId="5226A148" w14:textId="77777777" w:rsidR="003B605F" w:rsidRDefault="003B605F" w:rsidP="005E7FCF">
      <w:pPr>
        <w:pStyle w:val="Kommentartext"/>
      </w:pPr>
      <w:r>
        <w:rPr>
          <w:rStyle w:val="Kommentarzeichen"/>
        </w:rPr>
        <w:annotationRef/>
      </w:r>
      <w:r>
        <w:t>An Helligkeiten drehen</w:t>
      </w:r>
    </w:p>
  </w:comment>
  <w:comment w:id="774" w:author="Marie" w:date="2022-04-02T15:49:00Z" w:initials="M">
    <w:p w14:paraId="13736811" w14:textId="2E248240" w:rsidR="003B605F" w:rsidRDefault="003B605F">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775" w:author="Marie" w:date="2022-03-20T11:27:00Z" w:initials="M">
    <w:p w14:paraId="357D832A" w14:textId="2F46D620" w:rsidR="003B605F" w:rsidRDefault="003B605F">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792" w:author="Jan Wenker" w:date="2021-12-15T13:00:00Z" w:initials="JW">
    <w:p w14:paraId="4BD47020" w14:textId="3A4C61C1" w:rsidR="003B605F" w:rsidRDefault="003B605F">
      <w:pPr>
        <w:pStyle w:val="Kommentartext"/>
      </w:pPr>
      <w:r>
        <w:rPr>
          <w:rStyle w:val="Kommentarzeichen"/>
        </w:rPr>
        <w:annotationRef/>
      </w:r>
      <w:r>
        <w:t>Klima dieser Halle?</w:t>
      </w:r>
    </w:p>
  </w:comment>
  <w:comment w:id="793" w:author="Marie" w:date="2022-01-13T17:47:00Z" w:initials="M">
    <w:p w14:paraId="305E5A41" w14:textId="0B371EE6" w:rsidR="003B605F" w:rsidRDefault="003B605F">
      <w:pPr>
        <w:pStyle w:val="Kommentartext"/>
      </w:pPr>
      <w:r>
        <w:rPr>
          <w:rStyle w:val="Kommentarzeichen"/>
        </w:rPr>
        <w:annotationRef/>
      </w:r>
      <w:r>
        <w:t>Wenn sich das so leicht beantworten ließe. Angeblich Normklima.</w:t>
      </w:r>
    </w:p>
  </w:comment>
  <w:comment w:id="794" w:author="Stefan Behring" w:date="2021-12-21T22:53:00Z" w:initials="SB">
    <w:p w14:paraId="4B804671" w14:textId="1E5929B3" w:rsidR="003B605F" w:rsidRDefault="003B605F">
      <w:pPr>
        <w:pStyle w:val="Kommentartext"/>
      </w:pPr>
      <w:r>
        <w:rPr>
          <w:rStyle w:val="Kommentarzeichen"/>
        </w:rPr>
        <w:annotationRef/>
      </w:r>
      <w:r>
        <w:t>Würde ich als Riss bezeichnen.</w:t>
      </w:r>
    </w:p>
  </w:comment>
  <w:comment w:id="795" w:author="Stefan Behring" w:date="2021-12-21T22:54:00Z" w:initials="SB">
    <w:p w14:paraId="30742E92" w14:textId="42A4F1CD" w:rsidR="003B605F" w:rsidRDefault="003B605F">
      <w:pPr>
        <w:pStyle w:val="Kommentartext"/>
      </w:pPr>
      <w:r>
        <w:rPr>
          <w:rStyle w:val="Kommentarzeichen"/>
        </w:rPr>
        <w:annotationRef/>
      </w:r>
      <w:r>
        <w:t>Sind doch eher Vermutungen.</w:t>
      </w:r>
    </w:p>
  </w:comment>
  <w:comment w:id="800" w:author="Marie" w:date="2022-03-20T15:26:00Z" w:initials="M">
    <w:p w14:paraId="6F8EA2C9" w14:textId="3DF934CB" w:rsidR="003B605F" w:rsidRDefault="003B605F">
      <w:pPr>
        <w:pStyle w:val="Kommentartext"/>
      </w:pPr>
      <w:r>
        <w:rPr>
          <w:rStyle w:val="Kommentarzeichen"/>
        </w:rPr>
        <w:annotationRef/>
      </w:r>
      <w:r>
        <w:t>Bilder von Vorschäden</w:t>
      </w:r>
    </w:p>
  </w:comment>
  <w:comment w:id="822" w:author="Marie" w:date="2022-02-08T23:32:00Z" w:initials="M">
    <w:p w14:paraId="5A1CB9B0" w14:textId="1B0C8149" w:rsidR="003B605F" w:rsidRDefault="003B605F">
      <w:pPr>
        <w:pStyle w:val="Kommentartext"/>
      </w:pPr>
      <w:r>
        <w:rPr>
          <w:rStyle w:val="Kommentarzeichen"/>
        </w:rPr>
        <w:annotationRef/>
      </w:r>
    </w:p>
  </w:comment>
  <w:comment w:id="828" w:author="Stefan Behring" w:date="2021-12-21T23:23:00Z" w:initials="SB">
    <w:p w14:paraId="2ADD9096" w14:textId="5615EC34" w:rsidR="003B605F" w:rsidRDefault="003B605F">
      <w:pPr>
        <w:pStyle w:val="Kommentartext"/>
      </w:pPr>
      <w:r>
        <w:rPr>
          <w:rStyle w:val="Kommentarzeichen"/>
        </w:rPr>
        <w:annotationRef/>
      </w:r>
      <w:r>
        <w:t>wie viel?</w:t>
      </w:r>
    </w:p>
  </w:comment>
  <w:comment w:id="829" w:author="Stefan Behring" w:date="2021-12-21T23:30:00Z" w:initials="SB">
    <w:p w14:paraId="68714081" w14:textId="77777777" w:rsidR="003B605F" w:rsidRDefault="003B605F">
      <w:pPr>
        <w:pStyle w:val="Kommentartext"/>
      </w:pPr>
      <w:r>
        <w:rPr>
          <w:rStyle w:val="Kommentarzeichen"/>
        </w:rPr>
        <w:annotationRef/>
      </w:r>
      <w:r>
        <w:t xml:space="preserve">Marie, </w:t>
      </w:r>
    </w:p>
    <w:p w14:paraId="1D290B4C" w14:textId="77777777" w:rsidR="003B605F" w:rsidRDefault="003B605F">
      <w:pPr>
        <w:pStyle w:val="Kommentartext"/>
      </w:pPr>
      <w:r>
        <w:t>das sind alles nur Vermutungen, die sind zwar nicht abwegig, wir können sie aber nicht beweisen.</w:t>
      </w:r>
    </w:p>
    <w:p w14:paraId="37F50285" w14:textId="755A8865" w:rsidR="003B605F" w:rsidRDefault="003B605F">
      <w:pPr>
        <w:pStyle w:val="Kommentartext"/>
      </w:pPr>
      <w:r>
        <w:t>Daher denke ich, ist es besser wir schweigen und sagen, der Grund lässt sich nicht zweifelsfrei klären.</w:t>
      </w:r>
    </w:p>
  </w:comment>
  <w:comment w:id="840" w:author="Stefan Behring" w:date="2021-12-21T23:34:00Z" w:initials="SB">
    <w:p w14:paraId="11E24241" w14:textId="5E4BF3D9" w:rsidR="003B605F" w:rsidRDefault="003B605F">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46" w:author="Jan Wenker" w:date="2021-12-15T13:09:00Z" w:initials="JW">
    <w:p w14:paraId="46C0843F" w14:textId="12C2E6E4" w:rsidR="003B605F" w:rsidRDefault="003B605F">
      <w:pPr>
        <w:pStyle w:val="Kommentartext"/>
      </w:pPr>
      <w:r>
        <w:rPr>
          <w:rStyle w:val="Kommentarzeichen"/>
        </w:rPr>
        <w:annotationRef/>
      </w:r>
      <w:r>
        <w:t>Wird das Klima aufgezeichnet? Mittelwert der Temperatur und rel. Luftfeuchtigkeit währende der 2 Monate Lagerdauer wäre interessant.</w:t>
      </w:r>
    </w:p>
  </w:comment>
  <w:comment w:id="857" w:author="Marie" w:date="2022-01-18T12:32:00Z" w:initials="M">
    <w:p w14:paraId="02216ED4" w14:textId="6B37BF0E" w:rsidR="003B605F" w:rsidRDefault="003B605F">
      <w:pPr>
        <w:pStyle w:val="Kommentartext"/>
      </w:pPr>
      <w:r>
        <w:rPr>
          <w:rStyle w:val="Kommentarzeichen"/>
        </w:rPr>
        <w:annotationRef/>
      </w:r>
      <w:r>
        <w:t>Unerwünschtes Adhäsionsversagen? Spezifizieren?</w:t>
      </w:r>
    </w:p>
  </w:comment>
  <w:comment w:id="900" w:author="Stefan Behring" w:date="2021-12-22T00:20:00Z" w:initials="SB">
    <w:p w14:paraId="468CAE88" w14:textId="127E6DA5" w:rsidR="003B605F" w:rsidRDefault="003B605F">
      <w:pPr>
        <w:pStyle w:val="Kommentartext"/>
      </w:pPr>
      <w:r>
        <w:rPr>
          <w:rStyle w:val="Kommentarzeichen"/>
        </w:rPr>
        <w:annotationRef/>
      </w:r>
      <w:r>
        <w:t>naja</w:t>
      </w:r>
    </w:p>
  </w:comment>
  <w:comment w:id="905" w:author="Stefan Behring" w:date="2021-12-22T00:23:00Z" w:initials="SB">
    <w:p w14:paraId="1EE91592" w14:textId="3984DA62" w:rsidR="003B605F" w:rsidRDefault="003B605F">
      <w:pPr>
        <w:pStyle w:val="Kommentartext"/>
      </w:pPr>
      <w:r>
        <w:rPr>
          <w:rStyle w:val="Kommentarzeichen"/>
        </w:rPr>
        <w:annotationRef/>
      </w:r>
      <w:r>
        <w:t>Bild einfügen, sonst nicht nachvollziehbar.</w:t>
      </w:r>
    </w:p>
  </w:comment>
  <w:comment w:id="906" w:author="Marie" w:date="2022-01-18T14:39:00Z" w:initials="M">
    <w:p w14:paraId="6EE92D89" w14:textId="0284C853" w:rsidR="003B605F" w:rsidRDefault="003B605F">
      <w:pPr>
        <w:pStyle w:val="Kommentartext"/>
      </w:pPr>
      <w:r>
        <w:rPr>
          <w:rStyle w:val="Kommentarzeichen"/>
        </w:rPr>
        <w:annotationRef/>
      </w:r>
    </w:p>
  </w:comment>
  <w:comment w:id="912" w:author="Marie" w:date="2022-01-18T15:17:00Z" w:initials="M">
    <w:p w14:paraId="547431E7" w14:textId="4B07F62A" w:rsidR="003B605F" w:rsidRDefault="003B605F">
      <w:pPr>
        <w:pStyle w:val="Kommentartext"/>
      </w:pPr>
      <w:r>
        <w:rPr>
          <w:rStyle w:val="Kommentarzeichen"/>
        </w:rPr>
        <w:annotationRef/>
      </w:r>
      <w:r>
        <w:t>Nochmal ändern</w:t>
      </w:r>
    </w:p>
  </w:comment>
  <w:comment w:id="931" w:author="Stefan Behring" w:date="2021-12-22T00:44:00Z" w:initials="SB">
    <w:p w14:paraId="73EF0B4D" w14:textId="28E68872" w:rsidR="003B605F" w:rsidRDefault="003B605F">
      <w:pPr>
        <w:pStyle w:val="Kommentartext"/>
      </w:pPr>
      <w:r>
        <w:rPr>
          <w:rStyle w:val="Kommentarzeichen"/>
        </w:rPr>
        <w:annotationRef/>
      </w:r>
      <w:r>
        <w:t>Verstehe ich nicht, stimmt doch zu 100%. Oder deine berechneten Werte stimmen nicht.</w:t>
      </w:r>
    </w:p>
  </w:comment>
  <w:comment w:id="933" w:author="Stefan Behring" w:date="2021-12-22T00:47:00Z" w:initials="SB">
    <w:p w14:paraId="2CBEBE0E" w14:textId="677290A7" w:rsidR="003B605F" w:rsidRDefault="003B605F">
      <w:pPr>
        <w:pStyle w:val="Kommentartext"/>
      </w:pPr>
      <w:r>
        <w:rPr>
          <w:rStyle w:val="Kommentarzeichen"/>
        </w:rPr>
        <w:annotationRef/>
      </w:r>
      <w:r>
        <w:t>Arbeite mit Absätzen.</w:t>
      </w:r>
    </w:p>
  </w:comment>
  <w:comment w:id="938" w:author="Marie" w:date="2022-04-02T22:24:00Z" w:initials="M">
    <w:p w14:paraId="4024DBC0" w14:textId="233CA79B" w:rsidR="003B605F" w:rsidRDefault="003B605F">
      <w:pPr>
        <w:pStyle w:val="Kommentartext"/>
      </w:pPr>
      <w:r>
        <w:rPr>
          <w:rStyle w:val="Kommentarzeichen"/>
        </w:rPr>
        <w:annotationRef/>
      </w:r>
      <w:r>
        <w:t xml:space="preserve">Kann man </w:t>
      </w:r>
      <w:proofErr w:type="spellStart"/>
      <w:r>
        <w:t>vllt</w:t>
      </w:r>
      <w:proofErr w:type="spellEnd"/>
      <w:r>
        <w:t xml:space="preserve"> von zwei Seiten aus Richtung </w:t>
      </w:r>
      <w:proofErr w:type="spellStart"/>
      <w:r>
        <w:t>mitte</w:t>
      </w:r>
      <w:proofErr w:type="spellEnd"/>
      <w:r>
        <w:t xml:space="preserve"> rechnen? Dadurch setzen sich Messfehler nicht fort?</w:t>
      </w:r>
    </w:p>
  </w:comment>
  <w:comment w:id="937" w:author="Marie" w:date="2021-09-29T22:43:00Z" w:initials="M">
    <w:p w14:paraId="70311D54" w14:textId="71D67C88" w:rsidR="003B605F" w:rsidRDefault="003B605F">
      <w:pPr>
        <w:pStyle w:val="Kommentartext"/>
      </w:pPr>
      <w:r>
        <w:rPr>
          <w:rStyle w:val="Kommentarzeichen"/>
        </w:rPr>
        <w:annotationRef/>
      </w:r>
      <w:r>
        <w:t>Noch aktualisieren / Letzte Messreihe</w:t>
      </w:r>
    </w:p>
  </w:comment>
  <w:comment w:id="949" w:author="Jan Wenker" w:date="2021-12-16T11:36:00Z" w:initials="JW">
    <w:p w14:paraId="6BD051C5" w14:textId="77777777" w:rsidR="003B605F" w:rsidRDefault="003B605F">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3B605F" w:rsidRDefault="003B605F">
      <w:pPr>
        <w:pStyle w:val="Kommentartext"/>
      </w:pPr>
      <w:r>
        <w:t>Kap. 8.1 entsprechend ergänzen?!</w:t>
      </w:r>
    </w:p>
  </w:comment>
  <w:comment w:id="955" w:author="Stefan Behring" w:date="2021-12-22T01:22:00Z" w:initials="SB">
    <w:p w14:paraId="09AEACF5" w14:textId="77777777" w:rsidR="003B605F" w:rsidRDefault="003B605F">
      <w:pPr>
        <w:pStyle w:val="Kommentartext"/>
      </w:pPr>
      <w:r>
        <w:rPr>
          <w:rStyle w:val="Kommentarzeichen"/>
        </w:rPr>
        <w:annotationRef/>
      </w:r>
      <w:r>
        <w:t>Aktualisieren.</w:t>
      </w:r>
    </w:p>
    <w:p w14:paraId="7E781A8F" w14:textId="1F8CA521" w:rsidR="003B605F" w:rsidRDefault="003B605F">
      <w:pPr>
        <w:pStyle w:val="Kommentartext"/>
      </w:pPr>
      <w:r>
        <w:t>Ich sehe keine Zeichnung zum Stabwerksmodell.</w:t>
      </w:r>
    </w:p>
  </w:comment>
  <w:comment w:id="956" w:author="Marie" w:date="2022-01-23T12:04:00Z" w:initials="M">
    <w:p w14:paraId="65C18C89" w14:textId="0ECE8D6B" w:rsidR="003B605F" w:rsidRDefault="003B605F">
      <w:pPr>
        <w:pStyle w:val="Kommentartext"/>
      </w:pPr>
      <w:r>
        <w:rPr>
          <w:rStyle w:val="Kommentarzeichen"/>
        </w:rPr>
        <w:annotationRef/>
      </w:r>
      <w:r>
        <w:t>Löschen?</w:t>
      </w:r>
    </w:p>
  </w:comment>
  <w:comment w:id="959" w:author="Marie" w:date="2022-01-15T16:40:00Z" w:initials="M">
    <w:p w14:paraId="5E6D2D28" w14:textId="0E1B6F30" w:rsidR="003B605F" w:rsidRDefault="003B605F">
      <w:pPr>
        <w:pStyle w:val="Kommentartext"/>
      </w:pPr>
      <w:r>
        <w:rPr>
          <w:rStyle w:val="Kommentarzeichen"/>
        </w:rPr>
        <w:annotationRef/>
      </w:r>
      <w:r>
        <w:t>Druckstab / Zugstab Legende</w:t>
      </w:r>
    </w:p>
  </w:comment>
  <w:comment w:id="968" w:author="Jan Wenker" w:date="2021-12-16T11:40:00Z" w:initials="JW">
    <w:p w14:paraId="3C4AFAB7" w14:textId="527726CE" w:rsidR="003B605F" w:rsidRDefault="003B605F">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78" w:author="Jan Wenker" w:date="2021-12-16T11:42:00Z" w:initials="JW">
    <w:p w14:paraId="3DD751EA" w14:textId="3D54694B" w:rsidR="003B605F" w:rsidRDefault="003B605F">
      <w:pPr>
        <w:pStyle w:val="Kommentartext"/>
      </w:pPr>
      <w:r>
        <w:rPr>
          <w:rStyle w:val="Kommentarzeichen"/>
        </w:rPr>
        <w:annotationRef/>
      </w:r>
      <w:r>
        <w:fldChar w:fldCharType="begin"/>
      </w:r>
      <w:r>
        <w:instrText xml:space="preserve"> HYPERLINK "mailto:stefan.behring@brueninghoff.de" </w:instrText>
      </w:r>
      <w:bookmarkStart w:id="979" w:name="_@_41C624E0BDEC408FA48E623EB1E7F707Z"/>
      <w:r>
        <w:rPr>
          <w:rStyle w:val="Mention1"/>
        </w:rPr>
        <w:fldChar w:fldCharType="separate"/>
      </w:r>
      <w:bookmarkEnd w:id="979"/>
      <w:r w:rsidRPr="00A76CEB">
        <w:rPr>
          <w:rStyle w:val="Mention1"/>
          <w:noProof/>
        </w:rPr>
        <w:t>@Stefan Behring</w:t>
      </w:r>
      <w:r>
        <w:fldChar w:fldCharType="end"/>
      </w:r>
      <w:r>
        <w:t xml:space="preserve"> Könntest du an dieser Stelle bitte einige aussagekräftige Bilder einfügen?</w:t>
      </w:r>
    </w:p>
  </w:comment>
  <w:comment w:id="995" w:author="Marie" w:date="2022-01-23T12:56:00Z" w:initials="M">
    <w:p w14:paraId="21644D07" w14:textId="2D79FDD5" w:rsidR="003B605F" w:rsidRDefault="003B605F">
      <w:pPr>
        <w:pStyle w:val="Kommentartext"/>
      </w:pPr>
      <w:r>
        <w:rPr>
          <w:rStyle w:val="Kommentarzeichen"/>
        </w:rPr>
        <w:annotationRef/>
      </w:r>
      <w:r>
        <w:t>Ggf. Bild suchen</w:t>
      </w:r>
    </w:p>
  </w:comment>
  <w:comment w:id="996" w:author="Jan Wenker" w:date="2021-12-16T11:48:00Z" w:initials="JW">
    <w:p w14:paraId="0504A97C" w14:textId="2DF8BCC5" w:rsidR="003B605F" w:rsidRDefault="003B605F">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97" w:author="Marie" w:date="2022-01-23T13:23:00Z" w:initials="M">
    <w:p w14:paraId="37C3FBBA" w14:textId="749CE183" w:rsidR="003B605F" w:rsidRDefault="003B605F">
      <w:pPr>
        <w:pStyle w:val="Kommentartext"/>
      </w:pPr>
      <w:r>
        <w:rPr>
          <w:rStyle w:val="Kommentarzeichen"/>
        </w:rPr>
        <w:annotationRef/>
      </w:r>
    </w:p>
  </w:comment>
  <w:comment w:id="1020" w:author="Marie" w:date="2022-01-26T23:08:00Z" w:initials="M">
    <w:p w14:paraId="543C5EB6" w14:textId="77777777" w:rsidR="003B605F" w:rsidRDefault="003B605F" w:rsidP="00F91F24">
      <w:pPr>
        <w:pStyle w:val="Kommentartext"/>
      </w:pPr>
      <w:r>
        <w:rPr>
          <w:rStyle w:val="Kommentarzeichen"/>
        </w:rPr>
        <w:annotationRef/>
      </w:r>
      <w:r>
        <w:t xml:space="preserve">Würden Längseisen das Trennen wirklich so sehr behindern? </w:t>
      </w:r>
    </w:p>
  </w:comment>
  <w:comment w:id="1021" w:author="Carsten Hein" w:date="2022-02-22T09:12:00Z" w:initials="CH">
    <w:p w14:paraId="2B0A5086" w14:textId="77777777" w:rsidR="003B605F" w:rsidRDefault="003B605F"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3B605F" w:rsidRDefault="003B605F" w:rsidP="00F91F24">
      <w:pPr>
        <w:pStyle w:val="Kommentartext"/>
      </w:pPr>
    </w:p>
  </w:comment>
  <w:comment w:id="1022" w:author="Marie" w:date="2022-02-20T11:46:00Z" w:initials="M">
    <w:p w14:paraId="6E1EADD1" w14:textId="77777777" w:rsidR="003B605F" w:rsidRDefault="003B605F" w:rsidP="00F91F24">
      <w:pPr>
        <w:pStyle w:val="Kommentartext"/>
      </w:pPr>
      <w:r>
        <w:rPr>
          <w:rStyle w:val="Kommentarzeichen"/>
        </w:rPr>
        <w:annotationRef/>
      </w:r>
      <w:r>
        <w:t>Oben Verweis auf Absatz in EC2? Jetzt plötzlich NA? Etwas verwirrend. So korrekt?</w:t>
      </w:r>
    </w:p>
  </w:comment>
  <w:comment w:id="1026" w:author="Marie" w:date="2022-02-20T14:15:00Z" w:initials="M">
    <w:p w14:paraId="0A3B856C" w14:textId="77777777" w:rsidR="003B605F" w:rsidRDefault="003B605F"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1033" w:author="Marie" w:date="2022-02-16T23:30:00Z" w:initials="M">
    <w:p w14:paraId="312049C8" w14:textId="77777777" w:rsidR="003B605F" w:rsidRDefault="003B605F"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1034" w:author="Marie" w:date="2022-01-26T22:46:00Z" w:initials="M">
    <w:p w14:paraId="3EBB570C" w14:textId="77777777" w:rsidR="003B605F" w:rsidRDefault="003B605F" w:rsidP="00B04D8E">
      <w:pPr>
        <w:pStyle w:val="Kommentartext"/>
      </w:pPr>
      <w:r>
        <w:rPr>
          <w:rStyle w:val="Kommentarzeichen"/>
        </w:rPr>
        <w:annotationRef/>
      </w:r>
      <w:r>
        <w:t>Dieser Schnitt wäre noch hilfreich für das Verständnis</w:t>
      </w:r>
    </w:p>
  </w:comment>
  <w:comment w:id="1035" w:author="Marie" w:date="2022-01-30T15:34:00Z" w:initials="M">
    <w:p w14:paraId="34073596" w14:textId="77777777" w:rsidR="003B605F" w:rsidRDefault="003B605F" w:rsidP="00B04D8E">
      <w:pPr>
        <w:pStyle w:val="Kommentartext"/>
      </w:pPr>
      <w:r>
        <w:rPr>
          <w:rStyle w:val="Kommentarzeichen"/>
        </w:rPr>
        <w:annotationRef/>
      </w:r>
      <w:r>
        <w:t>Die eingezeichnete Abluft ist textlich nicht erwähnt? Ist die für die erhitzte Luft beim Schweißen oder worum geht es da genau?</w:t>
      </w:r>
    </w:p>
  </w:comment>
  <w:comment w:id="1036" w:author="Marie" w:date="2022-01-26T22:46:00Z" w:initials="M">
    <w:p w14:paraId="139F873F" w14:textId="77777777" w:rsidR="003B605F" w:rsidRDefault="003B605F" w:rsidP="00B04D8E">
      <w:pPr>
        <w:pStyle w:val="Kommentartext"/>
      </w:pPr>
      <w:r>
        <w:rPr>
          <w:rStyle w:val="Kommentarzeichen"/>
        </w:rPr>
        <w:annotationRef/>
      </w:r>
      <w:r>
        <w:t>Ansichtsbezeichnungen einführen</w:t>
      </w:r>
    </w:p>
  </w:comment>
  <w:comment w:id="1039" w:author="Marie" w:date="2022-02-20T14:57:00Z" w:initials="M">
    <w:p w14:paraId="2927AEAA" w14:textId="77777777" w:rsidR="003B605F" w:rsidRDefault="003B605F" w:rsidP="00F91F24">
      <w:pPr>
        <w:pStyle w:val="Kommentartext"/>
      </w:pPr>
      <w:r>
        <w:rPr>
          <w:rStyle w:val="Kommentarzeichen"/>
        </w:rPr>
        <w:annotationRef/>
      </w:r>
      <w:r>
        <w:t>Damit Kraft in Bewehrung noch über Schweißnaht übertragbar?</w:t>
      </w:r>
    </w:p>
  </w:comment>
  <w:comment w:id="1040" w:author="Marie" w:date="2022-02-20T15:20:00Z" w:initials="M">
    <w:p w14:paraId="726484CC" w14:textId="77777777" w:rsidR="003B605F" w:rsidRDefault="003B605F" w:rsidP="00F91F24">
      <w:pPr>
        <w:pStyle w:val="Kommentartext"/>
      </w:pPr>
      <w:r>
        <w:rPr>
          <w:rStyle w:val="Kommentarzeichen"/>
        </w:rPr>
        <w:annotationRef/>
      </w:r>
      <w:r>
        <w:t>Richtig?</w:t>
      </w:r>
    </w:p>
  </w:comment>
  <w:comment w:id="1038" w:author="Marie" w:date="2022-01-26T22:48:00Z" w:initials="M">
    <w:p w14:paraId="15478C89" w14:textId="77777777" w:rsidR="003B605F" w:rsidRDefault="003B605F"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1042" w:author="Jan Wenker" w:date="2021-12-09T14:54:00Z" w:initials="JW">
    <w:p w14:paraId="74E71226" w14:textId="77777777" w:rsidR="003B605F" w:rsidRDefault="003B605F" w:rsidP="00F91F24">
      <w:pPr>
        <w:pStyle w:val="Kommentartext"/>
      </w:pPr>
      <w:r>
        <w:rPr>
          <w:rStyle w:val="Kommentarzeichen"/>
        </w:rPr>
        <w:annotationRef/>
      </w:r>
      <w:r>
        <w:t>Bildquellen?</w:t>
      </w:r>
    </w:p>
    <w:p w14:paraId="5FB0265A" w14:textId="77777777" w:rsidR="003B605F" w:rsidRDefault="003B605F" w:rsidP="00F91F24">
      <w:pPr>
        <w:pStyle w:val="Kommentartext"/>
      </w:pPr>
      <w:r>
        <w:t>Bildqualität!?</w:t>
      </w:r>
    </w:p>
  </w:comment>
  <w:comment w:id="1043" w:author="Marie" w:date="2022-01-30T15:35:00Z" w:initials="M">
    <w:p w14:paraId="03BC2FED" w14:textId="77777777" w:rsidR="003B605F" w:rsidRDefault="003B605F"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1047" w:author="Marie" w:date="2022-02-20T15:59:00Z" w:initials="M">
    <w:p w14:paraId="658759C8" w14:textId="77777777" w:rsidR="003B605F" w:rsidRDefault="003B605F" w:rsidP="00F91F24">
      <w:pPr>
        <w:pStyle w:val="Kommentartext"/>
      </w:pPr>
      <w:r>
        <w:rPr>
          <w:rStyle w:val="Kommentarzeichen"/>
        </w:rPr>
        <w:annotationRef/>
      </w:r>
      <w:r>
        <w:t>Wie siehts hier mit Toleranzen aus? So zwischen Variante 1 und Variante 2?</w:t>
      </w:r>
    </w:p>
  </w:comment>
  <w:comment w:id="1048" w:author="Marie" w:date="2022-02-20T15:36:00Z" w:initials="M">
    <w:p w14:paraId="148C40D3" w14:textId="77777777" w:rsidR="003B605F" w:rsidRDefault="003B605F" w:rsidP="00F91F24">
      <w:pPr>
        <w:pStyle w:val="Kommentartext"/>
      </w:pPr>
      <w:r>
        <w:rPr>
          <w:rStyle w:val="Kommentarzeichen"/>
        </w:rPr>
        <w:annotationRef/>
      </w:r>
      <w:proofErr w:type="spellStart"/>
      <w:r>
        <w:t>Ggf</w:t>
      </w:r>
      <w:proofErr w:type="spellEnd"/>
      <w:r>
        <w:t xml:space="preserve"> auch recht geringe Anzahl von Anbietern?</w:t>
      </w:r>
    </w:p>
  </w:comment>
  <w:comment w:id="1049" w:author="Marie" w:date="2022-01-26T23:02:00Z" w:initials="M">
    <w:p w14:paraId="639F9918" w14:textId="77777777" w:rsidR="003B605F" w:rsidRDefault="003B605F" w:rsidP="00F91F24">
      <w:pPr>
        <w:pStyle w:val="Kommentartext"/>
      </w:pPr>
      <w:r>
        <w:rPr>
          <w:rStyle w:val="Kommentarzeichen"/>
        </w:rPr>
        <w:annotationRef/>
      </w:r>
      <w:r>
        <w:t>Gibt es da eine ETA oder ähnliches die wir zitieren können auf die sich die Berechnungen stützen?</w:t>
      </w:r>
    </w:p>
  </w:comment>
  <w:comment w:id="1051" w:author="Marie" w:date="2022-02-20T11:40:00Z" w:initials="M">
    <w:p w14:paraId="7CC121A1" w14:textId="77777777" w:rsidR="003B605F" w:rsidRDefault="003B605F"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1052" w:author="Marie" w:date="2022-01-26T23:02:00Z" w:initials="M">
    <w:p w14:paraId="18341D9E" w14:textId="77777777" w:rsidR="003B605F" w:rsidRDefault="003B605F" w:rsidP="00F91F24">
      <w:pPr>
        <w:pStyle w:val="Kommentartext"/>
      </w:pPr>
      <w:r>
        <w:rPr>
          <w:rStyle w:val="Kommentarzeichen"/>
        </w:rPr>
        <w:annotationRef/>
      </w:r>
      <w:r>
        <w:t>Genaue Bezeichnung + Hersteller ggf. Quelle</w:t>
      </w:r>
    </w:p>
  </w:comment>
  <w:comment w:id="1053" w:author="Carsten Hein" w:date="2022-02-06T17:34:00Z" w:initials="CH">
    <w:p w14:paraId="22610141" w14:textId="77777777" w:rsidR="003B605F" w:rsidRDefault="003B605F" w:rsidP="00F91F24">
      <w:pPr>
        <w:pStyle w:val="Kommentartext"/>
      </w:pPr>
      <w:r>
        <w:rPr>
          <w:rStyle w:val="Kommentarzeichen"/>
        </w:rPr>
        <w:annotationRef/>
      </w:r>
      <w:r>
        <w:t>Suche ich raus</w:t>
      </w:r>
    </w:p>
    <w:p w14:paraId="7E79DFB2" w14:textId="77777777" w:rsidR="003B605F" w:rsidRDefault="003B605F" w:rsidP="00F91F24">
      <w:pPr>
        <w:pStyle w:val="Kommentartext"/>
      </w:pPr>
    </w:p>
  </w:comment>
  <w:comment w:id="1054" w:author="Marie" w:date="2022-02-20T15:37:00Z" w:initials="M">
    <w:p w14:paraId="24879BA3" w14:textId="77777777" w:rsidR="003B605F" w:rsidRDefault="003B605F" w:rsidP="00F91F24">
      <w:pPr>
        <w:pStyle w:val="Kommentartext"/>
      </w:pPr>
      <w:r>
        <w:rPr>
          <w:rStyle w:val="Kommentarzeichen"/>
        </w:rPr>
        <w:annotationRef/>
      </w:r>
      <w:r>
        <w:t>Gehen alle Durchmesser?</w:t>
      </w:r>
    </w:p>
  </w:comment>
  <w:comment w:id="1055" w:author="Marie" w:date="2022-02-20T15:37:00Z" w:initials="M">
    <w:p w14:paraId="016A8C51" w14:textId="77777777" w:rsidR="003B605F" w:rsidRDefault="003B605F" w:rsidP="00F91F24">
      <w:pPr>
        <w:pStyle w:val="Kommentartext"/>
      </w:pPr>
      <w:r>
        <w:rPr>
          <w:rStyle w:val="Kommentarzeichen"/>
        </w:rPr>
        <w:annotationRef/>
      </w:r>
    </w:p>
  </w:comment>
  <w:comment w:id="1057" w:author="Marie" w:date="2022-02-20T13:38:00Z" w:initials="M">
    <w:p w14:paraId="6F95B991" w14:textId="77777777" w:rsidR="003B605F" w:rsidRDefault="003B605F"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1058" w:author="Marie" w:date="2022-02-20T12:05:00Z" w:initials="M">
    <w:p w14:paraId="5DFCEE14" w14:textId="77777777" w:rsidR="003B605F" w:rsidRDefault="003B605F" w:rsidP="00F91F24">
      <w:pPr>
        <w:pStyle w:val="Kommentartext"/>
      </w:pPr>
      <w:r>
        <w:rPr>
          <w:rStyle w:val="Kommentarzeichen"/>
        </w:rPr>
        <w:annotationRef/>
      </w:r>
      <w:r>
        <w:t>Reine Materialkosten nehme ich an, Arbeitslohn/Bauzeit nicht miteinbezogen?</w:t>
      </w:r>
    </w:p>
  </w:comment>
  <w:comment w:id="1064" w:author="Marie" w:date="2022-01-23T16:00:00Z" w:initials="M">
    <w:p w14:paraId="06D83491" w14:textId="402F38FB" w:rsidR="003B605F" w:rsidRDefault="003B605F">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66" w:author="Jan Wenker" w:date="2021-12-08T11:29:00Z" w:initials="JW">
    <w:p w14:paraId="011D0047" w14:textId="77777777" w:rsidR="003B605F" w:rsidRDefault="003B605F" w:rsidP="0075290C">
      <w:pPr>
        <w:pStyle w:val="Kommentartext"/>
      </w:pPr>
      <w:r>
        <w:rPr>
          <w:rStyle w:val="Kommentarzeichen"/>
        </w:rPr>
        <w:annotationRef/>
      </w:r>
      <w:r>
        <w:t>Nicht nur aufgelagert, sondern schubfest verbunden!</w:t>
      </w:r>
    </w:p>
  </w:comment>
  <w:comment w:id="1068" w:author="Marie" w:date="2022-01-23T16:03:00Z" w:initials="M">
    <w:p w14:paraId="210ADD95" w14:textId="77777777" w:rsidR="003B605F" w:rsidRDefault="003B605F">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3B605F" w:rsidRDefault="003B605F">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70" w:author="Jan Wenker" w:date="2021-12-08T11:37:00Z" w:initials="JW">
    <w:p w14:paraId="09D8F74E" w14:textId="77777777" w:rsidR="003B605F" w:rsidRDefault="003B605F" w:rsidP="007B714A">
      <w:pPr>
        <w:pStyle w:val="Kommentartext"/>
      </w:pPr>
      <w:r>
        <w:rPr>
          <w:rStyle w:val="Kommentarzeichen"/>
        </w:rPr>
        <w:annotationRef/>
      </w:r>
      <w:r>
        <w:t>Anforderungen an den Schallschutz</w:t>
      </w:r>
    </w:p>
  </w:comment>
  <w:comment w:id="1073" w:author="Jan Wenker" w:date="2021-12-08T11:43:00Z" w:initials="JW">
    <w:p w14:paraId="63941E36" w14:textId="77777777" w:rsidR="003B605F" w:rsidRDefault="003B605F"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74" w:author="Marie" w:date="2022-01-23T15:59:00Z" w:initials="M">
    <w:p w14:paraId="29DEFBF8" w14:textId="6708BB26" w:rsidR="003B605F" w:rsidRDefault="003B605F">
      <w:pPr>
        <w:pStyle w:val="Kommentartext"/>
      </w:pPr>
      <w:r>
        <w:rPr>
          <w:rStyle w:val="Kommentarzeichen"/>
        </w:rPr>
        <w:annotationRef/>
      </w:r>
      <w:r>
        <w:t>Bitte die DIN nennen oder „obige Vorschriften“ oder ähnliches. Nur DIN etwas „unwissenschaftlich“</w:t>
      </w:r>
    </w:p>
  </w:comment>
  <w:comment w:id="1076" w:author="Jan Wenker" w:date="2021-12-08T15:41:00Z" w:initials="JW">
    <w:p w14:paraId="4457E445" w14:textId="77777777" w:rsidR="003B605F" w:rsidRDefault="003B605F"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79" w:author="Marie" w:date="2021-08-18T10:07:00Z" w:initials="M">
    <w:p w14:paraId="7ADCFF0F" w14:textId="77777777" w:rsidR="003B605F" w:rsidRDefault="003B605F" w:rsidP="007B714A">
      <w:pPr>
        <w:pStyle w:val="Kommentartext"/>
      </w:pPr>
      <w:r>
        <w:rPr>
          <w:rStyle w:val="Kommentarzeichen"/>
        </w:rPr>
        <w:annotationRef/>
      </w:r>
      <w:r>
        <w:t>Annahme aus Erfahrung, dass das normalerweise gewährleistet ist?</w:t>
      </w:r>
    </w:p>
  </w:comment>
  <w:comment w:id="1078" w:author="Marie" w:date="2022-01-23T15:54:00Z" w:initials="M">
    <w:p w14:paraId="4F9C6D76" w14:textId="564B0574" w:rsidR="003B605F" w:rsidRDefault="003B605F">
      <w:pPr>
        <w:pStyle w:val="Kommentartext"/>
      </w:pPr>
      <w:r>
        <w:rPr>
          <w:rStyle w:val="Kommentarzeichen"/>
        </w:rPr>
        <w:annotationRef/>
      </w:r>
      <w:r>
        <w:t>Geht hier etwas unter zwischen den Tabellen? Ggf. weiter oben oder weiter unten einarbeiten?</w:t>
      </w:r>
    </w:p>
  </w:comment>
  <w:comment w:id="1084" w:author="Marie" w:date="2021-08-18T10:11:00Z" w:initials="M">
    <w:p w14:paraId="0B31D40B" w14:textId="77777777" w:rsidR="003B605F" w:rsidRDefault="003B605F"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85" w:author="Jan Wenker" w:date="2021-12-08T11:59:00Z" w:initials="JW">
    <w:p w14:paraId="11A06B90" w14:textId="77777777" w:rsidR="003B605F" w:rsidRDefault="003B605F" w:rsidP="007B714A">
      <w:pPr>
        <w:pStyle w:val="Kommentartext"/>
      </w:pPr>
      <w:r>
        <w:rPr>
          <w:rStyle w:val="Kommentarzeichen"/>
        </w:rPr>
        <w:annotationRef/>
      </w:r>
      <w:r>
        <w:t>Diese extrem verschachtelten Sätze mit dem am Ende nachgeschobenen Teil würde ich gerne auflösen.</w:t>
      </w:r>
    </w:p>
  </w:comment>
  <w:comment w:id="1087" w:author="Jan Wenker" w:date="2021-12-08T12:06:00Z" w:initials="JW">
    <w:p w14:paraId="524B2451" w14:textId="77777777" w:rsidR="003B605F" w:rsidRDefault="003B605F" w:rsidP="007B714A">
      <w:pPr>
        <w:pStyle w:val="Kommentartext"/>
      </w:pPr>
      <w:r>
        <w:rPr>
          <w:rStyle w:val="Kommentarzeichen"/>
        </w:rPr>
        <w:annotationRef/>
      </w:r>
      <w:r>
        <w:t>Kontext dieses Satzes? Absatzgestaltung?</w:t>
      </w:r>
    </w:p>
  </w:comment>
  <w:comment w:id="1088" w:author="Marie" w:date="2022-01-23T15:52:00Z" w:initials="M">
    <w:p w14:paraId="09664325" w14:textId="6FA98EB9" w:rsidR="003B605F" w:rsidRDefault="003B605F">
      <w:pPr>
        <w:pStyle w:val="Kommentartext"/>
      </w:pPr>
      <w:r>
        <w:rPr>
          <w:rStyle w:val="Kommentarzeichen"/>
        </w:rPr>
        <w:annotationRef/>
      </w:r>
      <w:r>
        <w:t>Bitte nicht nur ein Satz pro Absatz</w:t>
      </w:r>
    </w:p>
  </w:comment>
  <w:comment w:id="1090" w:author="Marie" w:date="2022-01-23T14:09:00Z" w:initials="M">
    <w:p w14:paraId="7E9562FF" w14:textId="1CA41A30" w:rsidR="003B605F" w:rsidRDefault="003B605F">
      <w:pPr>
        <w:pStyle w:val="Kommentartext"/>
      </w:pPr>
      <w:r>
        <w:rPr>
          <w:rStyle w:val="Kommentarzeichen"/>
        </w:rPr>
        <w:annotationRef/>
      </w:r>
      <w:r>
        <w:t xml:space="preserve">Bitte aussagekräftiger. </w:t>
      </w:r>
    </w:p>
  </w:comment>
  <w:comment w:id="1092" w:author="Jan Wenker" w:date="2021-12-08T12:07:00Z" w:initials="JW">
    <w:p w14:paraId="27BD0953" w14:textId="77777777" w:rsidR="003B605F" w:rsidRDefault="003B605F" w:rsidP="007B714A">
      <w:pPr>
        <w:pStyle w:val="Kommentartext"/>
      </w:pPr>
      <w:r>
        <w:rPr>
          <w:rStyle w:val="Kommentarzeichen"/>
        </w:rPr>
        <w:annotationRef/>
      </w:r>
      <w:r>
        <w:t>Satz? Markierung entfernen?</w:t>
      </w:r>
    </w:p>
  </w:comment>
  <w:comment w:id="1094" w:author="Jan Wenker" w:date="2021-12-08T12:10:00Z" w:initials="JW">
    <w:p w14:paraId="1A1B7D16" w14:textId="77777777" w:rsidR="003B605F" w:rsidRDefault="003B605F" w:rsidP="007B714A">
      <w:pPr>
        <w:pStyle w:val="Kommentartext"/>
      </w:pPr>
      <w:r>
        <w:rPr>
          <w:rStyle w:val="Kommentarzeichen"/>
        </w:rPr>
        <w:annotationRef/>
      </w:r>
      <w:r>
        <w:t>…und dreiseitig einsehbar sein…?</w:t>
      </w:r>
    </w:p>
  </w:comment>
  <w:comment w:id="1095" w:author="Carsten Hein" w:date="2022-01-03T09:18:00Z" w:initials="CH">
    <w:p w14:paraId="2B9A76DB" w14:textId="77777777" w:rsidR="003B605F" w:rsidRDefault="003B605F"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96" w:author="Marie" w:date="2022-01-23T15:50:00Z" w:initials="M">
    <w:p w14:paraId="081C4A5F" w14:textId="5D7B057B" w:rsidR="003B605F" w:rsidRDefault="003B605F">
      <w:pPr>
        <w:pStyle w:val="Kommentartext"/>
      </w:pPr>
      <w:r>
        <w:rPr>
          <w:rStyle w:val="Kommentarzeichen"/>
        </w:rPr>
        <w:annotationRef/>
      </w:r>
      <w:r>
        <w:t>Bitte im Satz erklären oder Verweis auf entsprechendes Unterkapitel. Liest sich sonst sehr „stichwortartig“</w:t>
      </w:r>
    </w:p>
  </w:comment>
  <w:comment w:id="1093" w:author="Marie" w:date="2022-01-23T15:50:00Z" w:initials="M">
    <w:p w14:paraId="50144B92" w14:textId="1836F08A" w:rsidR="003B605F" w:rsidRDefault="003B605F">
      <w:pPr>
        <w:pStyle w:val="Kommentartext"/>
      </w:pPr>
      <w:r>
        <w:rPr>
          <w:rStyle w:val="Kommentarzeichen"/>
        </w:rPr>
        <w:annotationRef/>
      </w:r>
      <w:r>
        <w:t>Verweis auf TGA Kapitel einarbeiten</w:t>
      </w:r>
    </w:p>
  </w:comment>
  <w:comment w:id="1098" w:author="Jan Wenker" w:date="2021-12-08T12:11:00Z" w:initials="JW">
    <w:p w14:paraId="5FCE7C6F" w14:textId="77777777" w:rsidR="003B605F" w:rsidRDefault="003B605F" w:rsidP="007B714A">
      <w:pPr>
        <w:pStyle w:val="Kommentartext"/>
      </w:pPr>
      <w:r>
        <w:rPr>
          <w:rStyle w:val="Kommentarzeichen"/>
        </w:rPr>
        <w:annotationRef/>
      </w:r>
      <w:r>
        <w:t>Ein Satz kann m. E. kein Absatz sein!</w:t>
      </w:r>
    </w:p>
  </w:comment>
  <w:comment w:id="1101" w:author="Marie" w:date="2022-01-23T15:39:00Z" w:initials="M">
    <w:p w14:paraId="1F7F2697" w14:textId="6C4CB451" w:rsidR="003B605F" w:rsidRDefault="003B605F">
      <w:pPr>
        <w:pStyle w:val="Kommentartext"/>
      </w:pPr>
      <w:r>
        <w:rPr>
          <w:rStyle w:val="Kommentarzeichen"/>
        </w:rPr>
        <w:annotationRef/>
      </w:r>
      <w:r>
        <w:t>Bitte als Quelle</w:t>
      </w:r>
    </w:p>
  </w:comment>
  <w:comment w:id="1100" w:author="Jan Wenker" w:date="2021-12-08T12:12:00Z" w:initials="JW">
    <w:p w14:paraId="0F88961A" w14:textId="77777777" w:rsidR="003B605F" w:rsidRDefault="003B605F" w:rsidP="007B714A">
      <w:pPr>
        <w:pStyle w:val="Kommentartext"/>
      </w:pPr>
      <w:r>
        <w:rPr>
          <w:rStyle w:val="Kommentarzeichen"/>
        </w:rPr>
        <w:annotationRef/>
      </w:r>
      <w:r>
        <w:t>Man kommt also in der Planungsphase nicht um dieses leidige „Mockup-Bauen“ herum?</w:t>
      </w:r>
    </w:p>
  </w:comment>
  <w:comment w:id="1102" w:author="Jan Wenker" w:date="2021-12-08T12:13:00Z" w:initials="JW">
    <w:p w14:paraId="05F32CE1" w14:textId="77777777" w:rsidR="003B605F" w:rsidRDefault="003B605F" w:rsidP="007B714A">
      <w:pPr>
        <w:pStyle w:val="Kommentartext"/>
      </w:pPr>
      <w:r>
        <w:rPr>
          <w:rStyle w:val="Kommentarzeichen"/>
        </w:rPr>
        <w:annotationRef/>
      </w:r>
      <w:r>
        <w:t>s. o. TEUER!</w:t>
      </w:r>
    </w:p>
  </w:comment>
  <w:comment w:id="1103" w:author="Marie" w:date="2022-01-23T15:48:00Z" w:initials="M">
    <w:p w14:paraId="566E73BD" w14:textId="2248106B" w:rsidR="003B605F" w:rsidRDefault="003B605F">
      <w:pPr>
        <w:pStyle w:val="Kommentartext"/>
      </w:pPr>
      <w:r>
        <w:rPr>
          <w:rStyle w:val="Kommentarzeichen"/>
        </w:rPr>
        <w:annotationRef/>
      </w:r>
      <w:r>
        <w:t xml:space="preserve">4x frühzeitig </w:t>
      </w:r>
      <w:proofErr w:type="gramStart"/>
      <w:r>
        <w:t>in diesen paar Absätzen</w:t>
      </w:r>
      <w:proofErr w:type="gramEnd"/>
      <w:r>
        <w:t xml:space="preserve">. </w:t>
      </w:r>
    </w:p>
  </w:comment>
  <w:comment w:id="1105" w:author="Marie" w:date="2022-01-23T15:55:00Z" w:initials="M">
    <w:p w14:paraId="503A2E6F" w14:textId="27600C5C" w:rsidR="003B605F" w:rsidRDefault="003B605F">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35" w:author="Marie" w:date="2022-01-23T15:56:00Z" w:initials="M">
    <w:p w14:paraId="57839840" w14:textId="77777777" w:rsidR="003B605F" w:rsidRDefault="003B605F">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3B605F" w:rsidRDefault="003B605F">
      <w:pPr>
        <w:pStyle w:val="Kommentartext"/>
      </w:pPr>
      <w:r>
        <w:t xml:space="preserve">Gehört </w:t>
      </w:r>
      <w:proofErr w:type="spellStart"/>
      <w:r>
        <w:t>m.e.</w:t>
      </w:r>
      <w:proofErr w:type="spellEnd"/>
      <w:r>
        <w:t xml:space="preserve"> in die Zusammenfassung rein.</w:t>
      </w:r>
    </w:p>
  </w:comment>
  <w:comment w:id="1138" w:author="Marie" w:date="2022-01-23T14:44:00Z" w:initials="M">
    <w:p w14:paraId="6BA734B6" w14:textId="5DB1A089" w:rsidR="003B605F" w:rsidRDefault="003B605F">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39" w:author="Marie" w:date="2022-01-23T13:56:00Z" w:initials="M">
    <w:p w14:paraId="1C9C9650" w14:textId="77777777" w:rsidR="003B605F" w:rsidRDefault="003B605F">
      <w:pPr>
        <w:pStyle w:val="Kommentartext"/>
      </w:pPr>
      <w:r>
        <w:rPr>
          <w:rStyle w:val="Kommentarzeichen"/>
        </w:rPr>
        <w:annotationRef/>
      </w:r>
      <w:r>
        <w:t xml:space="preserve">Bitte keinen leeren Überschriften! </w:t>
      </w:r>
    </w:p>
    <w:p w14:paraId="512AB96D" w14:textId="527C3A38" w:rsidR="003B605F" w:rsidRDefault="003B605F">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41" w:author="Marie" w:date="2022-01-23T14:44:00Z" w:initials="M">
    <w:p w14:paraId="5C839CAA" w14:textId="6091DD99" w:rsidR="003B605F" w:rsidRDefault="003B605F">
      <w:pPr>
        <w:pStyle w:val="Kommentartext"/>
      </w:pPr>
      <w:r>
        <w:rPr>
          <w:rStyle w:val="Kommentarzeichen"/>
        </w:rPr>
        <w:annotationRef/>
      </w:r>
      <w:r>
        <w:t>Bitte für eins entscheiden</w:t>
      </w:r>
    </w:p>
  </w:comment>
  <w:comment w:id="1142" w:author="Marie" w:date="2022-01-23T14:37:00Z" w:initials="M">
    <w:p w14:paraId="5A96184B" w14:textId="025636FA" w:rsidR="003B605F" w:rsidRDefault="003B605F">
      <w:pPr>
        <w:pStyle w:val="Kommentartext"/>
      </w:pPr>
      <w:r>
        <w:rPr>
          <w:rStyle w:val="Kommentarzeichen"/>
        </w:rPr>
        <w:annotationRef/>
      </w:r>
      <w:r>
        <w:t>Deckenregister? Panel? Die Decke selbst besteht aus Holz und Beton.</w:t>
      </w:r>
    </w:p>
  </w:comment>
  <w:comment w:id="1143" w:author="Marie" w:date="2022-01-23T14:38:00Z" w:initials="M">
    <w:p w14:paraId="73FD7C4B" w14:textId="7EA21CB1" w:rsidR="003B605F" w:rsidRDefault="003B605F">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52" w:author="Marie" w:date="2022-01-23T14:38:00Z" w:initials="M">
    <w:p w14:paraId="7EACCD76" w14:textId="02C80F85" w:rsidR="003B605F" w:rsidRDefault="003B605F">
      <w:pPr>
        <w:pStyle w:val="Kommentartext"/>
      </w:pPr>
      <w:r>
        <w:rPr>
          <w:rStyle w:val="Kommentarzeichen"/>
        </w:rPr>
        <w:annotationRef/>
      </w:r>
      <w:r>
        <w:t>Siehe oben</w:t>
      </w:r>
    </w:p>
  </w:comment>
  <w:comment w:id="1153" w:author="Marie" w:date="2022-01-23T14:31:00Z" w:initials="M">
    <w:p w14:paraId="6700DC78" w14:textId="1374A513" w:rsidR="003B605F" w:rsidRDefault="003B605F">
      <w:pPr>
        <w:pStyle w:val="Kommentartext"/>
      </w:pPr>
      <w:r>
        <w:rPr>
          <w:rStyle w:val="Kommentarzeichen"/>
        </w:rPr>
        <w:annotationRef/>
      </w:r>
      <w:r>
        <w:t>Achtung das klingt sehr umgangssprachlich und wenig differenziert</w:t>
      </w:r>
    </w:p>
  </w:comment>
  <w:comment w:id="1154" w:author="Jan Wenker" w:date="2021-12-08T15:08:00Z" w:initials="JW">
    <w:p w14:paraId="2BA5D7CA" w14:textId="77777777" w:rsidR="003B605F" w:rsidRDefault="003B605F" w:rsidP="00E161C3">
      <w:pPr>
        <w:pStyle w:val="Kommentartext"/>
      </w:pPr>
      <w:r>
        <w:rPr>
          <w:rStyle w:val="Kommentarzeichen"/>
        </w:rPr>
        <w:annotationRef/>
      </w:r>
      <w:r>
        <w:t>Was hat das in diesem Abschnitt zu suchen? Erschließt sich m. E. nicht.</w:t>
      </w:r>
    </w:p>
  </w:comment>
  <w:comment w:id="1155" w:author="Marie" w:date="2022-01-23T14:39:00Z" w:initials="M">
    <w:p w14:paraId="3CA67A2F" w14:textId="39F931F1" w:rsidR="003B605F" w:rsidRDefault="003B605F">
      <w:pPr>
        <w:pStyle w:val="Kommentartext"/>
      </w:pPr>
      <w:r>
        <w:rPr>
          <w:rStyle w:val="Kommentarzeichen"/>
        </w:rPr>
        <w:annotationRef/>
      </w:r>
      <w:r>
        <w:t>Hier ist Deckenelement korrekt</w:t>
      </w:r>
    </w:p>
  </w:comment>
  <w:comment w:id="1156" w:author="Marie" w:date="2022-01-23T14:32:00Z" w:initials="M">
    <w:p w14:paraId="18A115AF" w14:textId="1C0A46A3" w:rsidR="003B605F" w:rsidRDefault="003B605F">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51" w:author="Marie" w:date="2022-01-23T14:35:00Z" w:initials="M">
    <w:p w14:paraId="49E0AA84" w14:textId="4C0616E9" w:rsidR="003B605F" w:rsidRDefault="003B605F">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57" w:author="Marie" w:date="2022-01-23T14:39:00Z" w:initials="M">
    <w:p w14:paraId="7E12301C" w14:textId="1E844E49" w:rsidR="003B605F" w:rsidRDefault="003B605F">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59" w:author="Marie" w:date="2022-01-23T14:40:00Z" w:initials="M">
    <w:p w14:paraId="7B87AE39" w14:textId="60BE339A" w:rsidR="003B605F" w:rsidRDefault="003B605F">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60" w:author="Jan Wenker" w:date="2021-12-08T15:10:00Z" w:initials="JW">
    <w:p w14:paraId="510D5695" w14:textId="77777777" w:rsidR="003B605F" w:rsidRDefault="003B605F" w:rsidP="00E161C3">
      <w:pPr>
        <w:pStyle w:val="Kommentartext"/>
      </w:pPr>
      <w:r>
        <w:rPr>
          <w:rStyle w:val="Kommentarzeichen"/>
        </w:rPr>
        <w:annotationRef/>
      </w:r>
      <w:r>
        <w:t>Grundsätzlich und immer kommt ein Leerzeichen zwischen Zahlenwert und Einheit.</w:t>
      </w:r>
    </w:p>
  </w:comment>
  <w:comment w:id="1161" w:author="Marie" w:date="2021-08-18T10:24:00Z" w:initials="M">
    <w:p w14:paraId="07BF7FD4" w14:textId="77777777" w:rsidR="003B605F" w:rsidRDefault="003B605F" w:rsidP="00E161C3">
      <w:pPr>
        <w:pStyle w:val="Kommentartext"/>
      </w:pPr>
      <w:r>
        <w:rPr>
          <w:rStyle w:val="Kommentarzeichen"/>
        </w:rPr>
        <w:annotationRef/>
      </w:r>
      <w:r>
        <w:t>Abkürzung einmal ausschreiben bitte</w:t>
      </w:r>
    </w:p>
  </w:comment>
  <w:comment w:id="1162" w:author="Marie" w:date="2021-08-18T10:36:00Z" w:initials="M">
    <w:p w14:paraId="05E4CD3D" w14:textId="77777777" w:rsidR="003B605F" w:rsidRDefault="003B605F" w:rsidP="007B714A">
      <w:pPr>
        <w:pStyle w:val="Kommentartext"/>
      </w:pPr>
      <w:r>
        <w:rPr>
          <w:rStyle w:val="Kommentarzeichen"/>
        </w:rPr>
        <w:annotationRef/>
      </w:r>
      <w:r>
        <w:t>Ggf. noch ein paar Sätze zur Unterscheidung zwischen Minimalausführung und voll belegtem Register</w:t>
      </w:r>
    </w:p>
  </w:comment>
  <w:comment w:id="1163" w:author="Marie" w:date="2021-08-17T16:02:00Z" w:initials="M">
    <w:p w14:paraId="35A2519C" w14:textId="77777777" w:rsidR="003B605F" w:rsidRDefault="003B605F"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64" w:author="Jan Wenker" w:date="2021-12-09T14:31:00Z" w:initials="JW">
    <w:p w14:paraId="2F21AD35" w14:textId="77777777" w:rsidR="003B605F" w:rsidRDefault="003B605F" w:rsidP="007B714A">
      <w:pPr>
        <w:pStyle w:val="Kommentartext"/>
      </w:pPr>
      <w:r>
        <w:rPr>
          <w:rStyle w:val="Kommentarzeichen"/>
        </w:rPr>
        <w:annotationRef/>
      </w:r>
      <w:r>
        <w:t>Das ist unbedingt notwendig. Qualität der Abbildung verbessern!</w:t>
      </w:r>
    </w:p>
  </w:comment>
  <w:comment w:id="1165" w:author="Marie" w:date="2022-01-23T14:46:00Z" w:initials="M">
    <w:p w14:paraId="4F596C56" w14:textId="017C2DE9" w:rsidR="003B605F" w:rsidRDefault="003B605F">
      <w:pPr>
        <w:pStyle w:val="Kommentartext"/>
      </w:pPr>
      <w:r>
        <w:rPr>
          <w:rStyle w:val="Kommentarzeichen"/>
        </w:rPr>
        <w:annotationRef/>
      </w:r>
      <w:r>
        <w:t>Hier nochmal ausdrücklich die Bitte das zu ändern!!!</w:t>
      </w:r>
    </w:p>
  </w:comment>
  <w:comment w:id="1167" w:author="Marie" w:date="2022-01-23T14:47:00Z" w:initials="M">
    <w:p w14:paraId="1E5A2958" w14:textId="44342C3E" w:rsidR="003B605F" w:rsidRDefault="003B605F">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68" w:author="Marie" w:date="2022-01-23T14:49:00Z" w:initials="M">
    <w:p w14:paraId="230353B1" w14:textId="7ACCD2F1" w:rsidR="003B605F" w:rsidRDefault="003B605F">
      <w:pPr>
        <w:pStyle w:val="Kommentartext"/>
      </w:pPr>
      <w:r>
        <w:rPr>
          <w:rStyle w:val="Kommentarzeichen"/>
        </w:rPr>
        <w:annotationRef/>
      </w:r>
      <w:r>
        <w:t>Sind die irgendwo geregelt?</w:t>
      </w:r>
    </w:p>
  </w:comment>
  <w:comment w:id="1169" w:author="Jan Wenker" w:date="2021-12-08T15:11:00Z" w:initials="JW">
    <w:p w14:paraId="39FE946F" w14:textId="77777777" w:rsidR="003B605F" w:rsidRDefault="003B605F" w:rsidP="007B714A">
      <w:pPr>
        <w:pStyle w:val="Kommentartext"/>
      </w:pPr>
      <w:r>
        <w:rPr>
          <w:rStyle w:val="Kommentarzeichen"/>
        </w:rPr>
        <w:annotationRef/>
      </w:r>
      <w:r>
        <w:t xml:space="preserve">s. </w:t>
      </w:r>
      <w:proofErr w:type="gramStart"/>
      <w:r>
        <w:t>o. ?</w:t>
      </w:r>
      <w:proofErr w:type="gramEnd"/>
    </w:p>
  </w:comment>
  <w:comment w:id="1170" w:author="Marie" w:date="2022-01-23T14:50:00Z" w:initials="M">
    <w:p w14:paraId="762E447A" w14:textId="55685199" w:rsidR="003B605F" w:rsidRDefault="003B605F">
      <w:pPr>
        <w:pStyle w:val="Kommentartext"/>
      </w:pPr>
      <w:r>
        <w:rPr>
          <w:rStyle w:val="Kommentarzeichen"/>
        </w:rPr>
        <w:annotationRef/>
      </w:r>
      <w:r>
        <w:t>Was machen wir stattdessen?</w:t>
      </w:r>
    </w:p>
  </w:comment>
  <w:comment w:id="1171" w:author="Marie" w:date="2022-01-23T14:51:00Z" w:initials="M">
    <w:p w14:paraId="05FCC6A4" w14:textId="51E61C9A" w:rsidR="003B605F" w:rsidRDefault="003B605F">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72" w:author="Marie" w:date="2022-01-23T14:52:00Z" w:initials="M">
    <w:p w14:paraId="30563829" w14:textId="0888E50D" w:rsidR="003B605F" w:rsidRDefault="003B605F">
      <w:pPr>
        <w:pStyle w:val="Kommentartext"/>
      </w:pPr>
      <w:r>
        <w:rPr>
          <w:rStyle w:val="Kommentarzeichen"/>
        </w:rPr>
        <w:annotationRef/>
      </w:r>
      <w:r>
        <w:t>Ist das jetzt ein Unterkapitel? Legen wir nicht im ganzen Kapitel schon Eingangsparameter fest? Warum diese „Überschrift“</w:t>
      </w:r>
    </w:p>
  </w:comment>
  <w:comment w:id="1173" w:author="Marie" w:date="2022-01-23T14:54:00Z" w:initials="M">
    <w:p w14:paraId="7B86DE31" w14:textId="74FEAE35" w:rsidR="003B605F" w:rsidRDefault="003B605F">
      <w:pPr>
        <w:pStyle w:val="Kommentartext"/>
      </w:pPr>
      <w:r>
        <w:rPr>
          <w:rStyle w:val="Kommentarzeichen"/>
        </w:rPr>
        <w:annotationRef/>
      </w:r>
      <w:r>
        <w:t>Sollte dieser Satz zur Allgemeinen Vorgehensweise nicht sinnvollerweise vor den Annahmen zur Raumgröße und den Lasten stehen?</w:t>
      </w:r>
    </w:p>
  </w:comment>
  <w:comment w:id="1174" w:author="Jan Wenker" w:date="2021-12-08T15:11:00Z" w:initials="JW">
    <w:p w14:paraId="7691396B" w14:textId="77777777" w:rsidR="003B605F" w:rsidRDefault="003B605F" w:rsidP="007B714A">
      <w:pPr>
        <w:pStyle w:val="Kommentartext"/>
      </w:pPr>
      <w:r>
        <w:rPr>
          <w:rStyle w:val="Kommentarzeichen"/>
        </w:rPr>
        <w:annotationRef/>
      </w:r>
      <w:r>
        <w:t>Abb. Beschriftung fehlt. Was soll diese Abbildung illustrieren?</w:t>
      </w:r>
    </w:p>
  </w:comment>
  <w:comment w:id="1175" w:author="Marie" w:date="2021-07-16T10:03:00Z" w:initials="M">
    <w:p w14:paraId="3C54A892" w14:textId="77777777" w:rsidR="003B605F" w:rsidRDefault="003B605F" w:rsidP="007B714A">
      <w:pPr>
        <w:pStyle w:val="Kommentartext"/>
      </w:pPr>
      <w:r>
        <w:rPr>
          <w:rStyle w:val="Kommentarzeichen"/>
        </w:rPr>
        <w:annotationRef/>
      </w:r>
      <w:r>
        <w:t>Quelle / Bildunterschrift</w:t>
      </w:r>
    </w:p>
  </w:comment>
  <w:comment w:id="1176" w:author="Marie" w:date="2022-01-23T14:03:00Z" w:initials="M">
    <w:p w14:paraId="43C9527C" w14:textId="1DCD7350" w:rsidR="003B605F" w:rsidRDefault="003B605F">
      <w:pPr>
        <w:pStyle w:val="Kommentartext"/>
      </w:pPr>
      <w:r>
        <w:rPr>
          <w:rStyle w:val="Kommentarzeichen"/>
        </w:rPr>
        <w:annotationRef/>
      </w:r>
      <w:r>
        <w:t>Abbildung in Text einführen! Sonst ist fraglich welchen Nutzen das Bild überhaupt erfüllen soll…</w:t>
      </w:r>
    </w:p>
  </w:comment>
  <w:comment w:id="1178" w:author="Marie" w:date="2022-01-23T14:54:00Z" w:initials="M">
    <w:p w14:paraId="47FF4FB3" w14:textId="413FF34B" w:rsidR="003B605F" w:rsidRDefault="003B605F">
      <w:pPr>
        <w:pStyle w:val="Kommentartext"/>
      </w:pPr>
      <w:r>
        <w:rPr>
          <w:rStyle w:val="Kommentarzeichen"/>
        </w:rPr>
        <w:annotationRef/>
      </w:r>
      <w:r>
        <w:t>Bitte nicht ein Satz pro Absatz!</w:t>
      </w:r>
    </w:p>
  </w:comment>
  <w:comment w:id="1179" w:author="Jan Wenker" w:date="2021-12-09T14:32:00Z" w:initials="JW">
    <w:p w14:paraId="16D3B5B2" w14:textId="77777777" w:rsidR="003B605F" w:rsidRDefault="003B605F" w:rsidP="007B714A">
      <w:pPr>
        <w:pStyle w:val="Kommentartext"/>
      </w:pPr>
      <w:r>
        <w:rPr>
          <w:rStyle w:val="Kommentarzeichen"/>
        </w:rPr>
        <w:annotationRef/>
      </w:r>
      <w:r>
        <w:t>Text zu klein, Grafik zu klein. Qualität der Abbildung verbessern.</w:t>
      </w:r>
    </w:p>
  </w:comment>
  <w:comment w:id="1182" w:author="Marie" w:date="2022-01-23T14:06:00Z" w:initials="M">
    <w:p w14:paraId="474EFDC6" w14:textId="4E29CC76" w:rsidR="003B605F" w:rsidRDefault="003B605F">
      <w:pPr>
        <w:pStyle w:val="Kommentartext"/>
      </w:pPr>
      <w:r>
        <w:rPr>
          <w:rStyle w:val="Kommentarzeichen"/>
        </w:rPr>
        <w:annotationRef/>
      </w:r>
      <w:r>
        <w:t>Bitte besseren Bilduntertitel wählen</w:t>
      </w:r>
    </w:p>
  </w:comment>
  <w:comment w:id="1183" w:author="Marie" w:date="2022-01-23T14:05:00Z" w:initials="M">
    <w:p w14:paraId="58853049" w14:textId="37B760CE" w:rsidR="003B605F" w:rsidRDefault="003B605F">
      <w:pPr>
        <w:pStyle w:val="Kommentartext"/>
      </w:pPr>
      <w:r>
        <w:rPr>
          <w:rStyle w:val="Kommentarzeichen"/>
        </w:rPr>
        <w:annotationRef/>
      </w:r>
      <w:r>
        <w:t xml:space="preserve">Das kann kein einziger Absatz sein!  Außerdem gehört das eher in die Bildunterschrift selbst! </w:t>
      </w:r>
    </w:p>
  </w:comment>
  <w:comment w:id="1184" w:author="Jan Wenker" w:date="2021-12-09T14:32:00Z" w:initials="JW">
    <w:p w14:paraId="1F8BAE4F" w14:textId="77777777" w:rsidR="003B605F" w:rsidRDefault="003B605F" w:rsidP="007B714A">
      <w:pPr>
        <w:pStyle w:val="Kommentartext"/>
      </w:pPr>
      <w:r>
        <w:rPr>
          <w:rStyle w:val="Kommentarzeichen"/>
        </w:rPr>
        <w:annotationRef/>
      </w:r>
      <w:r>
        <w:t>Tabelle nicht als Grafik einfügen, sondern als Tabelle in Word.</w:t>
      </w:r>
    </w:p>
  </w:comment>
  <w:comment w:id="1185" w:author="Marie" w:date="2022-01-23T15:37:00Z" w:initials="M">
    <w:p w14:paraId="19517C4D" w14:textId="7F4B6D6D" w:rsidR="003B605F" w:rsidRDefault="003B605F">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86" w:author="Jan Wenker" w:date="2021-12-09T14:32:00Z" w:initials="JW">
    <w:p w14:paraId="355B7954" w14:textId="77777777" w:rsidR="003B605F" w:rsidRDefault="003B605F" w:rsidP="00E161C3">
      <w:pPr>
        <w:pStyle w:val="Kommentartext"/>
      </w:pPr>
      <w:r>
        <w:rPr>
          <w:rStyle w:val="Kommentarzeichen"/>
        </w:rPr>
        <w:annotationRef/>
      </w:r>
      <w:r>
        <w:t>Tabelle nicht als Grafik einfügen, sondern als Tabelle in Word.</w:t>
      </w:r>
    </w:p>
  </w:comment>
  <w:comment w:id="1187" w:author="Carsten Hein" w:date="2022-01-14T10:28:00Z" w:initials="CH">
    <w:p w14:paraId="114A5C4B" w14:textId="77777777" w:rsidR="003B605F" w:rsidRDefault="003B605F" w:rsidP="00E161C3">
      <w:pPr>
        <w:pStyle w:val="Kommentartext"/>
      </w:pPr>
      <w:r>
        <w:rPr>
          <w:rStyle w:val="Kommentarzeichen"/>
        </w:rPr>
        <w:annotationRef/>
      </w:r>
      <w:r>
        <w:t xml:space="preserve">Tabelle werden als Windows Metafile eingefügt, das erzeugt die beste Auflösung auch bei skalierter Grafik. </w:t>
      </w:r>
    </w:p>
  </w:comment>
  <w:comment w:id="1188" w:author="Marie" w:date="2022-01-23T14:10:00Z" w:initials="M">
    <w:p w14:paraId="54AC93ED" w14:textId="77777777" w:rsidR="003B605F" w:rsidRDefault="003B605F">
      <w:pPr>
        <w:pStyle w:val="Kommentartext"/>
      </w:pPr>
      <w:r>
        <w:rPr>
          <w:rStyle w:val="Kommentarzeichen"/>
        </w:rPr>
        <w:annotationRef/>
      </w:r>
      <w:r>
        <w:t>Die Auflösung wird aber nicht schlechter, wenn die Tabelle in Word direkt erstellt wird!</w:t>
      </w:r>
    </w:p>
    <w:p w14:paraId="0685313F" w14:textId="1A929C23" w:rsidR="003B605F" w:rsidRDefault="003B605F">
      <w:pPr>
        <w:pStyle w:val="Kommentartext"/>
      </w:pPr>
      <w:r>
        <w:t xml:space="preserve">So können wir keine ordentlichen Seitenumbrüche gewährleisten und keine einheitliche Formatierung erreichen! </w:t>
      </w:r>
    </w:p>
    <w:p w14:paraId="5901121C" w14:textId="66D8B073" w:rsidR="003B605F" w:rsidRDefault="003B605F">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89" w:author="Marie" w:date="2022-01-23T15:37:00Z" w:initials="M">
    <w:p w14:paraId="517F1E32" w14:textId="14B63D2F" w:rsidR="003B605F" w:rsidRDefault="003B605F">
      <w:pPr>
        <w:pStyle w:val="Kommentartext"/>
      </w:pPr>
      <w:r>
        <w:rPr>
          <w:rStyle w:val="Kommentarzeichen"/>
        </w:rPr>
        <w:annotationRef/>
      </w:r>
    </w:p>
  </w:comment>
  <w:comment w:id="1194" w:author="Marie" w:date="2022-01-23T15:37:00Z" w:initials="M">
    <w:p w14:paraId="2A48105B" w14:textId="5D605309" w:rsidR="003B605F" w:rsidRDefault="003B605F">
      <w:pPr>
        <w:pStyle w:val="Kommentartext"/>
      </w:pPr>
      <w:r>
        <w:rPr>
          <w:rStyle w:val="Kommentarzeichen"/>
        </w:rPr>
        <w:annotationRef/>
      </w:r>
      <w:r>
        <w:t>Was ist jetzt das Ergebnis dieser Betrachtung? Welchen Schluss ziehen wir hier?</w:t>
      </w:r>
    </w:p>
  </w:comment>
  <w:comment w:id="1196" w:author="Marie" w:date="2022-01-23T14:56:00Z" w:initials="M">
    <w:p w14:paraId="12532C56" w14:textId="6143D861" w:rsidR="003B605F" w:rsidRDefault="003B605F">
      <w:pPr>
        <w:pStyle w:val="Kommentartext"/>
      </w:pPr>
      <w:r>
        <w:rPr>
          <w:rStyle w:val="Kommentarzeichen"/>
        </w:rPr>
        <w:annotationRef/>
      </w:r>
      <w:r>
        <w:t>Wie groß wäre das?</w:t>
      </w:r>
    </w:p>
  </w:comment>
  <w:comment w:id="1201" w:author="Marie" w:date="2022-01-23T15:01:00Z" w:initials="M">
    <w:p w14:paraId="2108FE67" w14:textId="0413C634" w:rsidR="003B605F" w:rsidRDefault="003B605F">
      <w:pPr>
        <w:pStyle w:val="Kommentartext"/>
      </w:pPr>
      <w:r>
        <w:rPr>
          <w:rStyle w:val="Kommentarzeichen"/>
        </w:rPr>
        <w:annotationRef/>
      </w:r>
      <w:r>
        <w:t>Vom Duden empfohlene Schreibweise</w:t>
      </w:r>
    </w:p>
  </w:comment>
  <w:comment w:id="1211" w:author="Marie" w:date="2022-01-23T15:00:00Z" w:initials="M">
    <w:p w14:paraId="394067DC" w14:textId="76110DBC" w:rsidR="003B605F" w:rsidRDefault="003B605F">
      <w:pPr>
        <w:pStyle w:val="Kommentartext"/>
      </w:pPr>
      <w:r>
        <w:rPr>
          <w:rStyle w:val="Kommentarzeichen"/>
        </w:rPr>
        <w:annotationRef/>
      </w:r>
      <w:r>
        <w:t>In Bezug auf was? Heizen? Kühlen? Lüftung?</w:t>
      </w:r>
    </w:p>
  </w:comment>
  <w:comment w:id="1224" w:author="Jan Wenker" w:date="2021-12-08T15:13:00Z" w:initials="JW">
    <w:p w14:paraId="0ED1DFFE" w14:textId="77777777" w:rsidR="003B605F" w:rsidRDefault="003B605F" w:rsidP="000D73A7">
      <w:pPr>
        <w:pStyle w:val="Kommentartext"/>
      </w:pPr>
      <w:r>
        <w:rPr>
          <w:rStyle w:val="Kommentarzeichen"/>
        </w:rPr>
        <w:annotationRef/>
      </w:r>
      <w:r>
        <w:t>Erstmalige Verwendung der Abkürzung, daher Ausschreiben und Abkürzung einführen.</w:t>
      </w:r>
    </w:p>
  </w:comment>
  <w:comment w:id="1225" w:author="Marie" w:date="2022-01-23T15:02:00Z" w:initials="M">
    <w:p w14:paraId="35EFBA67" w14:textId="51A67E97" w:rsidR="003B605F" w:rsidRDefault="003B605F">
      <w:pPr>
        <w:pStyle w:val="Kommentartext"/>
      </w:pPr>
      <w:r>
        <w:rPr>
          <w:rStyle w:val="Kommentarzeichen"/>
        </w:rPr>
        <w:annotationRef/>
      </w:r>
      <w:r>
        <w:t xml:space="preserve">15-20 enthält </w:t>
      </w:r>
      <w:proofErr w:type="spellStart"/>
      <w:r>
        <w:t>m.e.</w:t>
      </w:r>
      <w:proofErr w:type="spellEnd"/>
      <w:r>
        <w:t xml:space="preserve"> das circa schon</w:t>
      </w:r>
    </w:p>
  </w:comment>
  <w:comment w:id="1227" w:author="Marie" w:date="2022-01-23T15:02:00Z" w:initials="M">
    <w:p w14:paraId="2BBEEE3A" w14:textId="1F1FFDE6" w:rsidR="003B605F" w:rsidRDefault="003B605F">
      <w:pPr>
        <w:pStyle w:val="Kommentartext"/>
      </w:pPr>
      <w:r>
        <w:rPr>
          <w:rStyle w:val="Kommentarzeichen"/>
        </w:rPr>
        <w:annotationRef/>
      </w:r>
      <w:r>
        <w:t>Bitte für ein Wort entscheiden.</w:t>
      </w:r>
    </w:p>
  </w:comment>
  <w:comment w:id="1230" w:author="Marie" w:date="2022-01-23T15:04:00Z" w:initials="M">
    <w:p w14:paraId="7DE7F146" w14:textId="70D87E7A" w:rsidR="003B605F" w:rsidRDefault="003B605F">
      <w:pPr>
        <w:pStyle w:val="Kommentartext"/>
      </w:pPr>
      <w:r>
        <w:rPr>
          <w:rStyle w:val="Kommentarzeichen"/>
        </w:rPr>
        <w:annotationRef/>
      </w:r>
      <w:r>
        <w:t>Aus? Als?</w:t>
      </w:r>
    </w:p>
  </w:comment>
  <w:comment w:id="1235" w:author="Marie" w:date="2021-09-11T11:24:00Z" w:initials="M">
    <w:p w14:paraId="248AC28E" w14:textId="77777777" w:rsidR="003B605F" w:rsidRDefault="003B605F" w:rsidP="000D73A7">
      <w:pPr>
        <w:pStyle w:val="Kommentartext"/>
      </w:pPr>
      <w:r>
        <w:rPr>
          <w:rStyle w:val="Kommentarzeichen"/>
        </w:rPr>
        <w:annotationRef/>
      </w:r>
      <w:r>
        <w:t>Bitte noch ausführlicher werden/Material aus Protokollen zufügen</w:t>
      </w:r>
    </w:p>
  </w:comment>
  <w:comment w:id="1244" w:author="Marie" w:date="2022-01-23T15:26:00Z" w:initials="M">
    <w:p w14:paraId="083071A4" w14:textId="70C2C95E" w:rsidR="003B605F" w:rsidRDefault="003B605F">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62" w:author="Marie" w:date="2022-01-23T15:32:00Z" w:initials="M">
    <w:p w14:paraId="4336FF52" w14:textId="61033A6E" w:rsidR="003B605F" w:rsidRDefault="003B605F">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61" w:author="Marie" w:date="2022-01-23T15:31:00Z" w:initials="M">
    <w:p w14:paraId="115AE587" w14:textId="2CC720B9" w:rsidR="003B605F" w:rsidRDefault="003B605F">
      <w:pPr>
        <w:pStyle w:val="Kommentartext"/>
      </w:pPr>
      <w:r>
        <w:rPr>
          <w:rStyle w:val="Kommentarzeichen"/>
        </w:rPr>
        <w:annotationRef/>
      </w:r>
      <w:r>
        <w:t xml:space="preserve">Für mich nicht ganz verständlich. </w:t>
      </w:r>
    </w:p>
  </w:comment>
  <w:comment w:id="1264" w:author="Jan Wenker" w:date="2021-12-08T15:43:00Z" w:initials="JW">
    <w:p w14:paraId="6178C508" w14:textId="77777777" w:rsidR="003B605F" w:rsidRDefault="003B605F" w:rsidP="007B714A">
      <w:pPr>
        <w:pStyle w:val="Kommentartext"/>
      </w:pPr>
      <w:r>
        <w:rPr>
          <w:rStyle w:val="Kommentarzeichen"/>
        </w:rPr>
        <w:annotationRef/>
      </w:r>
      <w:r>
        <w:t>Hier fehlt fast alles, was eine Zusammenfassung ausmacht!</w:t>
      </w:r>
    </w:p>
  </w:comment>
  <w:comment w:id="1265" w:author="Marie" w:date="2022-01-23T15:38:00Z" w:initials="M">
    <w:p w14:paraId="53631F4D" w14:textId="3CFC9C57" w:rsidR="003B605F" w:rsidRDefault="003B605F">
      <w:pPr>
        <w:pStyle w:val="Kommentartext"/>
      </w:pPr>
      <w:r>
        <w:rPr>
          <w:rStyle w:val="Kommentarzeichen"/>
        </w:rPr>
        <w:annotationRef/>
      </w:r>
      <w:r>
        <w:t>Diese Zusammenfassung fasst eigentlich nur den vorhergehenden Absatz zu den übrigen Gewerken zusammen. Der ganze Rest vom Kapitel fehlt!</w:t>
      </w:r>
    </w:p>
  </w:comment>
  <w:comment w:id="1266" w:author="Marie" w:date="2022-01-23T15:34:00Z" w:initials="M">
    <w:p w14:paraId="1924D6DC" w14:textId="0C0E492D" w:rsidR="003B605F" w:rsidRDefault="003B605F">
      <w:pPr>
        <w:pStyle w:val="Kommentartext"/>
      </w:pPr>
      <w:r>
        <w:rPr>
          <w:rStyle w:val="Kommentarzeichen"/>
        </w:rPr>
        <w:annotationRef/>
      </w:r>
      <w:r>
        <w:t>Dieser Satz steht EXAKT so schon oben!</w:t>
      </w:r>
    </w:p>
  </w:comment>
  <w:comment w:id="1280" w:author="Jan Wenker" w:date="2021-12-16T12:00:00Z" w:initials="JW">
    <w:p w14:paraId="57481442" w14:textId="7F0567D7" w:rsidR="003B605F" w:rsidRDefault="003B605F">
      <w:pPr>
        <w:pStyle w:val="Kommentartext"/>
      </w:pPr>
      <w:r>
        <w:rPr>
          <w:rStyle w:val="Kommentarzeichen"/>
        </w:rPr>
        <w:annotationRef/>
      </w:r>
      <w:r>
        <w:t>Relevant wofür?</w:t>
      </w:r>
    </w:p>
  </w:comment>
  <w:comment w:id="1281" w:author="Jan Wenker" w:date="2021-12-16T12:00:00Z" w:initials="JW">
    <w:p w14:paraId="0E00E1CA" w14:textId="524AA001" w:rsidR="003B605F" w:rsidRDefault="003B605F">
      <w:pPr>
        <w:pStyle w:val="Kommentartext"/>
      </w:pPr>
      <w:r>
        <w:rPr>
          <w:rStyle w:val="Kommentarzeichen"/>
        </w:rPr>
        <w:annotationRef/>
      </w:r>
      <w:r>
        <w:t>Ausgewählt vor welchem Hintergrund? Was ist das Ziel der Übung?</w:t>
      </w:r>
    </w:p>
  </w:comment>
  <w:comment w:id="1282" w:author="Jan Wenker" w:date="2021-12-16T12:01:00Z" w:initials="JW">
    <w:p w14:paraId="1A9313E0" w14:textId="41EE4B67" w:rsidR="003B605F" w:rsidRDefault="003B605F">
      <w:pPr>
        <w:pStyle w:val="Kommentartext"/>
      </w:pPr>
      <w:r>
        <w:rPr>
          <w:rStyle w:val="Kommentarzeichen"/>
        </w:rPr>
        <w:annotationRef/>
      </w:r>
      <w:r>
        <w:t>s. o. Was ist das Ziel? Vorteilhaft wofür?</w:t>
      </w:r>
    </w:p>
  </w:comment>
  <w:comment w:id="1283" w:author="Jan Wenker" w:date="2021-12-16T12:03:00Z" w:initials="JW">
    <w:p w14:paraId="301AF75B" w14:textId="6EE28C97" w:rsidR="003B605F" w:rsidRDefault="003B605F">
      <w:pPr>
        <w:pStyle w:val="Kommentartext"/>
      </w:pPr>
      <w:r>
        <w:rPr>
          <w:rStyle w:val="Kommentarzeichen"/>
        </w:rPr>
        <w:annotationRef/>
      </w:r>
      <w:r>
        <w:t>Warum nicht, handelt es sich bei geklebtem HBV nicht um eine Neuentwicklung im Sinne der Innovationspartnerschaft?</w:t>
      </w:r>
    </w:p>
  </w:comment>
  <w:comment w:id="1286" w:author="Marie" w:date="2021-08-30T16:27:00Z" w:initials="M">
    <w:p w14:paraId="128FD4BC" w14:textId="56E396BE" w:rsidR="003B605F" w:rsidRDefault="003B605F">
      <w:pPr>
        <w:pStyle w:val="Kommentartext"/>
      </w:pPr>
      <w:r>
        <w:rPr>
          <w:rStyle w:val="Kommentarzeichen"/>
        </w:rPr>
        <w:annotationRef/>
      </w:r>
      <w:r>
        <w:rPr>
          <w:noProof/>
        </w:rPr>
        <w:t>Fomatierung noch anpassen, ggf. Queformat</w:t>
      </w:r>
    </w:p>
  </w:comment>
  <w:comment w:id="1315" w:author="Marie" w:date="2021-09-12T22:55:00Z" w:initials="M">
    <w:p w14:paraId="4FAD9B04" w14:textId="5220D33A" w:rsidR="003B605F" w:rsidRDefault="003B605F">
      <w:pPr>
        <w:pStyle w:val="Kommentartext"/>
      </w:pPr>
      <w:r>
        <w:rPr>
          <w:rStyle w:val="Kommentarzeichen"/>
        </w:rPr>
        <w:annotationRef/>
      </w:r>
    </w:p>
  </w:comment>
  <w:comment w:id="1316" w:author="Jan Wenker" w:date="2021-12-16T12:04:00Z" w:initials="JW">
    <w:p w14:paraId="6B8E0D69" w14:textId="29D5E7D6" w:rsidR="003B605F" w:rsidRDefault="003B605F">
      <w:pPr>
        <w:pStyle w:val="Kommentartext"/>
      </w:pPr>
      <w:r>
        <w:rPr>
          <w:rStyle w:val="Kommentarzeichen"/>
        </w:rPr>
        <w:annotationRef/>
      </w:r>
      <w:r>
        <w:t>Teilweise vorweggenommen durch „Teilausblick“ zu geklebten Konstruktionen in Kap. 8.9. An dieser Stelle Wiederholung?</w:t>
      </w:r>
    </w:p>
  </w:comment>
  <w:comment w:id="1321" w:author="Jan Wenker" w:date="2021-12-07T08:27:00Z" w:initials="JW">
    <w:p w14:paraId="5391B578" w14:textId="658ED331" w:rsidR="003B605F" w:rsidRDefault="003B605F">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22" w:author="Marie" w:date="2022-01-23T14:20:00Z" w:initials="M">
    <w:p w14:paraId="1001F6FD" w14:textId="366D01E8" w:rsidR="003B605F" w:rsidRDefault="003B605F">
      <w:pPr>
        <w:pStyle w:val="Kommentartext"/>
      </w:pPr>
      <w:r>
        <w:rPr>
          <w:rStyle w:val="Kommentarzeichen"/>
        </w:rPr>
        <w:annotationRef/>
      </w:r>
    </w:p>
  </w:comment>
  <w:comment w:id="1324" w:author="Marie" w:date="2021-09-29T23:29:00Z" w:initials="M">
    <w:p w14:paraId="6EE17A5B" w14:textId="37FF45E5" w:rsidR="003B605F" w:rsidRDefault="003B605F">
      <w:pPr>
        <w:pStyle w:val="Kommentartext"/>
      </w:pPr>
      <w:r>
        <w:rPr>
          <w:rStyle w:val="Kommentarzeichen"/>
        </w:rPr>
        <w:annotationRef/>
      </w:r>
      <w:r>
        <w:t>Noch zu vervollständigen</w:t>
      </w:r>
    </w:p>
  </w:comment>
  <w:comment w:id="1325" w:author="Marie" w:date="2022-01-23T14:22:00Z" w:initials="M">
    <w:p w14:paraId="25A325F8" w14:textId="36248CDC" w:rsidR="003B605F" w:rsidRDefault="003B605F">
      <w:pPr>
        <w:pStyle w:val="Kommentartext"/>
      </w:pPr>
      <w:r>
        <w:rPr>
          <w:rStyle w:val="Kommentarzeichen"/>
        </w:rPr>
        <w:annotationRef/>
      </w:r>
    </w:p>
  </w:comment>
  <w:comment w:id="1330" w:author="Marie" w:date="2021-09-12T22:52:00Z" w:initials="M">
    <w:p w14:paraId="33360176" w14:textId="52EA1B76" w:rsidR="003B605F" w:rsidRDefault="003B605F">
      <w:pPr>
        <w:pStyle w:val="Kommentartext"/>
      </w:pPr>
      <w:r>
        <w:rPr>
          <w:rStyle w:val="Kommentarzeichen"/>
        </w:rPr>
        <w:annotationRef/>
      </w:r>
      <w:r>
        <w:t>Sammel-Mail verfassen mit Bitte um Fotos, etc.</w:t>
      </w:r>
    </w:p>
  </w:comment>
  <w:comment w:id="1332" w:author="Marie" w:date="2021-09-29T23:25:00Z" w:initials="M">
    <w:p w14:paraId="09D6A19D" w14:textId="77777777" w:rsidR="003B605F" w:rsidRDefault="003B605F" w:rsidP="0028279F">
      <w:pPr>
        <w:pStyle w:val="Kommentartext"/>
      </w:pPr>
      <w:r>
        <w:rPr>
          <w:rStyle w:val="Kommentarzeichen"/>
        </w:rPr>
        <w:annotationRef/>
      </w:r>
      <w:r>
        <w:t>Noch abzustimmen</w:t>
      </w:r>
    </w:p>
  </w:comment>
  <w:comment w:id="1337" w:author="Marie" w:date="2021-09-12T22:51:00Z" w:initials="M">
    <w:p w14:paraId="12492D78" w14:textId="7A6C2918" w:rsidR="003B605F" w:rsidRDefault="003B605F">
      <w:pPr>
        <w:pStyle w:val="Kommentartext"/>
      </w:pPr>
      <w:r>
        <w:rPr>
          <w:rStyle w:val="Kommentarzeichen"/>
        </w:rPr>
        <w:annotationRef/>
      </w:r>
      <w:r>
        <w:t>Quellenverzeichnis beifügen</w:t>
      </w:r>
    </w:p>
  </w:comment>
  <w:comment w:id="1346" w:author="Marie" w:date="2021-09-12T22:51:00Z" w:initials="M">
    <w:p w14:paraId="5DAD6D77" w14:textId="61F61403" w:rsidR="003B605F" w:rsidRDefault="003B605F">
      <w:pPr>
        <w:pStyle w:val="Kommentartext"/>
      </w:pPr>
      <w:r>
        <w:rPr>
          <w:rStyle w:val="Kommentarzeichen"/>
        </w:rPr>
        <w:annotationRef/>
      </w:r>
      <w:r>
        <w:t>Aktualisieren nicht vergessen</w:t>
      </w:r>
    </w:p>
  </w:comment>
  <w:comment w:id="1351" w:author="Marie" w:date="2021-09-12T22:51:00Z" w:initials="M">
    <w:p w14:paraId="64BDD5BE" w14:textId="342F129D" w:rsidR="003B605F" w:rsidRDefault="003B605F">
      <w:pPr>
        <w:pStyle w:val="Kommentartext"/>
      </w:pPr>
      <w:r>
        <w:rPr>
          <w:rStyle w:val="Kommentarzeichen"/>
        </w:rPr>
        <w:annotationRef/>
      </w:r>
      <w:r>
        <w:t>Aktualisieren nicht vergessen</w:t>
      </w:r>
    </w:p>
  </w:comment>
  <w:comment w:id="1356" w:author="Marie" w:date="2021-09-12T22:50:00Z" w:initials="M">
    <w:p w14:paraId="6CE24FE1" w14:textId="60D866D1" w:rsidR="003B605F" w:rsidRDefault="003B605F">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0"/>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6F8EA2C9" w15:done="0"/>
  <w15:commentEx w15:paraId="5A1CB9B0"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4024DBC0" w15:done="0"/>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6F8EA2C9" w16cid:durableId="25E1C621"/>
  <w16cid:commentId w16cid:paraId="5A1CB9B0" w16cid:durableId="25AD7C01"/>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4024DBC0" w16cid:durableId="25F34B9A"/>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116EE5" w14:textId="77777777" w:rsidR="00C42E64" w:rsidRDefault="00C42E64" w:rsidP="00FF3EF3">
      <w:pPr>
        <w:spacing w:line="240" w:lineRule="auto"/>
      </w:pPr>
      <w:r>
        <w:separator/>
      </w:r>
    </w:p>
  </w:endnote>
  <w:endnote w:type="continuationSeparator" w:id="0">
    <w:p w14:paraId="6FC397C3" w14:textId="77777777" w:rsidR="00C42E64" w:rsidRDefault="00C42E64" w:rsidP="00FF3EF3">
      <w:pPr>
        <w:spacing w:line="240" w:lineRule="auto"/>
      </w:pPr>
      <w:r>
        <w:continuationSeparator/>
      </w:r>
    </w:p>
  </w:endnote>
  <w:endnote w:type="continuationNotice" w:id="1">
    <w:p w14:paraId="0DE7BBBF" w14:textId="77777777" w:rsidR="00C42E64" w:rsidRDefault="00C42E6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F707BFCB-C997-4C76-9884-67E3CA079B68}"/>
    <w:embedBold r:id="rId2" w:fontKey="{ACF24529-0E62-4506-B6BB-ED173054F9F5}"/>
    <w:embedItalic r:id="rId3" w:fontKey="{DEF315BC-2CD7-44C1-8AD8-A8637DF075E6}"/>
    <w:embedBoldItalic r:id="rId4" w:fontKey="{50B33583-B005-4BE7-9D56-2F3E5F8951D2}"/>
  </w:font>
  <w:font w:name="BundesSans Office">
    <w:altName w:val="Calibri"/>
    <w:charset w:val="00"/>
    <w:family w:val="swiss"/>
    <w:pitch w:val="variable"/>
    <w:sig w:usb0="A00000BF" w:usb1="4000206B" w:usb2="00000000" w:usb3="00000000" w:csb0="00000093" w:csb1="00000000"/>
    <w:embedRegular r:id="rId5" w:fontKey="{67506A7E-6AC2-49D9-839D-161566BC8EAB}"/>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B5A3EDA1-2741-4A52-B41A-D52E01AC198C}"/>
    <w:embedBold r:id="rId7" w:fontKey="{009D955D-B182-4693-B9BC-F55E6CB3D56B}"/>
    <w:embedItalic r:id="rId8" w:fontKey="{ED779482-5F92-49CB-99A2-8059ABA00F24}"/>
  </w:font>
  <w:font w:name="Open Sans">
    <w:panose1 w:val="020B0606030504020204"/>
    <w:charset w:val="00"/>
    <w:family w:val="swiss"/>
    <w:pitch w:val="variable"/>
    <w:sig w:usb0="E00002EF" w:usb1="4000205B" w:usb2="00000028" w:usb3="00000000" w:csb0="0000019F" w:csb1="00000000"/>
    <w:embedRegular r:id="rId9" w:fontKey="{D659AFD1-E41A-4245-8959-629D9496CB9E}"/>
  </w:font>
  <w:font w:name="Trebuchet MS">
    <w:panose1 w:val="020B0603020202020204"/>
    <w:charset w:val="00"/>
    <w:family w:val="swiss"/>
    <w:pitch w:val="variable"/>
    <w:sig w:usb0="00000687" w:usb1="00000000" w:usb2="00000000" w:usb3="00000000" w:csb0="0000009F" w:csb1="00000000"/>
    <w:embedRegular r:id="rId10" w:fontKey="{CA764586-1763-4895-8591-3F5E7D8E4285}"/>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C1D7FEE5-4B85-4991-BB36-B5ABBD5992CB}"/>
  </w:font>
  <w:font w:name="Arial Narrow">
    <w:panose1 w:val="020B0606020202030204"/>
    <w:charset w:val="00"/>
    <w:family w:val="swiss"/>
    <w:pitch w:val="variable"/>
    <w:sig w:usb0="00000287" w:usb1="00000800" w:usb2="00000000" w:usb3="00000000" w:csb0="0000009F" w:csb1="00000000"/>
    <w:embedRegular r:id="rId12" w:fontKey="{608D76E6-E25E-4530-BE79-8A724D0A991A}"/>
  </w:font>
  <w:font w:name="Segoe UI">
    <w:panose1 w:val="020B0502040204020203"/>
    <w:charset w:val="00"/>
    <w:family w:val="swiss"/>
    <w:pitch w:val="variable"/>
    <w:sig w:usb0="E4002EFF" w:usb1="C000E47F" w:usb2="00000009" w:usb3="00000000" w:csb0="000001FF" w:csb1="00000000"/>
    <w:embedRegular r:id="rId13" w:fontKey="{56160D12-E42D-4078-AA62-0AF912114839}"/>
  </w:font>
  <w:font w:name="Corbel">
    <w:panose1 w:val="020B0503020204020204"/>
    <w:charset w:val="00"/>
    <w:family w:val="swiss"/>
    <w:pitch w:val="variable"/>
    <w:sig w:usb0="A00002EF" w:usb1="4000A44B" w:usb2="00000000" w:usb3="00000000" w:csb0="0000019F" w:csb1="00000000"/>
    <w:embedRegular r:id="rId14" w:fontKey="{C2FD2351-61FC-4A2F-AC57-673AE93DEB87}"/>
  </w:font>
  <w:font w:name="Cambria Math">
    <w:panose1 w:val="02040503050406030204"/>
    <w:charset w:val="00"/>
    <w:family w:val="roman"/>
    <w:pitch w:val="variable"/>
    <w:sig w:usb0="E00006FF" w:usb1="420024FF" w:usb2="02000000" w:usb3="00000000" w:csb0="0000019F" w:csb1="00000000"/>
    <w:embedRegular r:id="rId15" w:fontKey="{9CBDE37F-0E32-4592-A254-AFFEFFD2AE5F}"/>
    <w:embedItalic r:id="rId16" w:fontKey="{E5010932-5E0C-452A-BEA9-CFE467828919}"/>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1FBEBD4D-2562-4D2A-9083-40C9420D345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3B605F" w14:paraId="2D874EBC" w14:textId="77777777" w:rsidTr="1E305A1F">
      <w:tc>
        <w:tcPr>
          <w:tcW w:w="3020" w:type="dxa"/>
        </w:tcPr>
        <w:p w14:paraId="66C52978" w14:textId="08550087" w:rsidR="003B605F" w:rsidRDefault="003B605F" w:rsidP="1E305A1F">
          <w:pPr>
            <w:pStyle w:val="Kopfzeile"/>
            <w:ind w:left="-115"/>
            <w:jc w:val="left"/>
            <w:rPr>
              <w:rFonts w:eastAsia="Calibri"/>
              <w:szCs w:val="20"/>
            </w:rPr>
          </w:pPr>
        </w:p>
      </w:tc>
      <w:tc>
        <w:tcPr>
          <w:tcW w:w="3020" w:type="dxa"/>
        </w:tcPr>
        <w:p w14:paraId="22018214" w14:textId="6F85E6DB" w:rsidR="003B605F" w:rsidRDefault="003B605F" w:rsidP="1E305A1F">
          <w:pPr>
            <w:pStyle w:val="Kopfzeile"/>
            <w:jc w:val="center"/>
            <w:rPr>
              <w:rFonts w:eastAsia="Calibri"/>
              <w:szCs w:val="20"/>
            </w:rPr>
          </w:pPr>
        </w:p>
      </w:tc>
      <w:tc>
        <w:tcPr>
          <w:tcW w:w="3020" w:type="dxa"/>
        </w:tcPr>
        <w:p w14:paraId="1BEAF752" w14:textId="6EFABA53" w:rsidR="003B605F" w:rsidRDefault="003B605F" w:rsidP="1E305A1F">
          <w:pPr>
            <w:pStyle w:val="Kopfzeile"/>
            <w:ind w:right="-115"/>
            <w:jc w:val="right"/>
            <w:rPr>
              <w:rFonts w:eastAsia="Calibri"/>
              <w:szCs w:val="20"/>
            </w:rPr>
          </w:pPr>
        </w:p>
      </w:tc>
    </w:tr>
  </w:tbl>
  <w:p w14:paraId="29CB584F" w14:textId="1D9896AA" w:rsidR="003B605F" w:rsidRDefault="003B605F"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0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03">
        <w:tblGrid>
          <w:gridCol w:w="3020"/>
          <w:gridCol w:w="3020"/>
          <w:gridCol w:w="3020"/>
        </w:tblGrid>
      </w:tblGridChange>
    </w:tblGrid>
    <w:tr w:rsidR="003B605F" w14:paraId="11DF1B11" w14:textId="77777777" w:rsidTr="4C11F93A">
      <w:tc>
        <w:tcPr>
          <w:tcW w:w="3020" w:type="dxa"/>
          <w:tcPrChange w:id="1304" w:author="Guest User" w:date="2022-01-04T12:15:00Z">
            <w:tcPr>
              <w:tcW w:w="3020" w:type="dxa"/>
            </w:tcPr>
          </w:tcPrChange>
        </w:tcPr>
        <w:p w14:paraId="3DDA5661" w14:textId="32C2233E" w:rsidR="003B605F" w:rsidRDefault="003B605F">
          <w:pPr>
            <w:pStyle w:val="Kopfzeile"/>
            <w:ind w:left="-115"/>
            <w:jc w:val="left"/>
            <w:rPr>
              <w:rFonts w:eastAsia="Calibri"/>
              <w:szCs w:val="20"/>
            </w:rPr>
            <w:pPrChange w:id="1305" w:author="Guest User" w:date="2022-01-04T12:15:00Z">
              <w:pPr/>
            </w:pPrChange>
          </w:pPr>
        </w:p>
      </w:tc>
      <w:tc>
        <w:tcPr>
          <w:tcW w:w="3020" w:type="dxa"/>
          <w:tcPrChange w:id="1306" w:author="Guest User" w:date="2022-01-04T12:15:00Z">
            <w:tcPr>
              <w:tcW w:w="3020" w:type="dxa"/>
            </w:tcPr>
          </w:tcPrChange>
        </w:tcPr>
        <w:p w14:paraId="790F0755" w14:textId="790229C2" w:rsidR="003B605F" w:rsidRDefault="003B605F">
          <w:pPr>
            <w:pStyle w:val="Kopfzeile"/>
            <w:jc w:val="center"/>
            <w:rPr>
              <w:rFonts w:eastAsia="Calibri"/>
              <w:szCs w:val="20"/>
            </w:rPr>
            <w:pPrChange w:id="1307" w:author="Guest User" w:date="2022-01-04T12:15:00Z">
              <w:pPr/>
            </w:pPrChange>
          </w:pPr>
        </w:p>
      </w:tc>
      <w:tc>
        <w:tcPr>
          <w:tcW w:w="3020" w:type="dxa"/>
          <w:tcPrChange w:id="1308" w:author="Guest User" w:date="2022-01-04T12:15:00Z">
            <w:tcPr>
              <w:tcW w:w="3020" w:type="dxa"/>
            </w:tcPr>
          </w:tcPrChange>
        </w:tcPr>
        <w:p w14:paraId="74451C67" w14:textId="773D9C7C" w:rsidR="003B605F" w:rsidRDefault="003B605F">
          <w:pPr>
            <w:pStyle w:val="Kopfzeile"/>
            <w:ind w:right="-115"/>
            <w:jc w:val="right"/>
            <w:rPr>
              <w:rFonts w:eastAsia="Calibri"/>
              <w:szCs w:val="20"/>
            </w:rPr>
            <w:pPrChange w:id="1309" w:author="Guest User" w:date="2022-01-04T12:15:00Z">
              <w:pPr/>
            </w:pPrChange>
          </w:pPr>
        </w:p>
      </w:tc>
    </w:tr>
  </w:tbl>
  <w:p w14:paraId="5E3AD812" w14:textId="01C9CD00" w:rsidR="003B605F" w:rsidRDefault="003B605F">
    <w:pPr>
      <w:pStyle w:val="Fuzeile"/>
      <w:rPr>
        <w:rFonts w:eastAsia="Calibri"/>
        <w:szCs w:val="20"/>
      </w:rPr>
      <w:pPrChange w:id="1310"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5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58">
        <w:tblGrid>
          <w:gridCol w:w="3020"/>
          <w:gridCol w:w="3020"/>
          <w:gridCol w:w="3020"/>
        </w:tblGrid>
      </w:tblGridChange>
    </w:tblGrid>
    <w:tr w:rsidR="003B605F" w14:paraId="7BD9F6D9" w14:textId="77777777" w:rsidTr="4C11F93A">
      <w:tc>
        <w:tcPr>
          <w:tcW w:w="3020" w:type="dxa"/>
          <w:tcPrChange w:id="1359" w:author="Guest User" w:date="2022-01-04T12:15:00Z">
            <w:tcPr>
              <w:tcW w:w="3020" w:type="dxa"/>
            </w:tcPr>
          </w:tcPrChange>
        </w:tcPr>
        <w:p w14:paraId="25E90192" w14:textId="7FEC3E43" w:rsidR="003B605F" w:rsidRDefault="003B605F">
          <w:pPr>
            <w:pStyle w:val="Kopfzeile"/>
            <w:ind w:left="-115"/>
            <w:jc w:val="left"/>
            <w:rPr>
              <w:rFonts w:eastAsia="Calibri"/>
              <w:szCs w:val="20"/>
            </w:rPr>
            <w:pPrChange w:id="1360" w:author="Guest User" w:date="2022-01-04T12:15:00Z">
              <w:pPr/>
            </w:pPrChange>
          </w:pPr>
        </w:p>
      </w:tc>
      <w:tc>
        <w:tcPr>
          <w:tcW w:w="3020" w:type="dxa"/>
          <w:tcPrChange w:id="1361" w:author="Guest User" w:date="2022-01-04T12:15:00Z">
            <w:tcPr>
              <w:tcW w:w="3020" w:type="dxa"/>
            </w:tcPr>
          </w:tcPrChange>
        </w:tcPr>
        <w:p w14:paraId="0AB6333B" w14:textId="55835857" w:rsidR="003B605F" w:rsidRDefault="003B605F">
          <w:pPr>
            <w:pStyle w:val="Kopfzeile"/>
            <w:jc w:val="center"/>
            <w:rPr>
              <w:rFonts w:eastAsia="Calibri"/>
              <w:szCs w:val="20"/>
            </w:rPr>
            <w:pPrChange w:id="1362" w:author="Guest User" w:date="2022-01-04T12:15:00Z">
              <w:pPr/>
            </w:pPrChange>
          </w:pPr>
        </w:p>
      </w:tc>
      <w:tc>
        <w:tcPr>
          <w:tcW w:w="3020" w:type="dxa"/>
          <w:tcPrChange w:id="1363" w:author="Guest User" w:date="2022-01-04T12:15:00Z">
            <w:tcPr>
              <w:tcW w:w="3020" w:type="dxa"/>
            </w:tcPr>
          </w:tcPrChange>
        </w:tcPr>
        <w:p w14:paraId="08D76B90" w14:textId="0D90B021" w:rsidR="003B605F" w:rsidRDefault="003B605F">
          <w:pPr>
            <w:pStyle w:val="Kopfzeile"/>
            <w:ind w:right="-115"/>
            <w:jc w:val="right"/>
            <w:rPr>
              <w:rFonts w:eastAsia="Calibri"/>
              <w:szCs w:val="20"/>
            </w:rPr>
            <w:pPrChange w:id="1364" w:author="Guest User" w:date="2022-01-04T12:15:00Z">
              <w:pPr/>
            </w:pPrChange>
          </w:pPr>
        </w:p>
      </w:tc>
    </w:tr>
  </w:tbl>
  <w:p w14:paraId="0E997DEA" w14:textId="39D2E982" w:rsidR="003B605F" w:rsidRDefault="003B605F">
    <w:pPr>
      <w:pStyle w:val="Fuzeile"/>
      <w:rPr>
        <w:rFonts w:eastAsia="Calibri"/>
        <w:szCs w:val="20"/>
      </w:rPr>
      <w:pPrChange w:id="1365"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3B605F" w14:paraId="5E651D7F" w14:textId="77777777" w:rsidTr="4C11F93A">
      <w:tc>
        <w:tcPr>
          <w:tcW w:w="3020" w:type="dxa"/>
          <w:tcPrChange w:id="4" w:author="Guest User" w:date="2022-01-04T12:15:00Z">
            <w:tcPr>
              <w:tcW w:w="3020" w:type="dxa"/>
            </w:tcPr>
          </w:tcPrChange>
        </w:tcPr>
        <w:p w14:paraId="33F21470" w14:textId="7BF7DF2C" w:rsidR="003B605F" w:rsidRDefault="003B605F">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3B605F" w:rsidRDefault="003B605F">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3B605F" w:rsidRDefault="003B605F">
          <w:pPr>
            <w:pStyle w:val="Kopfzeile"/>
            <w:ind w:right="-115"/>
            <w:jc w:val="right"/>
            <w:rPr>
              <w:rFonts w:eastAsia="Calibri"/>
              <w:szCs w:val="20"/>
            </w:rPr>
            <w:pPrChange w:id="9" w:author="Guest User" w:date="2022-01-04T12:15:00Z">
              <w:pPr/>
            </w:pPrChange>
          </w:pPr>
        </w:p>
      </w:tc>
    </w:tr>
  </w:tbl>
  <w:p w14:paraId="4A6C33BF" w14:textId="66E1A09A" w:rsidR="003B605F" w:rsidRDefault="003B605F">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3B605F" w14:paraId="5EF6C691" w14:textId="77777777" w:rsidTr="1E305A1F">
      <w:tc>
        <w:tcPr>
          <w:tcW w:w="3020" w:type="dxa"/>
        </w:tcPr>
        <w:p w14:paraId="5BC6DE1D" w14:textId="26F42848" w:rsidR="003B605F" w:rsidRDefault="003B605F" w:rsidP="1E305A1F">
          <w:pPr>
            <w:pStyle w:val="Kopfzeile"/>
            <w:ind w:left="-115"/>
            <w:jc w:val="left"/>
            <w:rPr>
              <w:rFonts w:eastAsia="Calibri"/>
              <w:szCs w:val="20"/>
            </w:rPr>
          </w:pPr>
        </w:p>
      </w:tc>
      <w:tc>
        <w:tcPr>
          <w:tcW w:w="3020" w:type="dxa"/>
        </w:tcPr>
        <w:p w14:paraId="1602B7CF" w14:textId="3AD963F7" w:rsidR="003B605F" w:rsidRDefault="003B605F" w:rsidP="1E305A1F">
          <w:pPr>
            <w:pStyle w:val="Kopfzeile"/>
            <w:jc w:val="center"/>
            <w:rPr>
              <w:rFonts w:eastAsia="Calibri"/>
              <w:szCs w:val="20"/>
            </w:rPr>
          </w:pPr>
        </w:p>
      </w:tc>
      <w:tc>
        <w:tcPr>
          <w:tcW w:w="3020" w:type="dxa"/>
        </w:tcPr>
        <w:p w14:paraId="7C0130E9" w14:textId="56907332" w:rsidR="003B605F" w:rsidRDefault="003B605F" w:rsidP="1E305A1F">
          <w:pPr>
            <w:pStyle w:val="Kopfzeile"/>
            <w:ind w:right="-115"/>
            <w:jc w:val="right"/>
            <w:rPr>
              <w:rFonts w:eastAsia="Calibri"/>
              <w:szCs w:val="20"/>
            </w:rPr>
          </w:pPr>
        </w:p>
      </w:tc>
    </w:tr>
  </w:tbl>
  <w:p w14:paraId="03DF87C3" w14:textId="2A7FBE3C" w:rsidR="003B605F" w:rsidRDefault="003B605F"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3B605F" w14:paraId="5042532B" w14:textId="77777777" w:rsidTr="4C11F93A">
      <w:tc>
        <w:tcPr>
          <w:tcW w:w="3020" w:type="dxa"/>
          <w:tcPrChange w:id="15" w:author="Guest User" w:date="2022-01-04T12:15:00Z">
            <w:tcPr>
              <w:tcW w:w="3020" w:type="dxa"/>
            </w:tcPr>
          </w:tcPrChange>
        </w:tcPr>
        <w:p w14:paraId="4141C266" w14:textId="5AEAAF98" w:rsidR="003B605F" w:rsidRDefault="003B605F">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3B605F" w:rsidRDefault="003B605F">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3B605F" w:rsidRDefault="003B605F">
          <w:pPr>
            <w:pStyle w:val="Kopfzeile"/>
            <w:ind w:right="-115"/>
            <w:jc w:val="right"/>
            <w:rPr>
              <w:rFonts w:eastAsia="Calibri"/>
              <w:szCs w:val="20"/>
            </w:rPr>
            <w:pPrChange w:id="20" w:author="Guest User" w:date="2022-01-04T12:15:00Z">
              <w:pPr/>
            </w:pPrChange>
          </w:pPr>
        </w:p>
      </w:tc>
    </w:tr>
  </w:tbl>
  <w:p w14:paraId="2EF003F5" w14:textId="2A831014" w:rsidR="003B605F" w:rsidRDefault="003B605F">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7A872FA8" w:rsidR="003B605F" w:rsidRPr="007D720E" w:rsidRDefault="003B605F"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170596" w:rsidRPr="00170596">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3B605F" w14:paraId="1CECC33C" w14:textId="77777777" w:rsidTr="4C11F93A">
      <w:tc>
        <w:tcPr>
          <w:tcW w:w="3020" w:type="dxa"/>
          <w:tcPrChange w:id="63" w:author="Guest User" w:date="2022-01-04T12:15:00Z">
            <w:tcPr>
              <w:tcW w:w="3020" w:type="dxa"/>
            </w:tcPr>
          </w:tcPrChange>
        </w:tcPr>
        <w:p w14:paraId="380CCA19" w14:textId="529175ED" w:rsidR="003B605F" w:rsidRDefault="003B605F">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3B605F" w:rsidRDefault="003B605F">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3B605F" w:rsidRDefault="003B605F">
          <w:pPr>
            <w:pStyle w:val="Kopfzeile"/>
            <w:ind w:right="-115"/>
            <w:jc w:val="right"/>
            <w:rPr>
              <w:rFonts w:eastAsia="Calibri"/>
              <w:szCs w:val="20"/>
            </w:rPr>
            <w:pPrChange w:id="68" w:author="Guest User" w:date="2022-01-04T12:15:00Z">
              <w:pPr/>
            </w:pPrChange>
          </w:pPr>
        </w:p>
      </w:tc>
    </w:tr>
  </w:tbl>
  <w:p w14:paraId="4F6D4B59" w14:textId="141AF39A" w:rsidR="003B605F" w:rsidRDefault="003B605F">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49600043" w:rsidR="003B605F" w:rsidRPr="00DD0062" w:rsidRDefault="003B605F"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932A70">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3B605F" w14:paraId="1B25B7DC" w14:textId="77777777" w:rsidTr="4C11F93A">
      <w:tc>
        <w:tcPr>
          <w:tcW w:w="3020" w:type="dxa"/>
          <w:tcPrChange w:id="532" w:author="Guest User" w:date="2022-01-04T12:15:00Z">
            <w:tcPr>
              <w:tcW w:w="3020" w:type="dxa"/>
            </w:tcPr>
          </w:tcPrChange>
        </w:tcPr>
        <w:p w14:paraId="7B84F303" w14:textId="396509B4" w:rsidR="003B605F" w:rsidRDefault="003B605F">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3B605F" w:rsidRDefault="003B605F">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3B605F" w:rsidRDefault="003B605F">
          <w:pPr>
            <w:pStyle w:val="Kopfzeile"/>
            <w:ind w:right="-115"/>
            <w:jc w:val="right"/>
            <w:rPr>
              <w:rFonts w:eastAsia="Calibri"/>
              <w:szCs w:val="20"/>
            </w:rPr>
            <w:pPrChange w:id="537" w:author="Guest User" w:date="2022-01-04T12:15:00Z">
              <w:pPr/>
            </w:pPrChange>
          </w:pPr>
        </w:p>
      </w:tc>
    </w:tr>
  </w:tbl>
  <w:p w14:paraId="7B61DACB" w14:textId="2EBEB934" w:rsidR="003B605F" w:rsidRDefault="003B605F">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3B605F" w14:paraId="69446100" w14:textId="77777777" w:rsidTr="4C11F93A">
      <w:tc>
        <w:tcPr>
          <w:tcW w:w="4475" w:type="dxa"/>
          <w:tcPrChange w:id="543" w:author="Guest User" w:date="2022-01-04T12:15:00Z">
            <w:tcPr>
              <w:tcW w:w="4475" w:type="dxa"/>
            </w:tcPr>
          </w:tcPrChange>
        </w:tcPr>
        <w:p w14:paraId="468321D1" w14:textId="67348092" w:rsidR="003B605F" w:rsidRDefault="003B605F">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3B605F" w:rsidRDefault="003B605F">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3B605F" w:rsidRDefault="003B605F">
          <w:pPr>
            <w:pStyle w:val="Kopfzeile"/>
            <w:ind w:right="-115"/>
            <w:jc w:val="right"/>
            <w:rPr>
              <w:rFonts w:eastAsia="Calibri"/>
              <w:szCs w:val="20"/>
            </w:rPr>
            <w:pPrChange w:id="548" w:author="Guest User" w:date="2022-01-04T12:15:00Z">
              <w:pPr/>
            </w:pPrChange>
          </w:pPr>
        </w:p>
      </w:tc>
    </w:tr>
  </w:tbl>
  <w:p w14:paraId="66773D38" w14:textId="0528719C" w:rsidR="003B605F" w:rsidRDefault="003B605F">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CAE9E" w14:textId="77777777" w:rsidR="00C42E64" w:rsidRDefault="00C42E64" w:rsidP="00FF3EF3">
      <w:pPr>
        <w:spacing w:line="240" w:lineRule="auto"/>
      </w:pPr>
      <w:r>
        <w:separator/>
      </w:r>
    </w:p>
  </w:footnote>
  <w:footnote w:type="continuationSeparator" w:id="0">
    <w:p w14:paraId="7C2E9598" w14:textId="77777777" w:rsidR="00C42E64" w:rsidRDefault="00C42E64" w:rsidP="00FF3EF3">
      <w:pPr>
        <w:spacing w:line="240" w:lineRule="auto"/>
      </w:pPr>
      <w:r>
        <w:continuationSeparator/>
      </w:r>
    </w:p>
  </w:footnote>
  <w:footnote w:type="continuationNotice" w:id="1">
    <w:p w14:paraId="52FB8E6E" w14:textId="77777777" w:rsidR="00C42E64" w:rsidRDefault="00C42E64">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3B605F" w:rsidRPr="00027769" w:rsidRDefault="003B605F">
    <w:pPr>
      <w:pStyle w:val="Kopfzeile"/>
      <w:jc w:val="right"/>
      <w:rPr>
        <w:color w:val="7F7F7F" w:themeColor="text1" w:themeTint="80"/>
      </w:rPr>
    </w:pPr>
  </w:p>
  <w:p w14:paraId="760E02A8" w14:textId="48529EF6" w:rsidR="003B605F" w:rsidRDefault="003B605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3B605F" w:rsidRDefault="003B605F"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7FD6F588" w:rsidR="003B605F" w:rsidRPr="00E360CA" w:rsidRDefault="003B605F"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3B605F" w:rsidRPr="00A465D4" w:rsidRDefault="003B605F"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3B605F" w:rsidRPr="00A465D4" w:rsidRDefault="003B605F"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932A70">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90238"/>
    <w:rsid w:val="000903EC"/>
    <w:rsid w:val="0009078F"/>
    <w:rsid w:val="00091A9B"/>
    <w:rsid w:val="00092D06"/>
    <w:rsid w:val="00092FB0"/>
    <w:rsid w:val="0009339F"/>
    <w:rsid w:val="000933AB"/>
    <w:rsid w:val="000934CA"/>
    <w:rsid w:val="00094B3B"/>
    <w:rsid w:val="00094C0F"/>
    <w:rsid w:val="00096719"/>
    <w:rsid w:val="00097ACD"/>
    <w:rsid w:val="000A0388"/>
    <w:rsid w:val="000A1E9A"/>
    <w:rsid w:val="000A2493"/>
    <w:rsid w:val="000A2686"/>
    <w:rsid w:val="000A484B"/>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059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3CCD"/>
    <w:rsid w:val="00274F9E"/>
    <w:rsid w:val="002753C1"/>
    <w:rsid w:val="00275651"/>
    <w:rsid w:val="00276BDF"/>
    <w:rsid w:val="002804C4"/>
    <w:rsid w:val="00281B58"/>
    <w:rsid w:val="0028279F"/>
    <w:rsid w:val="002832BE"/>
    <w:rsid w:val="00286282"/>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2011"/>
    <w:rsid w:val="003A241C"/>
    <w:rsid w:val="003A2934"/>
    <w:rsid w:val="003A2A2C"/>
    <w:rsid w:val="003A3ECF"/>
    <w:rsid w:val="003A439A"/>
    <w:rsid w:val="003A4809"/>
    <w:rsid w:val="003A5F35"/>
    <w:rsid w:val="003A631E"/>
    <w:rsid w:val="003A6C3E"/>
    <w:rsid w:val="003A72CA"/>
    <w:rsid w:val="003A770D"/>
    <w:rsid w:val="003B5094"/>
    <w:rsid w:val="003B530D"/>
    <w:rsid w:val="003B5BD9"/>
    <w:rsid w:val="003B605F"/>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04C"/>
    <w:rsid w:val="00433840"/>
    <w:rsid w:val="0043443A"/>
    <w:rsid w:val="00434547"/>
    <w:rsid w:val="00434E5D"/>
    <w:rsid w:val="0043511C"/>
    <w:rsid w:val="00436447"/>
    <w:rsid w:val="0043711B"/>
    <w:rsid w:val="00441235"/>
    <w:rsid w:val="004421D9"/>
    <w:rsid w:val="00443F54"/>
    <w:rsid w:val="00445697"/>
    <w:rsid w:val="00445A05"/>
    <w:rsid w:val="00445FBB"/>
    <w:rsid w:val="004461EC"/>
    <w:rsid w:val="004479D4"/>
    <w:rsid w:val="0045118B"/>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E19"/>
    <w:rsid w:val="006B33BB"/>
    <w:rsid w:val="006B372B"/>
    <w:rsid w:val="006B4576"/>
    <w:rsid w:val="006B4DB4"/>
    <w:rsid w:val="006B54E0"/>
    <w:rsid w:val="006B550B"/>
    <w:rsid w:val="006B614F"/>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2BFD"/>
    <w:rsid w:val="00742DAD"/>
    <w:rsid w:val="00743701"/>
    <w:rsid w:val="00743CBC"/>
    <w:rsid w:val="007451B9"/>
    <w:rsid w:val="00746D97"/>
    <w:rsid w:val="0074D4D5"/>
    <w:rsid w:val="00750185"/>
    <w:rsid w:val="0075044F"/>
    <w:rsid w:val="00751990"/>
    <w:rsid w:val="0075290C"/>
    <w:rsid w:val="00753A9E"/>
    <w:rsid w:val="00754BD2"/>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17436"/>
    <w:rsid w:val="00A20984"/>
    <w:rsid w:val="00A20C5D"/>
    <w:rsid w:val="00A20DD7"/>
    <w:rsid w:val="00A215FD"/>
    <w:rsid w:val="00A230FA"/>
    <w:rsid w:val="00A24091"/>
    <w:rsid w:val="00A2482C"/>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217A"/>
    <w:rsid w:val="00B827AC"/>
    <w:rsid w:val="00B84732"/>
    <w:rsid w:val="00B85477"/>
    <w:rsid w:val="00B863D7"/>
    <w:rsid w:val="00B867F9"/>
    <w:rsid w:val="00B867FA"/>
    <w:rsid w:val="00B87B2F"/>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2E64"/>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22CA"/>
    <w:rsid w:val="00CB2C35"/>
    <w:rsid w:val="00CB313A"/>
    <w:rsid w:val="00CB4AAC"/>
    <w:rsid w:val="00CB76E6"/>
    <w:rsid w:val="00CB78C8"/>
    <w:rsid w:val="00CB7B7C"/>
    <w:rsid w:val="00CC1709"/>
    <w:rsid w:val="00CC1F34"/>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275"/>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A10"/>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83"/>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3A96"/>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6A86"/>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DBA"/>
    <w:rsid w:val="00FC64FD"/>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jpe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38" Type="http://schemas.openxmlformats.org/officeDocument/2006/relationships/footer" Target="footer10.xml"/><Relationship Id="rId107" Type="http://schemas.openxmlformats.org/officeDocument/2006/relationships/image" Target="media/image74.jpe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pn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glossaryDocument" Target="glossary/document.xml"/><Relationship Id="rId5" Type="http://schemas.openxmlformats.org/officeDocument/2006/relationships/numbering" Target="numbering.xml"/><Relationship Id="rId95" Type="http://schemas.openxmlformats.org/officeDocument/2006/relationships/image" Target="media/image64.jpe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jpeg"/><Relationship Id="rId139" Type="http://schemas.openxmlformats.org/officeDocument/2006/relationships/image" Target="media/image105.jpeg"/><Relationship Id="rId80" Type="http://schemas.openxmlformats.org/officeDocument/2006/relationships/image" Target="media/image50.jpeg"/><Relationship Id="rId85" Type="http://schemas.openxmlformats.org/officeDocument/2006/relationships/image" Target="media/image54.jpeg"/><Relationship Id="rId150" Type="http://schemas.openxmlformats.org/officeDocument/2006/relationships/theme" Target="theme/theme1.xml"/><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emf"/><Relationship Id="rId135" Type="http://schemas.openxmlformats.org/officeDocument/2006/relationships/image" Target="media/image102.emf"/><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6.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6.png"/><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openxmlformats.org/officeDocument/2006/relationships/footer" Target="footer11.xml"/><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7.png"/><Relationship Id="rId115" Type="http://schemas.openxmlformats.org/officeDocument/2006/relationships/image" Target="media/image82.jpeg"/><Relationship Id="rId131" Type="http://schemas.openxmlformats.org/officeDocument/2006/relationships/image" Target="media/image98.emf"/><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2.pn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jpe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microsoft.com/office/2007/relationships/hdphoto" Target="media/hdphoto4.wdp"/><Relationship Id="rId121" Type="http://schemas.openxmlformats.org/officeDocument/2006/relationships/image" Target="media/image88.png"/><Relationship Id="rId142" Type="http://schemas.openxmlformats.org/officeDocument/2006/relationships/image" Target="media/image108.pn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3.png"/><Relationship Id="rId137" Type="http://schemas.openxmlformats.org/officeDocument/2006/relationships/image" Target="media/image10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microsoft.com/office/2007/relationships/hdphoto" Target="media/hdphoto3.wdp"/><Relationship Id="rId88" Type="http://schemas.openxmlformats.org/officeDocument/2006/relationships/image" Target="media/image57.jpeg"/><Relationship Id="rId111" Type="http://schemas.openxmlformats.org/officeDocument/2006/relationships/image" Target="media/image78.jpg"/><Relationship Id="rId132" Type="http://schemas.openxmlformats.org/officeDocument/2006/relationships/image" Target="media/image99.png"/><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g"/><Relationship Id="rId101" Type="http://schemas.openxmlformats.org/officeDocument/2006/relationships/image" Target="media/image69.png"/><Relationship Id="rId122" Type="http://schemas.openxmlformats.org/officeDocument/2006/relationships/image" Target="media/image89.png"/><Relationship Id="rId143" Type="http://schemas.openxmlformats.org/officeDocument/2006/relationships/image" Target="media/image109.jpeg"/><Relationship Id="rId148"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png"/><Relationship Id="rId16" Type="http://schemas.openxmlformats.org/officeDocument/2006/relationships/image" Target="media/image3.jpg"/><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jpeg"/><Relationship Id="rId102" Type="http://schemas.microsoft.com/office/2007/relationships/hdphoto" Target="media/hdphoto5.wdp"/><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2B7BF8"/>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9D9"/>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2</b:RefOrder>
  </b:Source>
  <b:Source>
    <b:Tag>DIN161</b:Tag>
    <b:SourceType>Report</b:SourceType>
    <b:Guid>{B301B673-C355-49D9-BFF9-C02826727944}</b:Guid>
    <b:Title>DIN 4109-34:2016-07</b:Title>
    <b:Year>2016</b:Year>
    <b:Publisher>Beuth Verlag</b:Publisher>
    <b:City>Berlin</b:City>
    <b:RefOrder>43</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374E42EA-EFDD-48C7-AE18-E6FC57EFE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3</Pages>
  <Words>36806</Words>
  <Characters>231885</Characters>
  <Application>Microsoft Office Word</Application>
  <DocSecurity>0</DocSecurity>
  <Lines>1932</Lines>
  <Paragraphs>5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59</cp:revision>
  <cp:lastPrinted>2021-05-12T09:14:00Z</cp:lastPrinted>
  <dcterms:created xsi:type="dcterms:W3CDTF">2022-02-21T18:09:00Z</dcterms:created>
  <dcterms:modified xsi:type="dcterms:W3CDTF">2022-04-0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